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B075E1" w14:textId="77777777" w:rsidR="007B6BFE" w:rsidRPr="00AD7CC5" w:rsidRDefault="007B6BFE" w:rsidP="007B6BFE">
      <w:pPr>
        <w:spacing w:after="0" w:line="240" w:lineRule="auto"/>
        <w:contextualSpacing/>
        <w:outlineLvl w:val="0"/>
        <w:rPr>
          <w:rFonts w:ascii="Times New Roman" w:hAnsi="Times New Roman" w:cs="Times New Roman"/>
          <w:b/>
          <w:sz w:val="24"/>
          <w:szCs w:val="24"/>
        </w:rPr>
      </w:pPr>
      <w:bookmarkStart w:id="0" w:name="_GoBack"/>
      <w:bookmarkEnd w:id="0"/>
      <w:r w:rsidRPr="00AD7CC5">
        <w:rPr>
          <w:rFonts w:ascii="Times New Roman" w:hAnsi="Times New Roman" w:cs="Times New Roman"/>
          <w:b/>
          <w:sz w:val="24"/>
          <w:szCs w:val="24"/>
        </w:rPr>
        <w:t>Motor fluctuations and psychological distress in Parkinson’s disease</w:t>
      </w:r>
    </w:p>
    <w:p w14:paraId="192A21CF" w14:textId="397397F6" w:rsidR="007B6BFE" w:rsidRPr="00AD7CC5" w:rsidRDefault="008B5D06" w:rsidP="007B6BFE">
      <w:pPr>
        <w:spacing w:after="0" w:line="240" w:lineRule="auto"/>
        <w:contextualSpacing/>
        <w:outlineLvl w:val="0"/>
        <w:rPr>
          <w:rFonts w:ascii="Times New Roman" w:hAnsi="Times New Roman" w:cs="Times New Roman"/>
          <w:i/>
          <w:sz w:val="24"/>
          <w:szCs w:val="24"/>
        </w:rPr>
      </w:pPr>
      <w:r w:rsidRPr="00AD7CC5">
        <w:rPr>
          <w:rFonts w:ascii="Times New Roman" w:hAnsi="Times New Roman" w:cs="Times New Roman"/>
          <w:i/>
          <w:sz w:val="24"/>
          <w:szCs w:val="24"/>
        </w:rPr>
        <w:t>Revision 1</w:t>
      </w:r>
      <w:r w:rsidR="00D677E4" w:rsidRPr="00AD7CC5">
        <w:rPr>
          <w:rFonts w:ascii="Times New Roman" w:hAnsi="Times New Roman" w:cs="Times New Roman"/>
          <w:i/>
          <w:sz w:val="24"/>
          <w:szCs w:val="24"/>
        </w:rPr>
        <w:t>: 3</w:t>
      </w:r>
      <w:r w:rsidR="00B624EB" w:rsidRPr="00AD7CC5">
        <w:rPr>
          <w:rFonts w:ascii="Times New Roman" w:hAnsi="Times New Roman" w:cs="Times New Roman"/>
          <w:i/>
          <w:sz w:val="24"/>
          <w:szCs w:val="24"/>
        </w:rPr>
        <w:t>0</w:t>
      </w:r>
      <w:r w:rsidR="00B624EB" w:rsidRPr="00AD7CC5">
        <w:rPr>
          <w:rFonts w:ascii="Times New Roman" w:hAnsi="Times New Roman" w:cs="Times New Roman"/>
          <w:i/>
          <w:sz w:val="24"/>
          <w:szCs w:val="24"/>
          <w:vertAlign w:val="superscript"/>
        </w:rPr>
        <w:t>th</w:t>
      </w:r>
      <w:r w:rsidR="00B624EB" w:rsidRPr="00AD7CC5">
        <w:rPr>
          <w:rFonts w:ascii="Times New Roman" w:hAnsi="Times New Roman" w:cs="Times New Roman"/>
          <w:i/>
          <w:sz w:val="24"/>
          <w:szCs w:val="24"/>
        </w:rPr>
        <w:t xml:space="preserve"> </w:t>
      </w:r>
      <w:r w:rsidR="00D677E4" w:rsidRPr="00AD7CC5">
        <w:rPr>
          <w:rFonts w:ascii="Times New Roman" w:hAnsi="Times New Roman" w:cs="Times New Roman"/>
          <w:i/>
          <w:sz w:val="24"/>
          <w:szCs w:val="24"/>
        </w:rPr>
        <w:t>December 2018</w:t>
      </w:r>
    </w:p>
    <w:p w14:paraId="54777325" w14:textId="77777777" w:rsidR="00D677E4" w:rsidRPr="00AD7CC5" w:rsidRDefault="00D677E4" w:rsidP="007B6BFE">
      <w:pPr>
        <w:spacing w:after="0" w:line="240" w:lineRule="auto"/>
        <w:contextualSpacing/>
        <w:outlineLvl w:val="0"/>
        <w:rPr>
          <w:rFonts w:ascii="Times New Roman" w:hAnsi="Times New Roman" w:cs="Times New Roman"/>
          <w:sz w:val="24"/>
          <w:szCs w:val="24"/>
        </w:rPr>
      </w:pPr>
    </w:p>
    <w:p w14:paraId="005FCEA1" w14:textId="77777777" w:rsidR="007B6BFE" w:rsidRPr="00AD7CC5" w:rsidRDefault="007B6BFE" w:rsidP="007B6BFE">
      <w:pPr>
        <w:pStyle w:val="PlainText"/>
        <w:contextualSpacing/>
        <w:outlineLvl w:val="0"/>
        <w:rPr>
          <w:rFonts w:ascii="Times New Roman" w:hAnsi="Times New Roman"/>
          <w:sz w:val="24"/>
          <w:szCs w:val="24"/>
          <w:vertAlign w:val="superscript"/>
        </w:rPr>
      </w:pPr>
      <w:r w:rsidRPr="00AD7CC5">
        <w:rPr>
          <w:rFonts w:ascii="Times New Roman" w:hAnsi="Times New Roman"/>
          <w:sz w:val="24"/>
          <w:szCs w:val="24"/>
        </w:rPr>
        <w:t>Bruce A Fernie, PsychD</w:t>
      </w:r>
      <w:r w:rsidRPr="00AD7CC5">
        <w:rPr>
          <w:rFonts w:ascii="Times New Roman" w:hAnsi="Times New Roman"/>
          <w:sz w:val="24"/>
          <w:szCs w:val="24"/>
          <w:vertAlign w:val="superscript"/>
        </w:rPr>
        <w:t>1,2</w:t>
      </w:r>
      <w:r w:rsidRPr="00AD7CC5">
        <w:rPr>
          <w:rFonts w:ascii="Times New Roman" w:hAnsi="Times New Roman"/>
          <w:sz w:val="24"/>
          <w:szCs w:val="24"/>
        </w:rPr>
        <w:t>, Marcantonio M Spada, PhD</w:t>
      </w:r>
      <w:r w:rsidRPr="00AD7CC5">
        <w:rPr>
          <w:rFonts w:ascii="Times New Roman" w:hAnsi="Times New Roman"/>
          <w:sz w:val="24"/>
          <w:szCs w:val="24"/>
          <w:vertAlign w:val="superscript"/>
        </w:rPr>
        <w:t>3</w:t>
      </w:r>
      <w:r w:rsidRPr="00AD7CC5">
        <w:rPr>
          <w:rFonts w:ascii="Times New Roman" w:hAnsi="Times New Roman"/>
          <w:sz w:val="24"/>
          <w:szCs w:val="24"/>
        </w:rPr>
        <w:t>, Richard G Brown, PhD</w:t>
      </w:r>
      <w:r w:rsidRPr="00AD7CC5">
        <w:rPr>
          <w:rFonts w:ascii="Times New Roman" w:hAnsi="Times New Roman"/>
          <w:sz w:val="24"/>
          <w:szCs w:val="24"/>
          <w:vertAlign w:val="superscript"/>
        </w:rPr>
        <w:t>1,2</w:t>
      </w:r>
    </w:p>
    <w:p w14:paraId="7686B473" w14:textId="77777777" w:rsidR="007B6BFE" w:rsidRPr="00AD7CC5" w:rsidRDefault="007B6BFE" w:rsidP="007B6BFE">
      <w:pPr>
        <w:pStyle w:val="PlainText"/>
        <w:contextualSpacing/>
        <w:rPr>
          <w:rFonts w:ascii="Times New Roman" w:hAnsi="Times New Roman"/>
          <w:sz w:val="24"/>
          <w:szCs w:val="24"/>
        </w:rPr>
      </w:pPr>
    </w:p>
    <w:p w14:paraId="28C5A84D" w14:textId="77777777" w:rsidR="007B6BFE" w:rsidRPr="00AD7CC5" w:rsidRDefault="007B6BFE" w:rsidP="007B6BFE">
      <w:pPr>
        <w:pStyle w:val="PlainText"/>
        <w:spacing w:line="480" w:lineRule="auto"/>
        <w:contextualSpacing/>
        <w:rPr>
          <w:rFonts w:ascii="Times New Roman" w:hAnsi="Times New Roman"/>
          <w:i/>
          <w:sz w:val="24"/>
          <w:szCs w:val="24"/>
        </w:rPr>
      </w:pPr>
      <w:r w:rsidRPr="00AD7CC5">
        <w:rPr>
          <w:rFonts w:ascii="Times New Roman" w:hAnsi="Times New Roman"/>
          <w:i/>
          <w:sz w:val="24"/>
          <w:szCs w:val="24"/>
          <w:vertAlign w:val="superscript"/>
        </w:rPr>
        <w:t>1</w:t>
      </w:r>
      <w:r w:rsidRPr="00AD7CC5">
        <w:rPr>
          <w:rFonts w:ascii="Times New Roman" w:hAnsi="Times New Roman"/>
          <w:i/>
          <w:sz w:val="24"/>
          <w:szCs w:val="24"/>
        </w:rPr>
        <w:t>King’s College London, Institute of Psychiatry, Psychology and Neuroscience, Department of Psychology, London, UK</w:t>
      </w:r>
    </w:p>
    <w:p w14:paraId="41D651E3" w14:textId="77777777" w:rsidR="007B6BFE" w:rsidRPr="00AD7CC5" w:rsidRDefault="007B6BFE" w:rsidP="007B6BFE">
      <w:pPr>
        <w:pStyle w:val="PlainText"/>
        <w:spacing w:line="480" w:lineRule="auto"/>
        <w:contextualSpacing/>
        <w:rPr>
          <w:rFonts w:ascii="Times New Roman" w:hAnsi="Times New Roman"/>
          <w:i/>
          <w:sz w:val="24"/>
          <w:szCs w:val="24"/>
        </w:rPr>
      </w:pPr>
      <w:r w:rsidRPr="00AD7CC5">
        <w:rPr>
          <w:rFonts w:ascii="Times New Roman" w:hAnsi="Times New Roman"/>
          <w:i/>
          <w:sz w:val="24"/>
          <w:szCs w:val="24"/>
          <w:vertAlign w:val="superscript"/>
        </w:rPr>
        <w:t>2</w:t>
      </w:r>
      <w:r w:rsidRPr="00AD7CC5">
        <w:rPr>
          <w:rFonts w:ascii="Times New Roman" w:hAnsi="Times New Roman"/>
          <w:i/>
          <w:sz w:val="24"/>
          <w:szCs w:val="24"/>
        </w:rPr>
        <w:t>South London &amp; Maudsley NHS Foundation Trust, London, UK</w:t>
      </w:r>
    </w:p>
    <w:p w14:paraId="561048FB" w14:textId="77777777" w:rsidR="007B6BFE" w:rsidRPr="00AD7CC5" w:rsidRDefault="007B6BFE" w:rsidP="007B6BFE">
      <w:pPr>
        <w:pStyle w:val="PlainText"/>
        <w:spacing w:line="480" w:lineRule="auto"/>
        <w:contextualSpacing/>
        <w:rPr>
          <w:rFonts w:ascii="Times New Roman" w:hAnsi="Times New Roman"/>
          <w:i/>
          <w:sz w:val="24"/>
          <w:szCs w:val="24"/>
        </w:rPr>
      </w:pPr>
      <w:r w:rsidRPr="00AD7CC5">
        <w:rPr>
          <w:rFonts w:ascii="Times New Roman" w:hAnsi="Times New Roman"/>
          <w:i/>
          <w:sz w:val="24"/>
          <w:szCs w:val="24"/>
          <w:vertAlign w:val="superscript"/>
        </w:rPr>
        <w:t>3</w:t>
      </w:r>
      <w:r w:rsidRPr="00AD7CC5">
        <w:rPr>
          <w:rFonts w:ascii="Times New Roman" w:hAnsi="Times New Roman"/>
          <w:i/>
          <w:sz w:val="24"/>
          <w:szCs w:val="24"/>
        </w:rPr>
        <w:t>London Southbank University, London, UK</w:t>
      </w:r>
    </w:p>
    <w:p w14:paraId="49CCA504" w14:textId="77777777" w:rsidR="007B6BFE" w:rsidRPr="00AD7CC5" w:rsidRDefault="007B6BFE" w:rsidP="007B6BFE">
      <w:pPr>
        <w:pStyle w:val="PlainText"/>
        <w:contextualSpacing/>
        <w:jc w:val="center"/>
        <w:rPr>
          <w:rFonts w:ascii="Times New Roman" w:hAnsi="Times New Roman"/>
          <w:i/>
          <w:sz w:val="24"/>
          <w:szCs w:val="24"/>
        </w:rPr>
      </w:pPr>
    </w:p>
    <w:p w14:paraId="4AE37081" w14:textId="1B0D46C3" w:rsidR="007B6BFE" w:rsidRPr="00AD7CC5" w:rsidRDefault="007B6BFE" w:rsidP="007B6BFE">
      <w:pPr>
        <w:suppressAutoHyphens/>
        <w:spacing w:after="0" w:line="480" w:lineRule="auto"/>
        <w:outlineLvl w:val="0"/>
        <w:rPr>
          <w:rStyle w:val="Hyperlink"/>
          <w:rFonts w:ascii="Times New Roman" w:hAnsi="Times New Roman" w:cs="Times New Roman"/>
          <w:sz w:val="24"/>
          <w:szCs w:val="24"/>
        </w:rPr>
      </w:pPr>
      <w:r w:rsidRPr="00AD7CC5">
        <w:rPr>
          <w:rFonts w:ascii="Times New Roman" w:hAnsi="Times New Roman" w:cs="Times New Roman"/>
          <w:sz w:val="24"/>
          <w:szCs w:val="24"/>
        </w:rPr>
        <w:t>CORRESPONDING AUTHOR: Dr Bruce A Fernie, Department of Psychology, Institute of Psychiatry, Psychology and Neuroscience, King’s College London, PO77, De Crespigny Park, London, SE5 8AF, United Kingdom. Tel. +44</w:t>
      </w:r>
      <w:r w:rsidR="00891775" w:rsidRPr="00AD7CC5">
        <w:rPr>
          <w:rFonts w:ascii="Times New Roman" w:hAnsi="Times New Roman" w:cs="Times New Roman"/>
          <w:sz w:val="24"/>
          <w:szCs w:val="24"/>
        </w:rPr>
        <w:t xml:space="preserve"> (</w:t>
      </w:r>
      <w:r w:rsidRPr="00AD7CC5">
        <w:rPr>
          <w:rFonts w:ascii="Times New Roman" w:hAnsi="Times New Roman" w:cs="Times New Roman"/>
          <w:sz w:val="24"/>
          <w:szCs w:val="24"/>
        </w:rPr>
        <w:t xml:space="preserve">0) 7779 300 427, fax +44 (0)20 7848 5310, e-mail </w:t>
      </w:r>
      <w:hyperlink r:id="rId8">
        <w:r w:rsidRPr="00AD7CC5">
          <w:rPr>
            <w:rStyle w:val="Hyperlink"/>
            <w:rFonts w:ascii="Times New Roman" w:hAnsi="Times New Roman" w:cs="Times New Roman"/>
            <w:sz w:val="24"/>
            <w:szCs w:val="24"/>
          </w:rPr>
          <w:t>bruce.fernie@kcl.ac.uk</w:t>
        </w:r>
      </w:hyperlink>
    </w:p>
    <w:p w14:paraId="125FEDD7" w14:textId="5649EC0E" w:rsidR="007B6BFE" w:rsidRPr="00AD7CC5" w:rsidRDefault="007B6BFE" w:rsidP="007B6BFE">
      <w:pPr>
        <w:spacing w:after="0" w:line="480" w:lineRule="auto"/>
        <w:contextualSpacing/>
        <w:rPr>
          <w:rFonts w:ascii="Times New Roman" w:hAnsi="Times New Roman" w:cs="Times New Roman"/>
          <w:i/>
          <w:sz w:val="24"/>
          <w:szCs w:val="24"/>
        </w:rPr>
      </w:pPr>
      <w:r w:rsidRPr="00AD7CC5">
        <w:rPr>
          <w:rFonts w:ascii="Times New Roman" w:hAnsi="Times New Roman" w:cs="Times New Roman"/>
          <w:sz w:val="24"/>
          <w:szCs w:val="24"/>
        </w:rPr>
        <w:t>WORD COUNT:</w:t>
      </w:r>
      <w:r w:rsidRPr="00AD7CC5">
        <w:rPr>
          <w:rFonts w:ascii="Times New Roman" w:hAnsi="Times New Roman" w:cs="Times New Roman"/>
          <w:i/>
          <w:sz w:val="24"/>
          <w:szCs w:val="24"/>
        </w:rPr>
        <w:t xml:space="preserve"> </w:t>
      </w:r>
      <w:r w:rsidR="00DB4692" w:rsidRPr="00AD7CC5">
        <w:rPr>
          <w:rFonts w:ascii="Times New Roman" w:hAnsi="Times New Roman" w:cs="Times New Roman"/>
          <w:i/>
          <w:sz w:val="24"/>
          <w:szCs w:val="24"/>
        </w:rPr>
        <w:t>6,</w:t>
      </w:r>
      <w:r w:rsidR="00917C20" w:rsidRPr="00AD7CC5">
        <w:rPr>
          <w:rFonts w:ascii="Times New Roman" w:hAnsi="Times New Roman" w:cs="Times New Roman"/>
          <w:i/>
          <w:sz w:val="24"/>
          <w:szCs w:val="24"/>
        </w:rPr>
        <w:t>91</w:t>
      </w:r>
      <w:r w:rsidR="00692697" w:rsidRPr="00AD7CC5">
        <w:rPr>
          <w:rFonts w:ascii="Times New Roman" w:hAnsi="Times New Roman" w:cs="Times New Roman"/>
          <w:i/>
          <w:sz w:val="24"/>
          <w:szCs w:val="24"/>
        </w:rPr>
        <w:t>2</w:t>
      </w:r>
      <w:r w:rsidR="005B0B46" w:rsidRPr="00AD7CC5">
        <w:rPr>
          <w:rFonts w:ascii="Times New Roman" w:hAnsi="Times New Roman" w:cs="Times New Roman"/>
          <w:sz w:val="24"/>
          <w:szCs w:val="24"/>
        </w:rPr>
        <w:t xml:space="preserve"> (including Abstract</w:t>
      </w:r>
      <w:r w:rsidR="00794A26" w:rsidRPr="00AD7CC5">
        <w:rPr>
          <w:rFonts w:ascii="Times New Roman" w:hAnsi="Times New Roman" w:cs="Times New Roman"/>
          <w:sz w:val="24"/>
          <w:szCs w:val="24"/>
        </w:rPr>
        <w:t>, References, and Title Page)</w:t>
      </w:r>
    </w:p>
    <w:p w14:paraId="053416F1" w14:textId="77777777" w:rsidR="007B6BFE" w:rsidRPr="00AD7CC5" w:rsidRDefault="007B6BFE" w:rsidP="007B6BFE">
      <w:pPr>
        <w:spacing w:after="0" w:line="480" w:lineRule="auto"/>
        <w:contextualSpacing/>
        <w:rPr>
          <w:rFonts w:ascii="Times New Roman" w:hAnsi="Times New Roman" w:cs="Times New Roman"/>
          <w:sz w:val="24"/>
          <w:szCs w:val="24"/>
        </w:rPr>
      </w:pPr>
      <w:r w:rsidRPr="00AD7CC5">
        <w:rPr>
          <w:rFonts w:ascii="Times New Roman" w:hAnsi="Times New Roman" w:cs="Times New Roman"/>
          <w:sz w:val="24"/>
          <w:szCs w:val="24"/>
        </w:rPr>
        <w:t>RUNNING TITLE: Motor fluctuations and distress</w:t>
      </w:r>
    </w:p>
    <w:p w14:paraId="3A60DA1E" w14:textId="77777777" w:rsidR="007B6BFE" w:rsidRPr="00AD7CC5" w:rsidRDefault="007B6BFE" w:rsidP="007B6BFE">
      <w:pPr>
        <w:spacing w:after="0" w:line="480" w:lineRule="auto"/>
        <w:contextualSpacing/>
        <w:rPr>
          <w:rFonts w:ascii="Times New Roman" w:hAnsi="Times New Roman" w:cs="Times New Roman"/>
          <w:sz w:val="24"/>
          <w:szCs w:val="24"/>
        </w:rPr>
      </w:pPr>
      <w:r w:rsidRPr="00AD7CC5">
        <w:rPr>
          <w:rFonts w:ascii="Times New Roman" w:hAnsi="Times New Roman" w:cs="Times New Roman"/>
          <w:sz w:val="24"/>
          <w:szCs w:val="24"/>
        </w:rPr>
        <w:t>KEYWORDS: Parkinson’s disease; motor fluctuations; distress; ecological momentary assessment; metacognition</w:t>
      </w:r>
    </w:p>
    <w:p w14:paraId="309C7E13" w14:textId="77777777" w:rsidR="007B6BFE" w:rsidRPr="00AD7CC5" w:rsidRDefault="007B6BFE" w:rsidP="007B6BFE">
      <w:pPr>
        <w:spacing w:after="0" w:line="480" w:lineRule="auto"/>
        <w:contextualSpacing/>
        <w:rPr>
          <w:rFonts w:ascii="Times New Roman" w:hAnsi="Times New Roman" w:cs="Times New Roman"/>
          <w:sz w:val="24"/>
          <w:szCs w:val="24"/>
        </w:rPr>
      </w:pPr>
      <w:r w:rsidRPr="00AD7CC5">
        <w:rPr>
          <w:rFonts w:ascii="Times New Roman" w:hAnsi="Times New Roman" w:cs="Times New Roman"/>
          <w:sz w:val="24"/>
          <w:szCs w:val="24"/>
        </w:rPr>
        <w:t>FINANCIAL DISCLOSURE/CONFLICT OF INTEREST CONCERNING RESEARCH: None</w:t>
      </w:r>
    </w:p>
    <w:p w14:paraId="7E9D7C2F" w14:textId="77777777" w:rsidR="007B6BFE" w:rsidRPr="00AD7CC5" w:rsidRDefault="007B6BFE" w:rsidP="007B6BFE">
      <w:pPr>
        <w:spacing w:after="0" w:line="480" w:lineRule="auto"/>
        <w:contextualSpacing/>
        <w:rPr>
          <w:rFonts w:ascii="Times New Roman" w:hAnsi="Times New Roman" w:cs="Times New Roman"/>
          <w:b/>
          <w:sz w:val="24"/>
          <w:szCs w:val="24"/>
        </w:rPr>
      </w:pPr>
      <w:r w:rsidRPr="00AD7CC5">
        <w:rPr>
          <w:rFonts w:ascii="Times New Roman" w:hAnsi="Times New Roman" w:cs="Times New Roman"/>
          <w:sz w:val="24"/>
          <w:szCs w:val="24"/>
        </w:rPr>
        <w:t>FUNDING SOURCES FOR STUDY:</w:t>
      </w:r>
      <w:r w:rsidRPr="00AD7CC5">
        <w:t xml:space="preserve"> </w:t>
      </w:r>
      <w:r w:rsidRPr="00AD7CC5">
        <w:rPr>
          <w:rFonts w:ascii="Times New Roman" w:hAnsi="Times New Roman" w:cs="Times New Roman"/>
          <w:sz w:val="24"/>
          <w:szCs w:val="24"/>
        </w:rPr>
        <w:t>This paper represents independent research funded by the National Institute for Health Research (NIHR) Biomedical Research Centre at South London and Maudsley NHS Foundation Trust and King’s College London. The views expressed are those of the author(s) and not necessarily those of the NHS, the NIHR or the Department of Health and Social Care.</w:t>
      </w:r>
    </w:p>
    <w:p w14:paraId="7AB21CBE" w14:textId="77777777" w:rsidR="007B6BFE" w:rsidRPr="00AD7CC5" w:rsidRDefault="007B6BFE" w:rsidP="007B6BFE">
      <w:pPr>
        <w:rPr>
          <w:rFonts w:ascii="Times New Roman" w:hAnsi="Times New Roman" w:cs="Times New Roman"/>
          <w:b/>
          <w:sz w:val="24"/>
          <w:szCs w:val="24"/>
        </w:rPr>
      </w:pPr>
      <w:r w:rsidRPr="00AD7CC5">
        <w:rPr>
          <w:rFonts w:ascii="Times New Roman" w:hAnsi="Times New Roman" w:cs="Times New Roman"/>
          <w:b/>
          <w:sz w:val="24"/>
          <w:szCs w:val="24"/>
        </w:rPr>
        <w:br w:type="page"/>
      </w:r>
    </w:p>
    <w:p w14:paraId="1E05A707" w14:textId="77777777" w:rsidR="007B6BFE" w:rsidRPr="00AD7CC5" w:rsidRDefault="007B6BFE" w:rsidP="00031E7C">
      <w:pPr>
        <w:spacing w:after="0" w:line="480" w:lineRule="auto"/>
        <w:contextualSpacing/>
        <w:jc w:val="center"/>
        <w:rPr>
          <w:rFonts w:ascii="Times New Roman" w:hAnsi="Times New Roman" w:cs="Times New Roman"/>
          <w:b/>
          <w:sz w:val="24"/>
          <w:szCs w:val="24"/>
        </w:rPr>
      </w:pPr>
      <w:r w:rsidRPr="00AD7CC5">
        <w:rPr>
          <w:rFonts w:ascii="Times New Roman" w:hAnsi="Times New Roman" w:cs="Times New Roman"/>
          <w:b/>
          <w:sz w:val="24"/>
          <w:szCs w:val="24"/>
        </w:rPr>
        <w:lastRenderedPageBreak/>
        <w:t>Abstract</w:t>
      </w:r>
    </w:p>
    <w:p w14:paraId="53E0C21C" w14:textId="14EEFB21" w:rsidR="00623002" w:rsidRPr="00AD7CC5" w:rsidRDefault="00124106" w:rsidP="00400BB2">
      <w:pPr>
        <w:spacing w:after="0" w:line="480" w:lineRule="auto"/>
        <w:ind w:firstLine="720"/>
        <w:contextualSpacing/>
        <w:rPr>
          <w:rFonts w:ascii="Times New Roman" w:hAnsi="Times New Roman" w:cs="Times New Roman"/>
          <w:sz w:val="24"/>
          <w:szCs w:val="24"/>
        </w:rPr>
      </w:pPr>
      <w:r w:rsidRPr="00AD7CC5">
        <w:rPr>
          <w:rFonts w:ascii="Times New Roman" w:hAnsi="Times New Roman" w:cs="Times New Roman"/>
          <w:sz w:val="24"/>
          <w:szCs w:val="24"/>
        </w:rPr>
        <w:t>Objectives</w:t>
      </w:r>
      <w:r w:rsidR="00D20409" w:rsidRPr="00AD7CC5">
        <w:rPr>
          <w:rFonts w:ascii="Times New Roman" w:hAnsi="Times New Roman" w:cs="Times New Roman"/>
          <w:sz w:val="24"/>
          <w:szCs w:val="24"/>
        </w:rPr>
        <w:t>:</w:t>
      </w:r>
      <w:r w:rsidR="00400BB2" w:rsidRPr="00AD7CC5">
        <w:rPr>
          <w:rFonts w:ascii="Times New Roman" w:hAnsi="Times New Roman" w:cs="Times New Roman"/>
          <w:sz w:val="24"/>
          <w:szCs w:val="24"/>
        </w:rPr>
        <w:t xml:space="preserve"> O</w:t>
      </w:r>
      <w:r w:rsidR="007B6BFE" w:rsidRPr="00AD7CC5">
        <w:rPr>
          <w:rFonts w:ascii="Times New Roman" w:hAnsi="Times New Roman" w:cs="Times New Roman"/>
          <w:sz w:val="24"/>
          <w:szCs w:val="24"/>
        </w:rPr>
        <w:t>ff</w:t>
      </w:r>
      <w:r w:rsidR="005C7488" w:rsidRPr="00AD7CC5">
        <w:rPr>
          <w:rFonts w:ascii="Times New Roman" w:hAnsi="Times New Roman" w:cs="Times New Roman"/>
          <w:sz w:val="24"/>
          <w:szCs w:val="24"/>
        </w:rPr>
        <w:t xml:space="preserve"> </w:t>
      </w:r>
      <w:r w:rsidR="007B6BFE" w:rsidRPr="00AD7CC5">
        <w:rPr>
          <w:rFonts w:ascii="Times New Roman" w:hAnsi="Times New Roman" w:cs="Times New Roman"/>
          <w:sz w:val="24"/>
          <w:szCs w:val="24"/>
        </w:rPr>
        <w:t xml:space="preserve">periods in Parkinson’s disease </w:t>
      </w:r>
      <w:r w:rsidR="0082229E" w:rsidRPr="00AD7CC5">
        <w:rPr>
          <w:rFonts w:ascii="Times New Roman" w:hAnsi="Times New Roman" w:cs="Times New Roman"/>
          <w:sz w:val="24"/>
          <w:szCs w:val="24"/>
        </w:rPr>
        <w:t xml:space="preserve">(PD) </w:t>
      </w:r>
      <w:r w:rsidR="007B6BFE" w:rsidRPr="00AD7CC5">
        <w:rPr>
          <w:rFonts w:ascii="Times New Roman" w:hAnsi="Times New Roman" w:cs="Times New Roman"/>
          <w:sz w:val="24"/>
          <w:szCs w:val="24"/>
        </w:rPr>
        <w:t xml:space="preserve">are associated with a worsening of non-motor symptoms and acute psychological distress. The relationship </w:t>
      </w:r>
      <w:r w:rsidR="00B43373" w:rsidRPr="00AD7CC5">
        <w:rPr>
          <w:rFonts w:ascii="Times New Roman" w:hAnsi="Times New Roman" w:cs="Times New Roman"/>
          <w:sz w:val="24"/>
          <w:szCs w:val="24"/>
        </w:rPr>
        <w:t xml:space="preserve">between </w:t>
      </w:r>
      <w:r w:rsidR="007B6BFE" w:rsidRPr="00AD7CC5">
        <w:rPr>
          <w:rFonts w:ascii="Times New Roman" w:hAnsi="Times New Roman" w:cs="Times New Roman"/>
          <w:sz w:val="24"/>
          <w:szCs w:val="24"/>
        </w:rPr>
        <w:t xml:space="preserve">motor fluctuations and episodic distress </w:t>
      </w:r>
      <w:r w:rsidR="00C64204" w:rsidRPr="00AD7CC5">
        <w:rPr>
          <w:rFonts w:ascii="Times New Roman" w:hAnsi="Times New Roman" w:cs="Times New Roman"/>
          <w:sz w:val="24"/>
          <w:szCs w:val="24"/>
        </w:rPr>
        <w:t xml:space="preserve">in naturalistic settings </w:t>
      </w:r>
      <w:r w:rsidR="007B6BFE" w:rsidRPr="00AD7CC5">
        <w:rPr>
          <w:rFonts w:ascii="Times New Roman" w:hAnsi="Times New Roman" w:cs="Times New Roman"/>
          <w:sz w:val="24"/>
          <w:szCs w:val="24"/>
        </w:rPr>
        <w:t>remains unclear, particularly the role of individual psychological factors.</w:t>
      </w:r>
      <w:r w:rsidR="005B1031" w:rsidRPr="00AD7CC5">
        <w:rPr>
          <w:rFonts w:ascii="Times New Roman" w:hAnsi="Times New Roman" w:cs="Times New Roman"/>
          <w:sz w:val="24"/>
          <w:szCs w:val="24"/>
        </w:rPr>
        <w:t xml:space="preserve"> </w:t>
      </w:r>
      <w:r w:rsidR="007B6BFE" w:rsidRPr="00AD7CC5">
        <w:rPr>
          <w:rFonts w:ascii="Times New Roman" w:hAnsi="Times New Roman" w:cs="Times New Roman"/>
          <w:sz w:val="24"/>
          <w:szCs w:val="24"/>
        </w:rPr>
        <w:t>Th</w:t>
      </w:r>
      <w:r w:rsidR="005B1031" w:rsidRPr="00AD7CC5">
        <w:rPr>
          <w:rFonts w:ascii="Times New Roman" w:hAnsi="Times New Roman" w:cs="Times New Roman"/>
          <w:sz w:val="24"/>
          <w:szCs w:val="24"/>
        </w:rPr>
        <w:t>is</w:t>
      </w:r>
      <w:r w:rsidR="007B6BFE" w:rsidRPr="00AD7CC5">
        <w:rPr>
          <w:rFonts w:ascii="Times New Roman" w:hAnsi="Times New Roman" w:cs="Times New Roman"/>
          <w:sz w:val="24"/>
          <w:szCs w:val="24"/>
        </w:rPr>
        <w:t xml:space="preserve"> study aimed to identify those factors through real-life, real-time assessment using </w:t>
      </w:r>
      <w:r w:rsidR="00277FDB" w:rsidRPr="00AD7CC5">
        <w:rPr>
          <w:rFonts w:ascii="Times New Roman" w:hAnsi="Times New Roman" w:cs="Times New Roman"/>
          <w:sz w:val="24"/>
          <w:szCs w:val="24"/>
        </w:rPr>
        <w:t>E</w:t>
      </w:r>
      <w:r w:rsidR="007B6BFE" w:rsidRPr="00AD7CC5">
        <w:rPr>
          <w:rFonts w:ascii="Times New Roman" w:hAnsi="Times New Roman" w:cs="Times New Roman"/>
          <w:sz w:val="24"/>
          <w:szCs w:val="24"/>
        </w:rPr>
        <w:t xml:space="preserve">cological </w:t>
      </w:r>
      <w:r w:rsidR="00277FDB" w:rsidRPr="00AD7CC5">
        <w:rPr>
          <w:rFonts w:ascii="Times New Roman" w:hAnsi="Times New Roman" w:cs="Times New Roman"/>
          <w:sz w:val="24"/>
          <w:szCs w:val="24"/>
        </w:rPr>
        <w:t>M</w:t>
      </w:r>
      <w:r w:rsidR="007B6BFE" w:rsidRPr="00AD7CC5">
        <w:rPr>
          <w:rFonts w:ascii="Times New Roman" w:hAnsi="Times New Roman" w:cs="Times New Roman"/>
          <w:sz w:val="24"/>
          <w:szCs w:val="24"/>
        </w:rPr>
        <w:t xml:space="preserve">omentary </w:t>
      </w:r>
      <w:r w:rsidR="00277FDB" w:rsidRPr="00AD7CC5">
        <w:rPr>
          <w:rFonts w:ascii="Times New Roman" w:hAnsi="Times New Roman" w:cs="Times New Roman"/>
          <w:sz w:val="24"/>
          <w:szCs w:val="24"/>
        </w:rPr>
        <w:t>A</w:t>
      </w:r>
      <w:r w:rsidR="007B6BFE" w:rsidRPr="00AD7CC5">
        <w:rPr>
          <w:rFonts w:ascii="Times New Roman" w:hAnsi="Times New Roman" w:cs="Times New Roman"/>
          <w:sz w:val="24"/>
          <w:szCs w:val="24"/>
        </w:rPr>
        <w:t>ssessment</w:t>
      </w:r>
      <w:r w:rsidR="0082229E" w:rsidRPr="00AD7CC5">
        <w:rPr>
          <w:rFonts w:ascii="Times New Roman" w:hAnsi="Times New Roman" w:cs="Times New Roman"/>
          <w:sz w:val="24"/>
          <w:szCs w:val="24"/>
        </w:rPr>
        <w:t xml:space="preserve"> (EMA)</w:t>
      </w:r>
      <w:r w:rsidR="00623002" w:rsidRPr="00AD7CC5">
        <w:rPr>
          <w:rFonts w:ascii="Times New Roman" w:hAnsi="Times New Roman" w:cs="Times New Roman"/>
          <w:sz w:val="24"/>
          <w:szCs w:val="24"/>
        </w:rPr>
        <w:t>.</w:t>
      </w:r>
    </w:p>
    <w:p w14:paraId="32EA2F15" w14:textId="20C0147E" w:rsidR="00623002" w:rsidRPr="00AD7CC5" w:rsidRDefault="007B6BFE" w:rsidP="006B4946">
      <w:pPr>
        <w:spacing w:after="0" w:line="480" w:lineRule="auto"/>
        <w:ind w:firstLine="720"/>
        <w:contextualSpacing/>
        <w:rPr>
          <w:rFonts w:ascii="Times New Roman" w:hAnsi="Times New Roman" w:cs="Times New Roman"/>
          <w:sz w:val="24"/>
          <w:szCs w:val="24"/>
        </w:rPr>
      </w:pPr>
      <w:r w:rsidRPr="00AD7CC5">
        <w:rPr>
          <w:rFonts w:ascii="Times New Roman" w:hAnsi="Times New Roman" w:cs="Times New Roman"/>
          <w:sz w:val="24"/>
          <w:szCs w:val="24"/>
        </w:rPr>
        <w:t xml:space="preserve">Methods: Twenty participants (seven female) completed multiple brief prompted surveys over a 7-day period assessing current motor and medication state, social situation, </w:t>
      </w:r>
      <w:r w:rsidR="00CA117A" w:rsidRPr="00AD7CC5">
        <w:rPr>
          <w:rFonts w:ascii="Times New Roman" w:hAnsi="Times New Roman" w:cs="Times New Roman"/>
          <w:sz w:val="24"/>
          <w:szCs w:val="24"/>
        </w:rPr>
        <w:t xml:space="preserve">episodic </w:t>
      </w:r>
      <w:r w:rsidRPr="00AD7CC5">
        <w:rPr>
          <w:rFonts w:ascii="Times New Roman" w:hAnsi="Times New Roman" w:cs="Times New Roman"/>
          <w:sz w:val="24"/>
          <w:szCs w:val="24"/>
        </w:rPr>
        <w:t>distress</w:t>
      </w:r>
      <w:r w:rsidR="00CA51A4" w:rsidRPr="00AD7CC5">
        <w:rPr>
          <w:rFonts w:ascii="Times New Roman" w:hAnsi="Times New Roman" w:cs="Times New Roman"/>
          <w:sz w:val="24"/>
          <w:szCs w:val="24"/>
        </w:rPr>
        <w:t>,</w:t>
      </w:r>
      <w:r w:rsidRPr="00AD7CC5">
        <w:rPr>
          <w:rFonts w:ascii="Times New Roman" w:hAnsi="Times New Roman" w:cs="Times New Roman"/>
          <w:sz w:val="24"/>
          <w:szCs w:val="24"/>
        </w:rPr>
        <w:t xml:space="preserve"> and cognitive </w:t>
      </w:r>
      <w:r w:rsidR="006B4946" w:rsidRPr="00AD7CC5">
        <w:rPr>
          <w:rFonts w:ascii="Times New Roman" w:hAnsi="Times New Roman" w:cs="Times New Roman"/>
          <w:sz w:val="24"/>
          <w:szCs w:val="24"/>
        </w:rPr>
        <w:t xml:space="preserve">processes (rumination, </w:t>
      </w:r>
      <w:r w:rsidRPr="00AD7CC5">
        <w:rPr>
          <w:rFonts w:ascii="Times New Roman" w:hAnsi="Times New Roman" w:cs="Times New Roman"/>
          <w:sz w:val="24"/>
          <w:szCs w:val="24"/>
        </w:rPr>
        <w:t>symptom focus</w:t>
      </w:r>
      <w:r w:rsidR="006B4946" w:rsidRPr="00AD7CC5">
        <w:rPr>
          <w:rFonts w:ascii="Times New Roman" w:hAnsi="Times New Roman" w:cs="Times New Roman"/>
          <w:sz w:val="24"/>
          <w:szCs w:val="24"/>
        </w:rPr>
        <w:t>, and worry</w:t>
      </w:r>
      <w:r w:rsidRPr="00AD7CC5">
        <w:rPr>
          <w:rFonts w:ascii="Times New Roman" w:hAnsi="Times New Roman" w:cs="Times New Roman"/>
          <w:sz w:val="24"/>
          <w:szCs w:val="24"/>
        </w:rPr>
        <w:t xml:space="preserve">). </w:t>
      </w:r>
      <w:r w:rsidR="00D46F6B" w:rsidRPr="00AD7CC5">
        <w:rPr>
          <w:rFonts w:ascii="Times New Roman" w:hAnsi="Times New Roman" w:cs="Times New Roman"/>
          <w:sz w:val="24"/>
          <w:szCs w:val="24"/>
        </w:rPr>
        <w:t xml:space="preserve">Baseline </w:t>
      </w:r>
      <w:r w:rsidRPr="00AD7CC5">
        <w:rPr>
          <w:rFonts w:ascii="Times New Roman" w:hAnsi="Times New Roman" w:cs="Times New Roman"/>
          <w:sz w:val="24"/>
          <w:szCs w:val="24"/>
        </w:rPr>
        <w:t xml:space="preserve">depression and anxiety were measured using </w:t>
      </w:r>
      <w:r w:rsidR="001A493D" w:rsidRPr="00AD7CC5">
        <w:rPr>
          <w:rFonts w:ascii="Times New Roman" w:hAnsi="Times New Roman" w:cs="Times New Roman"/>
          <w:sz w:val="24"/>
          <w:szCs w:val="24"/>
        </w:rPr>
        <w:t xml:space="preserve">validated </w:t>
      </w:r>
      <w:r w:rsidRPr="00AD7CC5">
        <w:rPr>
          <w:rFonts w:ascii="Times New Roman" w:hAnsi="Times New Roman" w:cs="Times New Roman"/>
          <w:sz w:val="24"/>
          <w:szCs w:val="24"/>
        </w:rPr>
        <w:t>questionnaires</w:t>
      </w:r>
      <w:r w:rsidR="00CD05D6" w:rsidRPr="00AD7CC5">
        <w:rPr>
          <w:rFonts w:ascii="Times New Roman" w:hAnsi="Times New Roman" w:cs="Times New Roman"/>
          <w:sz w:val="24"/>
          <w:szCs w:val="24"/>
        </w:rPr>
        <w:t>, as were</w:t>
      </w:r>
      <w:r w:rsidRPr="00AD7CC5">
        <w:rPr>
          <w:rFonts w:ascii="Times New Roman" w:hAnsi="Times New Roman" w:cs="Times New Roman"/>
          <w:sz w:val="24"/>
          <w:szCs w:val="24"/>
        </w:rPr>
        <w:t xml:space="preserve"> positive and negative beliefs and attitudes (metacognitions) regarding cognitive processes</w:t>
      </w:r>
      <w:r w:rsidR="00623002" w:rsidRPr="00AD7CC5">
        <w:rPr>
          <w:rFonts w:ascii="Times New Roman" w:hAnsi="Times New Roman" w:cs="Times New Roman"/>
          <w:sz w:val="24"/>
          <w:szCs w:val="24"/>
        </w:rPr>
        <w:t xml:space="preserve">. </w:t>
      </w:r>
      <w:r w:rsidR="00425273" w:rsidRPr="00AD7CC5">
        <w:rPr>
          <w:rFonts w:ascii="Times New Roman" w:hAnsi="Times New Roman" w:cs="Times New Roman"/>
          <w:sz w:val="24"/>
          <w:szCs w:val="24"/>
        </w:rPr>
        <w:t>The f</w:t>
      </w:r>
      <w:r w:rsidR="000A15E6" w:rsidRPr="00AD7CC5">
        <w:rPr>
          <w:rFonts w:ascii="Times New Roman" w:hAnsi="Times New Roman" w:cs="Times New Roman"/>
          <w:sz w:val="24"/>
          <w:szCs w:val="24"/>
        </w:rPr>
        <w:t>easibility</w:t>
      </w:r>
      <w:r w:rsidRPr="00AD7CC5">
        <w:rPr>
          <w:rFonts w:ascii="Times New Roman" w:hAnsi="Times New Roman" w:cs="Times New Roman"/>
          <w:sz w:val="24"/>
          <w:szCs w:val="24"/>
        </w:rPr>
        <w:t xml:space="preserve"> of E</w:t>
      </w:r>
      <w:r w:rsidR="00575576" w:rsidRPr="00AD7CC5">
        <w:rPr>
          <w:rFonts w:ascii="Times New Roman" w:hAnsi="Times New Roman" w:cs="Times New Roman"/>
          <w:sz w:val="24"/>
          <w:szCs w:val="24"/>
        </w:rPr>
        <w:t xml:space="preserve">MA </w:t>
      </w:r>
      <w:r w:rsidRPr="00AD7CC5">
        <w:rPr>
          <w:rFonts w:ascii="Times New Roman" w:hAnsi="Times New Roman" w:cs="Times New Roman"/>
          <w:sz w:val="24"/>
          <w:szCs w:val="24"/>
        </w:rPr>
        <w:t>via smartphones was assessed at the end of the study.</w:t>
      </w:r>
    </w:p>
    <w:p w14:paraId="57883336" w14:textId="5993178E" w:rsidR="00623002" w:rsidRPr="00AD7CC5" w:rsidRDefault="007B6BFE" w:rsidP="006B4946">
      <w:pPr>
        <w:spacing w:after="0" w:line="480" w:lineRule="auto"/>
        <w:ind w:firstLine="720"/>
        <w:contextualSpacing/>
        <w:rPr>
          <w:rFonts w:ascii="Times New Roman" w:hAnsi="Times New Roman" w:cs="Times New Roman"/>
          <w:sz w:val="24"/>
          <w:szCs w:val="24"/>
        </w:rPr>
      </w:pPr>
      <w:r w:rsidRPr="00AD7CC5">
        <w:rPr>
          <w:rFonts w:ascii="Times New Roman" w:hAnsi="Times New Roman" w:cs="Times New Roman"/>
          <w:sz w:val="24"/>
          <w:szCs w:val="24"/>
        </w:rPr>
        <w:t xml:space="preserve">Results: </w:t>
      </w:r>
      <w:r w:rsidR="006E1474" w:rsidRPr="00AD7CC5">
        <w:rPr>
          <w:rFonts w:ascii="Times New Roman" w:hAnsi="Times New Roman" w:cs="Times New Roman"/>
          <w:sz w:val="24"/>
          <w:szCs w:val="24"/>
        </w:rPr>
        <w:t>Four-hu</w:t>
      </w:r>
      <w:r w:rsidR="003B4563" w:rsidRPr="00AD7CC5">
        <w:rPr>
          <w:rFonts w:ascii="Times New Roman" w:hAnsi="Times New Roman" w:cs="Times New Roman"/>
          <w:sz w:val="24"/>
          <w:szCs w:val="24"/>
        </w:rPr>
        <w:t xml:space="preserve">ndred and ninety-six </w:t>
      </w:r>
      <w:r w:rsidRPr="00AD7CC5">
        <w:rPr>
          <w:rFonts w:ascii="Times New Roman" w:hAnsi="Times New Roman" w:cs="Times New Roman"/>
          <w:sz w:val="24"/>
          <w:szCs w:val="24"/>
        </w:rPr>
        <w:t xml:space="preserve">complete datasets were collected across participants. </w:t>
      </w:r>
      <w:r w:rsidR="006A0F75" w:rsidRPr="00AD7CC5">
        <w:rPr>
          <w:rFonts w:ascii="Times New Roman" w:hAnsi="Times New Roman" w:cs="Times New Roman"/>
          <w:sz w:val="24"/>
          <w:szCs w:val="24"/>
        </w:rPr>
        <w:t>Generalized l</w:t>
      </w:r>
      <w:r w:rsidRPr="00AD7CC5">
        <w:rPr>
          <w:rFonts w:ascii="Times New Roman" w:hAnsi="Times New Roman" w:cs="Times New Roman"/>
          <w:sz w:val="24"/>
          <w:szCs w:val="24"/>
        </w:rPr>
        <w:t>inear mixed</w:t>
      </w:r>
      <w:r w:rsidR="006B4946" w:rsidRPr="00AD7CC5">
        <w:rPr>
          <w:rFonts w:ascii="Times New Roman" w:hAnsi="Times New Roman" w:cs="Times New Roman"/>
          <w:sz w:val="24"/>
          <w:szCs w:val="24"/>
        </w:rPr>
        <w:t xml:space="preserve"> </w:t>
      </w:r>
      <w:r w:rsidRPr="00AD7CC5">
        <w:rPr>
          <w:rFonts w:ascii="Times New Roman" w:hAnsi="Times New Roman" w:cs="Times New Roman"/>
          <w:sz w:val="24"/>
          <w:szCs w:val="24"/>
        </w:rPr>
        <w:t xml:space="preserve">model regression analyses showed that </w:t>
      </w:r>
      <w:r w:rsidR="00AF6E61" w:rsidRPr="00AD7CC5">
        <w:rPr>
          <w:rFonts w:ascii="Times New Roman" w:hAnsi="Times New Roman" w:cs="Times New Roman"/>
          <w:sz w:val="24"/>
          <w:szCs w:val="24"/>
        </w:rPr>
        <w:t>episodic</w:t>
      </w:r>
      <w:r w:rsidRPr="00AD7CC5">
        <w:rPr>
          <w:rFonts w:ascii="Times New Roman" w:hAnsi="Times New Roman" w:cs="Times New Roman"/>
          <w:sz w:val="24"/>
          <w:szCs w:val="24"/>
        </w:rPr>
        <w:t xml:space="preserve"> distress was predicted by a combination of cognitive processes</w:t>
      </w:r>
      <w:r w:rsidR="00213918" w:rsidRPr="00AD7CC5">
        <w:rPr>
          <w:rFonts w:ascii="Times New Roman" w:hAnsi="Times New Roman" w:cs="Times New Roman"/>
          <w:sz w:val="24"/>
          <w:szCs w:val="24"/>
        </w:rPr>
        <w:t xml:space="preserve"> </w:t>
      </w:r>
      <w:r w:rsidR="00213918" w:rsidRPr="00AD7CC5">
        <w:rPr>
          <w:rFonts w:ascii="Times New Roman" w:hAnsi="Times New Roman" w:cs="Times New Roman"/>
          <w:sz w:val="24"/>
          <w:szCs w:val="24"/>
          <w:lang w:val="en-US"/>
        </w:rPr>
        <w:t>[</w:t>
      </w:r>
      <w:r w:rsidR="00121049" w:rsidRPr="00AD7CC5">
        <w:rPr>
          <w:rFonts w:ascii="Times New Roman" w:hAnsi="Times New Roman" w:cs="Times New Roman"/>
          <w:i/>
          <w:sz w:val="24"/>
          <w:szCs w:val="24"/>
          <w:lang w:val="en-US"/>
        </w:rPr>
        <w:t>F</w:t>
      </w:r>
      <w:r w:rsidR="00121049" w:rsidRPr="00AD7CC5">
        <w:rPr>
          <w:rFonts w:ascii="Times New Roman" w:hAnsi="Times New Roman" w:cs="Times New Roman"/>
          <w:sz w:val="24"/>
          <w:szCs w:val="24"/>
          <w:lang w:val="en-US"/>
        </w:rPr>
        <w:t xml:space="preserve"> (1, 483) = 41.14, </w:t>
      </w:r>
      <w:r w:rsidR="00121049" w:rsidRPr="00AD7CC5">
        <w:rPr>
          <w:rFonts w:ascii="Times New Roman" w:hAnsi="Times New Roman" w:cs="Times New Roman"/>
          <w:i/>
          <w:sz w:val="24"/>
          <w:szCs w:val="24"/>
          <w:lang w:val="en-US"/>
        </w:rPr>
        <w:t>p</w:t>
      </w:r>
      <w:r w:rsidR="00121049" w:rsidRPr="00AD7CC5">
        <w:rPr>
          <w:rFonts w:ascii="Times New Roman" w:hAnsi="Times New Roman" w:cs="Times New Roman"/>
          <w:sz w:val="24"/>
          <w:szCs w:val="24"/>
          <w:lang w:val="en-US"/>
        </w:rPr>
        <w:t xml:space="preserve"> &lt; .001</w:t>
      </w:r>
      <w:r w:rsidR="00213918" w:rsidRPr="00AD7CC5">
        <w:rPr>
          <w:rFonts w:ascii="Times New Roman" w:hAnsi="Times New Roman" w:cs="Times New Roman"/>
          <w:sz w:val="24"/>
          <w:szCs w:val="24"/>
        </w:rPr>
        <w:t>]</w:t>
      </w:r>
      <w:r w:rsidRPr="00AD7CC5">
        <w:rPr>
          <w:rFonts w:ascii="Times New Roman" w:hAnsi="Times New Roman" w:cs="Times New Roman"/>
          <w:sz w:val="24"/>
          <w:szCs w:val="24"/>
        </w:rPr>
        <w:t>, momentary motor state</w:t>
      </w:r>
      <w:r w:rsidR="003A24E0" w:rsidRPr="00AD7CC5">
        <w:rPr>
          <w:rFonts w:ascii="Times New Roman" w:hAnsi="Times New Roman" w:cs="Times New Roman"/>
          <w:sz w:val="24"/>
          <w:szCs w:val="24"/>
        </w:rPr>
        <w:t xml:space="preserve"> [</w:t>
      </w:r>
      <w:r w:rsidR="003A24E0" w:rsidRPr="00AD7CC5">
        <w:rPr>
          <w:rFonts w:ascii="Times New Roman" w:hAnsi="Times New Roman" w:cs="Times New Roman"/>
          <w:i/>
          <w:sz w:val="24"/>
          <w:szCs w:val="24"/>
          <w:lang w:val="en-US"/>
        </w:rPr>
        <w:t>F</w:t>
      </w:r>
      <w:r w:rsidR="003A24E0" w:rsidRPr="00AD7CC5">
        <w:rPr>
          <w:rFonts w:ascii="Times New Roman" w:hAnsi="Times New Roman" w:cs="Times New Roman"/>
          <w:sz w:val="24"/>
          <w:szCs w:val="24"/>
          <w:lang w:val="en-US"/>
        </w:rPr>
        <w:t xml:space="preserve"> (3, 483) = 10.40, </w:t>
      </w:r>
      <w:r w:rsidR="003A24E0" w:rsidRPr="00AD7CC5">
        <w:rPr>
          <w:rFonts w:ascii="Times New Roman" w:hAnsi="Times New Roman" w:cs="Times New Roman"/>
          <w:i/>
          <w:sz w:val="24"/>
          <w:szCs w:val="24"/>
          <w:lang w:val="en-US"/>
        </w:rPr>
        <w:t>p</w:t>
      </w:r>
      <w:r w:rsidR="003A24E0" w:rsidRPr="00AD7CC5">
        <w:rPr>
          <w:rFonts w:ascii="Times New Roman" w:hAnsi="Times New Roman" w:cs="Times New Roman"/>
          <w:sz w:val="24"/>
          <w:szCs w:val="24"/>
          <w:lang w:val="en-US"/>
        </w:rPr>
        <w:t xml:space="preserve"> &lt; .001</w:t>
      </w:r>
      <w:r w:rsidR="00121049" w:rsidRPr="00AD7CC5">
        <w:rPr>
          <w:rFonts w:ascii="Times New Roman" w:hAnsi="Times New Roman" w:cs="Times New Roman"/>
          <w:sz w:val="24"/>
          <w:szCs w:val="24"/>
          <w:lang w:val="en-US"/>
        </w:rPr>
        <w:t>]</w:t>
      </w:r>
      <w:r w:rsidRPr="00AD7CC5">
        <w:rPr>
          <w:rFonts w:ascii="Times New Roman" w:hAnsi="Times New Roman" w:cs="Times New Roman"/>
          <w:sz w:val="24"/>
          <w:szCs w:val="24"/>
        </w:rPr>
        <w:t xml:space="preserve">, </w:t>
      </w:r>
      <w:r w:rsidR="002145A1" w:rsidRPr="00AD7CC5">
        <w:rPr>
          <w:rFonts w:ascii="Times New Roman" w:hAnsi="Times New Roman" w:cs="Times New Roman"/>
          <w:sz w:val="24"/>
          <w:szCs w:val="24"/>
        </w:rPr>
        <w:t>time of day</w:t>
      </w:r>
      <w:r w:rsidR="00357360" w:rsidRPr="00AD7CC5">
        <w:rPr>
          <w:rFonts w:ascii="Times New Roman" w:hAnsi="Times New Roman" w:cs="Times New Roman"/>
          <w:sz w:val="24"/>
          <w:szCs w:val="24"/>
        </w:rPr>
        <w:t xml:space="preserve"> [</w:t>
      </w:r>
      <w:r w:rsidR="00357360" w:rsidRPr="00AD7CC5">
        <w:rPr>
          <w:rFonts w:ascii="Times New Roman" w:hAnsi="Times New Roman" w:cs="Times New Roman"/>
          <w:i/>
          <w:sz w:val="24"/>
          <w:szCs w:val="24"/>
          <w:lang w:val="en-US"/>
        </w:rPr>
        <w:t>F</w:t>
      </w:r>
      <w:r w:rsidR="00357360" w:rsidRPr="00AD7CC5">
        <w:rPr>
          <w:rFonts w:ascii="Times New Roman" w:hAnsi="Times New Roman" w:cs="Times New Roman"/>
          <w:sz w:val="24"/>
          <w:szCs w:val="24"/>
          <w:lang w:val="en-US"/>
        </w:rPr>
        <w:t xml:space="preserve"> (1, 23) = 12.42, </w:t>
      </w:r>
      <w:r w:rsidR="00357360" w:rsidRPr="00AD7CC5">
        <w:rPr>
          <w:rFonts w:ascii="Times New Roman" w:hAnsi="Times New Roman" w:cs="Times New Roman"/>
          <w:i/>
          <w:sz w:val="24"/>
          <w:szCs w:val="24"/>
          <w:lang w:val="en-US"/>
        </w:rPr>
        <w:t xml:space="preserve">p </w:t>
      </w:r>
      <w:r w:rsidR="00357360" w:rsidRPr="00AD7CC5">
        <w:rPr>
          <w:rFonts w:ascii="Times New Roman" w:hAnsi="Times New Roman" w:cs="Times New Roman"/>
          <w:sz w:val="24"/>
          <w:szCs w:val="24"/>
          <w:lang w:val="en-US"/>
        </w:rPr>
        <w:t>= .002],</w:t>
      </w:r>
      <w:r w:rsidR="002145A1" w:rsidRPr="00AD7CC5">
        <w:rPr>
          <w:rFonts w:ascii="Times New Roman" w:hAnsi="Times New Roman" w:cs="Times New Roman"/>
          <w:sz w:val="24"/>
          <w:szCs w:val="24"/>
        </w:rPr>
        <w:t xml:space="preserve"> </w:t>
      </w:r>
      <w:r w:rsidRPr="00AD7CC5">
        <w:rPr>
          <w:rFonts w:ascii="Times New Roman" w:hAnsi="Times New Roman" w:cs="Times New Roman"/>
          <w:sz w:val="24"/>
          <w:szCs w:val="24"/>
        </w:rPr>
        <w:t>and trait negative metacognitions</w:t>
      </w:r>
      <w:r w:rsidR="00357360" w:rsidRPr="00AD7CC5">
        <w:rPr>
          <w:rFonts w:ascii="Times New Roman" w:hAnsi="Times New Roman" w:cs="Times New Roman"/>
          <w:sz w:val="24"/>
          <w:szCs w:val="24"/>
        </w:rPr>
        <w:t xml:space="preserve"> </w:t>
      </w:r>
      <w:r w:rsidR="003A24E0" w:rsidRPr="00AD7CC5">
        <w:rPr>
          <w:rFonts w:ascii="Times New Roman" w:hAnsi="Times New Roman" w:cs="Times New Roman"/>
          <w:sz w:val="24"/>
          <w:szCs w:val="24"/>
          <w:lang w:val="en-US"/>
        </w:rPr>
        <w:t>[</w:t>
      </w:r>
      <w:r w:rsidR="00357360" w:rsidRPr="00AD7CC5">
        <w:rPr>
          <w:rFonts w:ascii="Times New Roman" w:hAnsi="Times New Roman" w:cs="Times New Roman"/>
          <w:i/>
          <w:sz w:val="24"/>
          <w:szCs w:val="24"/>
          <w:lang w:val="en-US"/>
        </w:rPr>
        <w:t>F</w:t>
      </w:r>
      <w:r w:rsidR="00357360" w:rsidRPr="00AD7CC5">
        <w:rPr>
          <w:rFonts w:ascii="Times New Roman" w:hAnsi="Times New Roman" w:cs="Times New Roman"/>
          <w:sz w:val="24"/>
          <w:szCs w:val="24"/>
          <w:lang w:val="en-US"/>
        </w:rPr>
        <w:t xml:space="preserve"> (1, 6) = 7.21, </w:t>
      </w:r>
      <w:r w:rsidR="00357360" w:rsidRPr="00AD7CC5">
        <w:rPr>
          <w:rFonts w:ascii="Times New Roman" w:hAnsi="Times New Roman" w:cs="Times New Roman"/>
          <w:i/>
          <w:sz w:val="24"/>
          <w:szCs w:val="24"/>
          <w:lang w:val="en-US"/>
        </w:rPr>
        <w:t>p</w:t>
      </w:r>
      <w:r w:rsidR="00357360" w:rsidRPr="00AD7CC5">
        <w:rPr>
          <w:rFonts w:ascii="Times New Roman" w:hAnsi="Times New Roman" w:cs="Times New Roman"/>
          <w:sz w:val="24"/>
          <w:szCs w:val="24"/>
          <w:lang w:val="en-US"/>
        </w:rPr>
        <w:t xml:space="preserve"> = .037)</w:t>
      </w:r>
      <w:r w:rsidR="003A24E0" w:rsidRPr="00AD7CC5">
        <w:rPr>
          <w:rFonts w:ascii="Times New Roman" w:hAnsi="Times New Roman" w:cs="Times New Roman"/>
          <w:sz w:val="24"/>
          <w:szCs w:val="24"/>
          <w:lang w:val="en-US"/>
        </w:rPr>
        <w:t>].</w:t>
      </w:r>
      <w:r w:rsidR="002145A1" w:rsidRPr="00AD7CC5">
        <w:rPr>
          <w:rFonts w:ascii="Times New Roman" w:hAnsi="Times New Roman" w:cs="Times New Roman"/>
          <w:sz w:val="24"/>
          <w:szCs w:val="24"/>
          <w:lang w:val="en-US"/>
        </w:rPr>
        <w:t xml:space="preserve"> </w:t>
      </w:r>
      <w:r w:rsidR="00E3744D" w:rsidRPr="00AD7CC5">
        <w:rPr>
          <w:rFonts w:ascii="Times New Roman" w:hAnsi="Times New Roman" w:cs="Times New Roman"/>
          <w:sz w:val="24"/>
          <w:szCs w:val="24"/>
          <w:lang w:val="en-US"/>
        </w:rPr>
        <w:t xml:space="preserve">EMA </w:t>
      </w:r>
      <w:r w:rsidRPr="00AD7CC5">
        <w:rPr>
          <w:rFonts w:ascii="Times New Roman" w:hAnsi="Times New Roman" w:cs="Times New Roman"/>
          <w:sz w:val="24"/>
          <w:szCs w:val="24"/>
        </w:rPr>
        <w:t>was judged acceptable by the majority of participants.</w:t>
      </w:r>
    </w:p>
    <w:p w14:paraId="59E570B6" w14:textId="090A3182" w:rsidR="007B6BFE" w:rsidRPr="00AD7CC5" w:rsidRDefault="007B6BFE" w:rsidP="006B4946">
      <w:pPr>
        <w:spacing w:after="0" w:line="480" w:lineRule="auto"/>
        <w:ind w:firstLine="720"/>
        <w:contextualSpacing/>
        <w:rPr>
          <w:rFonts w:ascii="Times New Roman" w:hAnsi="Times New Roman" w:cs="Times New Roman"/>
          <w:sz w:val="24"/>
          <w:szCs w:val="24"/>
        </w:rPr>
      </w:pPr>
      <w:r w:rsidRPr="00AD7CC5">
        <w:rPr>
          <w:rFonts w:ascii="Times New Roman" w:hAnsi="Times New Roman" w:cs="Times New Roman"/>
          <w:sz w:val="24"/>
          <w:szCs w:val="24"/>
        </w:rPr>
        <w:t xml:space="preserve">Conclusions: </w:t>
      </w:r>
      <w:r w:rsidR="009E7AB1" w:rsidRPr="00AD7CC5">
        <w:rPr>
          <w:rFonts w:ascii="Times New Roman" w:hAnsi="Times New Roman" w:cs="Times New Roman"/>
          <w:sz w:val="24"/>
          <w:szCs w:val="24"/>
        </w:rPr>
        <w:t>Time of day, c</w:t>
      </w:r>
      <w:r w:rsidRPr="00AD7CC5">
        <w:rPr>
          <w:rFonts w:ascii="Times New Roman" w:hAnsi="Times New Roman" w:cs="Times New Roman"/>
          <w:sz w:val="24"/>
          <w:szCs w:val="24"/>
        </w:rPr>
        <w:t>ognitive processes</w:t>
      </w:r>
      <w:r w:rsidR="009E7AB1" w:rsidRPr="00AD7CC5">
        <w:rPr>
          <w:rFonts w:ascii="Times New Roman" w:hAnsi="Times New Roman" w:cs="Times New Roman"/>
          <w:sz w:val="24"/>
          <w:szCs w:val="24"/>
        </w:rPr>
        <w:t>,</w:t>
      </w:r>
      <w:r w:rsidRPr="00AD7CC5">
        <w:rPr>
          <w:rFonts w:ascii="Times New Roman" w:hAnsi="Times New Roman" w:cs="Times New Roman"/>
          <w:sz w:val="24"/>
          <w:szCs w:val="24"/>
        </w:rPr>
        <w:t xml:space="preserve"> and negative metacognitions predict episodic distress independent of motor </w:t>
      </w:r>
      <w:r w:rsidR="00CA117A" w:rsidRPr="00AD7CC5">
        <w:rPr>
          <w:rFonts w:ascii="Times New Roman" w:hAnsi="Times New Roman" w:cs="Times New Roman"/>
          <w:sz w:val="24"/>
          <w:szCs w:val="24"/>
        </w:rPr>
        <w:t>state</w:t>
      </w:r>
      <w:r w:rsidRPr="00AD7CC5">
        <w:rPr>
          <w:rFonts w:ascii="Times New Roman" w:hAnsi="Times New Roman" w:cs="Times New Roman"/>
          <w:sz w:val="24"/>
          <w:szCs w:val="24"/>
        </w:rPr>
        <w:t xml:space="preserve">. This </w:t>
      </w:r>
      <w:r w:rsidR="00D147D6" w:rsidRPr="00AD7CC5">
        <w:rPr>
          <w:rFonts w:ascii="Times New Roman" w:hAnsi="Times New Roman" w:cs="Times New Roman"/>
          <w:sz w:val="24"/>
          <w:szCs w:val="24"/>
        </w:rPr>
        <w:t>indicates</w:t>
      </w:r>
      <w:r w:rsidRPr="00AD7CC5">
        <w:rPr>
          <w:rFonts w:ascii="Times New Roman" w:hAnsi="Times New Roman" w:cs="Times New Roman"/>
          <w:sz w:val="24"/>
          <w:szCs w:val="24"/>
        </w:rPr>
        <w:t xml:space="preserve"> potential targets for non-pharmacological interventions aimed at alleviating episodic distress in patients with motor fluctuations. E</w:t>
      </w:r>
      <w:r w:rsidR="00575576" w:rsidRPr="00AD7CC5">
        <w:rPr>
          <w:rFonts w:ascii="Times New Roman" w:hAnsi="Times New Roman" w:cs="Times New Roman"/>
          <w:sz w:val="24"/>
          <w:szCs w:val="24"/>
        </w:rPr>
        <w:t>MA</w:t>
      </w:r>
      <w:r w:rsidRPr="00AD7CC5">
        <w:rPr>
          <w:rFonts w:ascii="Times New Roman" w:hAnsi="Times New Roman" w:cs="Times New Roman"/>
          <w:sz w:val="24"/>
          <w:szCs w:val="24"/>
        </w:rPr>
        <w:t xml:space="preserve"> is a feasible methodology for P</w:t>
      </w:r>
      <w:r w:rsidR="00336F8D" w:rsidRPr="00AD7CC5">
        <w:rPr>
          <w:rFonts w:ascii="Times New Roman" w:hAnsi="Times New Roman" w:cs="Times New Roman"/>
          <w:sz w:val="24"/>
          <w:szCs w:val="24"/>
        </w:rPr>
        <w:t>D</w:t>
      </w:r>
      <w:r w:rsidRPr="00AD7CC5">
        <w:rPr>
          <w:rFonts w:ascii="Times New Roman" w:hAnsi="Times New Roman" w:cs="Times New Roman"/>
          <w:sz w:val="24"/>
          <w:szCs w:val="24"/>
        </w:rPr>
        <w:t xml:space="preserve"> research and potential tool for delivering such interventions.</w:t>
      </w:r>
    </w:p>
    <w:p w14:paraId="5D4D31B1" w14:textId="77777777" w:rsidR="00BA610E" w:rsidRPr="00AD7CC5" w:rsidRDefault="00BA610E" w:rsidP="00E5433F">
      <w:pPr>
        <w:spacing w:after="0" w:line="480" w:lineRule="auto"/>
        <w:ind w:firstLine="720"/>
        <w:contextualSpacing/>
        <w:rPr>
          <w:rFonts w:ascii="Times New Roman" w:hAnsi="Times New Roman" w:cs="Times New Roman"/>
          <w:i/>
          <w:sz w:val="24"/>
          <w:szCs w:val="24"/>
        </w:rPr>
      </w:pPr>
    </w:p>
    <w:p w14:paraId="68BEC2B2" w14:textId="60CD8A03" w:rsidR="0081477C" w:rsidRPr="00AD7CC5" w:rsidRDefault="0081477C" w:rsidP="00E5433F">
      <w:pPr>
        <w:spacing w:after="0" w:line="480" w:lineRule="auto"/>
        <w:ind w:firstLine="720"/>
        <w:contextualSpacing/>
        <w:rPr>
          <w:rFonts w:ascii="Times New Roman" w:hAnsi="Times New Roman" w:cs="Times New Roman"/>
          <w:sz w:val="24"/>
          <w:szCs w:val="24"/>
        </w:rPr>
        <w:sectPr w:rsidR="0081477C" w:rsidRPr="00AD7CC5" w:rsidSect="0081477C">
          <w:headerReference w:type="even" r:id="rId9"/>
          <w:headerReference w:type="default" r:id="rId10"/>
          <w:pgSz w:w="11900" w:h="16840"/>
          <w:pgMar w:top="1440" w:right="1440" w:bottom="1440" w:left="1440" w:header="708" w:footer="708" w:gutter="0"/>
          <w:cols w:space="708"/>
          <w:docGrid w:linePitch="360"/>
        </w:sectPr>
      </w:pPr>
    </w:p>
    <w:p w14:paraId="1B50637C" w14:textId="12FD1498" w:rsidR="006F7953" w:rsidRPr="00AD7CC5" w:rsidRDefault="00703338" w:rsidP="006F7953">
      <w:pPr>
        <w:spacing w:after="0" w:line="480" w:lineRule="auto"/>
        <w:contextualSpacing/>
        <w:rPr>
          <w:rFonts w:ascii="Times New Roman" w:hAnsi="Times New Roman" w:cs="Times New Roman"/>
          <w:b/>
          <w:sz w:val="24"/>
          <w:szCs w:val="24"/>
          <w:lang w:val="en-US"/>
        </w:rPr>
      </w:pPr>
      <w:r w:rsidRPr="00AD7CC5">
        <w:rPr>
          <w:rFonts w:ascii="Times New Roman" w:hAnsi="Times New Roman" w:cs="Times New Roman"/>
          <w:b/>
          <w:sz w:val="24"/>
          <w:szCs w:val="24"/>
          <w:lang w:val="en-US"/>
        </w:rPr>
        <w:lastRenderedPageBreak/>
        <w:t>Parkinson’s Disease and Motor Fluctuations</w:t>
      </w:r>
    </w:p>
    <w:p w14:paraId="0D58475B" w14:textId="3A1A3AD9" w:rsidR="00012AF9" w:rsidRPr="00AD7CC5" w:rsidRDefault="00012AF9" w:rsidP="00012AF9">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 xml:space="preserve">Parkinson’s disease (PD) is a common neurodegenerative condition, affecting around one in 100 people over 70 years of age in the UK </w:t>
      </w:r>
      <w:r w:rsidRPr="00AD7CC5">
        <w:rPr>
          <w:rFonts w:ascii="Times New Roman" w:hAnsi="Times New Roman" w:cs="Times New Roman"/>
          <w:sz w:val="24"/>
          <w:szCs w:val="24"/>
          <w:lang w:val="en-US"/>
        </w:rPr>
        <w:fldChar w:fldCharType="begin"/>
      </w:r>
      <w:r w:rsidR="00787B0D" w:rsidRPr="00AD7CC5">
        <w:rPr>
          <w:rFonts w:ascii="Times New Roman" w:hAnsi="Times New Roman" w:cs="Times New Roman"/>
          <w:sz w:val="24"/>
          <w:szCs w:val="24"/>
          <w:lang w:val="en-US"/>
        </w:rPr>
        <w:instrText xml:space="preserve"> ADDIN EN.CITE &lt;EndNote&gt;&lt;Cite&gt;&lt;Author&gt;Pringsheim&lt;/Author&gt;&lt;Year&gt;2014&lt;/Year&gt;&lt;RecNum&gt;4219&lt;/RecNum&gt;&lt;DisplayText&gt;(Pringsheim, Jette, Frolkis, &amp;amp; Steeves, 2014)&lt;/DisplayText&gt;&lt;record&gt;&lt;rec-number&gt;4219&lt;/rec-number&gt;&lt;foreign-keys&gt;&lt;key app="EN" db-id="vwsswtd5udff93err055tv9orfd0pvevravv" timestamp="1418151589"&gt;4219&lt;/key&gt;&lt;key app="ENWeb" db-id=""&gt;0&lt;/key&gt;&lt;/foreign-keys&gt;&lt;ref-type name="Journal Article"&gt;17&lt;/ref-type&gt;&lt;contributors&gt;&lt;authors&gt;&lt;author&gt;Pringsheim, T.&lt;/author&gt;&lt;author&gt;Jette, N.&lt;/author&gt;&lt;author&gt;Frolkis, A.&lt;/author&gt;&lt;author&gt;Steeves, T. D.&lt;/author&gt;&lt;/authors&gt;&lt;/contributors&gt;&lt;auth-address&gt;Department of Clinical Neurosciences, University of Calgary, Alberta, Canada; Hotchkiss Brain Institute, University of Calgary, Alberta, Canada; Department of Community Health Sciences, University of Calgary, Alberta, Canada.&lt;/auth-address&gt;&lt;titles&gt;&lt;title&gt;The prevalence of Parkinson&amp;apos;s disease: A systematic review and meta-analysis&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1583-90&lt;/pages&gt;&lt;volume&gt;29&lt;/volume&gt;&lt;number&gt;13&lt;/number&gt;&lt;dates&gt;&lt;year&gt;2014&lt;/year&gt;&lt;pub-dates&gt;&lt;date&gt;Nov&lt;/date&gt;&lt;/pub-dates&gt;&lt;/dates&gt;&lt;isbn&gt;1531-8257 (Electronic)&amp;#xD;0885-3185 (Linking)&lt;/isbn&gt;&lt;accession-num&gt;24976103&lt;/accession-num&gt;&lt;urls&gt;&lt;related-urls&gt;&lt;url&gt;http://www.ncbi.nlm.nih.gov/pubmed/24976103&lt;/url&gt;&lt;/related-urls&gt;&lt;/urls&gt;&lt;electronic-resource-num&gt;10.1002/mds.25945&lt;/electronic-resource-num&gt;&lt;/record&gt;&lt;/Cite&gt;&lt;/EndNote&gt;</w:instrText>
      </w:r>
      <w:r w:rsidRPr="00AD7CC5">
        <w:rPr>
          <w:rFonts w:ascii="Times New Roman" w:hAnsi="Times New Roman" w:cs="Times New Roman"/>
          <w:sz w:val="24"/>
          <w:szCs w:val="24"/>
          <w:lang w:val="en-US"/>
        </w:rPr>
        <w:fldChar w:fldCharType="separate"/>
      </w:r>
      <w:r w:rsidR="00787B0D" w:rsidRPr="00AD7CC5">
        <w:rPr>
          <w:rFonts w:ascii="Times New Roman" w:hAnsi="Times New Roman" w:cs="Times New Roman"/>
          <w:noProof/>
          <w:sz w:val="24"/>
          <w:szCs w:val="24"/>
          <w:lang w:val="en-US"/>
        </w:rPr>
        <w:t>(Pringsheim, Jette, Frolkis, &amp; Steeves, 2014)</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xml:space="preserve">. In addition to motor symptoms, it is associated with a wide range of non-motor symptoms (NMS) including depression, anxiety, cognitive impairment, fatigue, sleep disturbance, autonomic dysfunction, and pain. NMS can predate motor symptoms, contributing an increasing burden with disease progression </w:t>
      </w:r>
      <w:r w:rsidRPr="00AD7CC5">
        <w:rPr>
          <w:rFonts w:ascii="Times New Roman" w:hAnsi="Times New Roman" w:cs="Times New Roman"/>
          <w:sz w:val="24"/>
          <w:szCs w:val="24"/>
          <w:lang w:val="en-US"/>
        </w:rPr>
        <w:fldChar w:fldCharType="begin">
          <w:fldData xml:space="preserve">PEVuZE5vdGU+PENpdGU+PEF1dGhvcj5NYXJ0aW5lei1NYXJ0aW48L0F1dGhvcj48WWVhcj4yMDA3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</w:fldData>
        </w:fldChar>
      </w:r>
      <w:r w:rsidR="00787B0D" w:rsidRPr="00AD7CC5">
        <w:rPr>
          <w:rFonts w:ascii="Times New Roman" w:hAnsi="Times New Roman" w:cs="Times New Roman"/>
          <w:sz w:val="24"/>
          <w:szCs w:val="24"/>
          <w:lang w:val="en-US"/>
        </w:rPr>
        <w:instrText xml:space="preserve"> ADDIN EN.CITE </w:instrText>
      </w:r>
      <w:r w:rsidR="00787B0D" w:rsidRPr="00AD7CC5">
        <w:rPr>
          <w:rFonts w:ascii="Times New Roman" w:hAnsi="Times New Roman" w:cs="Times New Roman"/>
          <w:sz w:val="24"/>
          <w:szCs w:val="24"/>
          <w:lang w:val="en-US"/>
        </w:rPr>
        <w:fldChar w:fldCharType="begin">
          <w:fldData xml:space="preserve">PEVuZE5vdGU+PENpdGU+PEF1dGhvcj5NYXJ0aW5lei1NYXJ0aW48L0F1dGhvcj48WWVhcj4yMDA3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</w:fldData>
        </w:fldChar>
      </w:r>
      <w:r w:rsidR="00787B0D" w:rsidRPr="00AD7CC5">
        <w:rPr>
          <w:rFonts w:ascii="Times New Roman" w:hAnsi="Times New Roman" w:cs="Times New Roman"/>
          <w:sz w:val="24"/>
          <w:szCs w:val="24"/>
          <w:lang w:val="en-US"/>
        </w:rPr>
        <w:instrText xml:space="preserve"> ADDIN EN.CITE.DATA </w:instrText>
      </w:r>
      <w:r w:rsidR="00787B0D" w:rsidRPr="00AD7CC5">
        <w:rPr>
          <w:rFonts w:ascii="Times New Roman" w:hAnsi="Times New Roman" w:cs="Times New Roman"/>
          <w:sz w:val="24"/>
          <w:szCs w:val="24"/>
          <w:lang w:val="en-US"/>
        </w:rPr>
      </w:r>
      <w:r w:rsidR="00787B0D"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r>
      <w:r w:rsidRPr="00AD7CC5">
        <w:rPr>
          <w:rFonts w:ascii="Times New Roman" w:hAnsi="Times New Roman" w:cs="Times New Roman"/>
          <w:sz w:val="24"/>
          <w:szCs w:val="24"/>
          <w:lang w:val="en-US"/>
        </w:rPr>
        <w:fldChar w:fldCharType="separate"/>
      </w:r>
      <w:r w:rsidR="00787B0D" w:rsidRPr="00AD7CC5">
        <w:rPr>
          <w:rFonts w:ascii="Times New Roman" w:hAnsi="Times New Roman" w:cs="Times New Roman"/>
          <w:noProof/>
          <w:sz w:val="24"/>
          <w:szCs w:val="24"/>
          <w:lang w:val="en-US"/>
        </w:rPr>
        <w:t>(Martinez-Martin et al., 2007)</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xml:space="preserve"> and having a greater negative impact on health-related quality of life than motor symptoms </w:t>
      </w:r>
      <w:r w:rsidRPr="00AD7CC5">
        <w:rPr>
          <w:rFonts w:ascii="Times New Roman" w:hAnsi="Times New Roman" w:cs="Times New Roman"/>
          <w:sz w:val="24"/>
          <w:szCs w:val="24"/>
          <w:lang w:val="en-US"/>
        </w:rPr>
        <w:fldChar w:fldCharType="begin">
          <w:fldData xml:space="preserve">PEVuZE5vdGU+PENpdGU+PEF1dGhvcj5NYXJ0aW5lei1NYXJ0aW48L0F1dGhvcj48WWVhcj4yMDEx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</w:fldData>
        </w:fldChar>
      </w:r>
      <w:r w:rsidR="00787B0D" w:rsidRPr="00AD7CC5">
        <w:rPr>
          <w:rFonts w:ascii="Times New Roman" w:hAnsi="Times New Roman" w:cs="Times New Roman"/>
          <w:sz w:val="24"/>
          <w:szCs w:val="24"/>
          <w:lang w:val="en-US"/>
        </w:rPr>
        <w:instrText xml:space="preserve"> ADDIN EN.CITE </w:instrText>
      </w:r>
      <w:r w:rsidR="00787B0D" w:rsidRPr="00AD7CC5">
        <w:rPr>
          <w:rFonts w:ascii="Times New Roman" w:hAnsi="Times New Roman" w:cs="Times New Roman"/>
          <w:sz w:val="24"/>
          <w:szCs w:val="24"/>
          <w:lang w:val="en-US"/>
        </w:rPr>
        <w:fldChar w:fldCharType="begin">
          <w:fldData xml:space="preserve">PEVuZE5vdGU+PENpdGU+PEF1dGhvcj5NYXJ0aW5lei1NYXJ0aW48L0F1dGhvcj48WWVhcj4yMDEx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</w:fldData>
        </w:fldChar>
      </w:r>
      <w:r w:rsidR="00787B0D" w:rsidRPr="00AD7CC5">
        <w:rPr>
          <w:rFonts w:ascii="Times New Roman" w:hAnsi="Times New Roman" w:cs="Times New Roman"/>
          <w:sz w:val="24"/>
          <w:szCs w:val="24"/>
          <w:lang w:val="en-US"/>
        </w:rPr>
        <w:instrText xml:space="preserve"> ADDIN EN.CITE.DATA </w:instrText>
      </w:r>
      <w:r w:rsidR="00787B0D" w:rsidRPr="00AD7CC5">
        <w:rPr>
          <w:rFonts w:ascii="Times New Roman" w:hAnsi="Times New Roman" w:cs="Times New Roman"/>
          <w:sz w:val="24"/>
          <w:szCs w:val="24"/>
          <w:lang w:val="en-US"/>
        </w:rPr>
      </w:r>
      <w:r w:rsidR="00787B0D"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r>
      <w:r w:rsidRPr="00AD7CC5">
        <w:rPr>
          <w:rFonts w:ascii="Times New Roman" w:hAnsi="Times New Roman" w:cs="Times New Roman"/>
          <w:sz w:val="24"/>
          <w:szCs w:val="24"/>
          <w:lang w:val="en-US"/>
        </w:rPr>
        <w:fldChar w:fldCharType="separate"/>
      </w:r>
      <w:r w:rsidR="00787B0D" w:rsidRPr="00AD7CC5">
        <w:rPr>
          <w:rFonts w:ascii="Times New Roman" w:hAnsi="Times New Roman" w:cs="Times New Roman"/>
          <w:noProof/>
          <w:sz w:val="24"/>
          <w:szCs w:val="24"/>
          <w:lang w:val="en-US"/>
        </w:rPr>
        <w:t>(Martinez-Martin, Rodriguez-Blazquez, Kurtis, &amp; Chaudhuri, 2011)</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w:t>
      </w:r>
    </w:p>
    <w:p w14:paraId="0EB62A87" w14:textId="287D7A35" w:rsidR="00012AF9" w:rsidRPr="00AD7CC5" w:rsidRDefault="00012AF9" w:rsidP="00012AF9">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Dopamine replacement therapy (DRT) is linked to a range of complications with long-term use including motor fluctuations, ranging from akinetic-rigid hypodopaminergic ‘off’ periods</w:t>
      </w:r>
      <w:r w:rsidR="004A050D" w:rsidRPr="00AD7CC5">
        <w:rPr>
          <w:rFonts w:ascii="Times New Roman" w:hAnsi="Times New Roman" w:cs="Times New Roman"/>
          <w:sz w:val="24"/>
          <w:szCs w:val="24"/>
          <w:lang w:val="en-US"/>
        </w:rPr>
        <w:t>/states</w:t>
      </w:r>
      <w:r w:rsidRPr="00AD7CC5">
        <w:rPr>
          <w:rFonts w:ascii="Times New Roman" w:hAnsi="Times New Roman" w:cs="Times New Roman"/>
          <w:sz w:val="24"/>
          <w:szCs w:val="24"/>
          <w:lang w:val="en-US"/>
        </w:rPr>
        <w:t>, to phases of relatively good motor control (‘on’ periods</w:t>
      </w:r>
      <w:r w:rsidR="004A050D" w:rsidRPr="00AD7CC5">
        <w:rPr>
          <w:rFonts w:ascii="Times New Roman" w:hAnsi="Times New Roman" w:cs="Times New Roman"/>
          <w:sz w:val="24"/>
          <w:szCs w:val="24"/>
          <w:lang w:val="en-US"/>
        </w:rPr>
        <w:t>/states</w:t>
      </w:r>
      <w:r w:rsidRPr="00AD7CC5">
        <w:rPr>
          <w:rFonts w:ascii="Times New Roman" w:hAnsi="Times New Roman" w:cs="Times New Roman"/>
          <w:sz w:val="24"/>
          <w:szCs w:val="24"/>
          <w:lang w:val="en-US"/>
        </w:rPr>
        <w:t xml:space="preserve">) or hyperdopaminergic dyskinetic states </w:t>
      </w:r>
      <w:r w:rsidRPr="00AD7CC5">
        <w:rPr>
          <w:rFonts w:ascii="Times New Roman" w:hAnsi="Times New Roman" w:cs="Times New Roman"/>
          <w:sz w:val="24"/>
          <w:szCs w:val="24"/>
          <w:lang w:val="en-US"/>
        </w:rPr>
        <w:fldChar w:fldCharType="begin">
          <w:fldData xml:space="preserve">PEVuZE5vdGU+PENpdGU+PEF1dGhvcj5Lb3N0acSHPC9BdXRob3I+PFllYXI+MjAwMjwvWWVhcj48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</w:fldData>
        </w:fldChar>
      </w:r>
      <w:r w:rsidR="00787B0D" w:rsidRPr="00AD7CC5">
        <w:rPr>
          <w:rFonts w:ascii="Times New Roman" w:hAnsi="Times New Roman" w:cs="Times New Roman"/>
          <w:sz w:val="24"/>
          <w:szCs w:val="24"/>
          <w:lang w:val="en-US"/>
        </w:rPr>
        <w:instrText xml:space="preserve"> ADDIN EN.CITE </w:instrText>
      </w:r>
      <w:r w:rsidR="00787B0D" w:rsidRPr="00AD7CC5">
        <w:rPr>
          <w:rFonts w:ascii="Times New Roman" w:hAnsi="Times New Roman" w:cs="Times New Roman"/>
          <w:sz w:val="24"/>
          <w:szCs w:val="24"/>
          <w:lang w:val="en-US"/>
        </w:rPr>
        <w:fldChar w:fldCharType="begin">
          <w:fldData xml:space="preserve">PEVuZE5vdGU+PENpdGU+PEF1dGhvcj5Lb3N0acSHPC9BdXRob3I+PFllYXI+MjAwMjwvWWVhcj48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</w:fldData>
        </w:fldChar>
      </w:r>
      <w:r w:rsidR="00787B0D" w:rsidRPr="00AD7CC5">
        <w:rPr>
          <w:rFonts w:ascii="Times New Roman" w:hAnsi="Times New Roman" w:cs="Times New Roman"/>
          <w:sz w:val="24"/>
          <w:szCs w:val="24"/>
          <w:lang w:val="en-US"/>
        </w:rPr>
        <w:instrText xml:space="preserve"> ADDIN EN.CITE.DATA </w:instrText>
      </w:r>
      <w:r w:rsidR="00787B0D" w:rsidRPr="00AD7CC5">
        <w:rPr>
          <w:rFonts w:ascii="Times New Roman" w:hAnsi="Times New Roman" w:cs="Times New Roman"/>
          <w:sz w:val="24"/>
          <w:szCs w:val="24"/>
          <w:lang w:val="en-US"/>
        </w:rPr>
      </w:r>
      <w:r w:rsidR="00787B0D"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r>
      <w:r w:rsidRPr="00AD7CC5">
        <w:rPr>
          <w:rFonts w:ascii="Times New Roman" w:hAnsi="Times New Roman" w:cs="Times New Roman"/>
          <w:sz w:val="24"/>
          <w:szCs w:val="24"/>
          <w:lang w:val="en-US"/>
        </w:rPr>
        <w:fldChar w:fldCharType="separate"/>
      </w:r>
      <w:r w:rsidR="00787B0D" w:rsidRPr="00AD7CC5">
        <w:rPr>
          <w:rFonts w:ascii="Times New Roman" w:hAnsi="Times New Roman" w:cs="Times New Roman"/>
          <w:noProof/>
          <w:sz w:val="24"/>
          <w:szCs w:val="24"/>
          <w:lang w:val="en-US"/>
        </w:rPr>
        <w:t>(Bjornestad et al., 2016; Kostić, Marinković, Svetel, Stefanova, &amp; Przedborski, 2002; Schrag &amp; Quinn, 2000)</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Off periods are attributed to ‘wearing off’ (related to the time elapsed since the previous DRT dose), a ‘delayed on’ (when a DRT dose</w:t>
      </w:r>
      <w:r w:rsidR="00D764FE" w:rsidRPr="00AD7CC5">
        <w:rPr>
          <w:rFonts w:ascii="Times New Roman" w:hAnsi="Times New Roman" w:cs="Times New Roman"/>
          <w:sz w:val="24"/>
          <w:szCs w:val="24"/>
          <w:lang w:val="en-US"/>
        </w:rPr>
        <w:t>-</w:t>
      </w:r>
      <w:r w:rsidRPr="00AD7CC5">
        <w:rPr>
          <w:rFonts w:ascii="Times New Roman" w:hAnsi="Times New Roman" w:cs="Times New Roman"/>
          <w:sz w:val="24"/>
          <w:szCs w:val="24"/>
          <w:lang w:val="en-US"/>
        </w:rPr>
        <w:t xml:space="preserve">effect occurs later than expected), or when a DRT dose has no effect </w:t>
      </w:r>
      <w:r w:rsidRPr="00AD7CC5">
        <w:rPr>
          <w:rFonts w:ascii="Times New Roman" w:hAnsi="Times New Roman" w:cs="Times New Roman"/>
          <w:sz w:val="24"/>
          <w:szCs w:val="24"/>
          <w:lang w:val="en-US"/>
        </w:rPr>
        <w:fldChar w:fldCharType="begin"/>
      </w:r>
      <w:r w:rsidR="00787B0D" w:rsidRPr="00AD7CC5">
        <w:rPr>
          <w:rFonts w:ascii="Times New Roman" w:hAnsi="Times New Roman" w:cs="Times New Roman"/>
          <w:sz w:val="24"/>
          <w:szCs w:val="24"/>
          <w:lang w:val="en-US"/>
        </w:rPr>
        <w:instrText xml:space="preserve"> ADDIN EN.CITE &lt;EndNote&gt;&lt;Cite&gt;&lt;Author&gt;Lyons&lt;/Author&gt;&lt;Year&gt;2011&lt;/Year&gt;&lt;RecNum&gt;3946&lt;/RecNum&gt;&lt;DisplayText&gt;(Lyons &amp;amp; Pahwa, 2011)&lt;/DisplayText&gt;&lt;record&gt;&lt;rec-number&gt;3946&lt;/rec-number&gt;&lt;foreign-keys&gt;&lt;key app="EN" db-id="vwsswtd5udff93err055tv9orfd0pvevravv" timestamp="1414710172"&gt;3946&lt;/key&gt;&lt;/foreign-keys&gt;&lt;ref-type name="Journal Article"&gt;17&lt;/ref-type&gt;&lt;contributors&gt;&lt;authors&gt;&lt;author&gt;Lyons, K. E.&lt;/author&gt;&lt;author&gt;Pahwa, R.&lt;/author&gt;&lt;/authors&gt;&lt;/contributors&gt;&lt;auth-address&gt;Department of Neurology, University of Kansas Medical Center, Kansas City, KS, USA. kelly.lyons@att.net&lt;/auth-address&gt;&lt;titles&gt;&lt;title&gt;The impact and management of nonmotor symptoms of Parkinson&amp;apos;s disease&lt;/title&gt;&lt;secondary-title&gt;Am J Manag Care&lt;/secondary-title&gt;&lt;alt-title&gt;The American journal of managed care&lt;/alt-title&gt;&lt;/titles&gt;&lt;periodical&gt;&lt;full-title&gt;Am J Manag Care&lt;/full-title&gt;&lt;abbr-1&gt;The American journal of managed care&lt;/abbr-1&gt;&lt;/periodical&gt;&lt;alt-periodical&gt;&lt;full-title&gt;Am J Manag Care&lt;/full-title&gt;&lt;abbr-1&gt;The American journal of managed care&lt;/abbr-1&gt;&lt;/alt-periodical&gt;&lt;pages&gt;S308-14&lt;/pages&gt;&lt;volume&gt;17 Suppl 12&lt;/volume&gt;&lt;edition&gt;2011/12/14&lt;/edition&gt;&lt;keywords&gt;&lt;keyword&gt;Antiparkinson Agents/*adverse effects/therapeutic use&lt;/keyword&gt;&lt;keyword&gt;Autonomic Nervous System Diseases/*etiology/therapy&lt;/keyword&gt;&lt;keyword&gt;Behavioral Symptoms/*etiology/therapy&lt;/keyword&gt;&lt;keyword&gt;Cognition Disorders/etiology/therapy&lt;/keyword&gt;&lt;keyword&gt;Humans&lt;/keyword&gt;&lt;keyword&gt;Mental Disorders/*etiology/therapy&lt;/keyword&gt;&lt;keyword&gt;Parkinson Disease/*complications/drug therapy/physiopathology&lt;/keyword&gt;&lt;keyword&gt;*Quality of Life&lt;/keyword&gt;&lt;keyword&gt;Sickness Impact Profile&lt;/keyword&gt;&lt;keyword&gt;Sleep Disorders, Intrinsic/etiology/therapy&lt;/keyword&gt;&lt;/keywords&gt;&lt;dates&gt;&lt;year&gt;2011&lt;/year&gt;&lt;pub-dates&gt;&lt;date&gt;Oct&lt;/date&gt;&lt;/pub-dates&gt;&lt;/dates&gt;&lt;isbn&gt;1936-2692 (Electronic)&amp;#xD;1088-0224 (Linking)&lt;/isbn&gt;&lt;accession-num&gt;22087551&lt;/accession-num&gt;&lt;urls&gt;&lt;related-urls&gt;&lt;url&gt;http://www.ncbi.nlm.nih.gov/pubmed/22087551&lt;/url&gt;&lt;/related-urls&gt;&lt;/urls&gt;&lt;remote-database-provider&gt;NLM&lt;/remote-database-provider&gt;&lt;language&gt;eng&lt;/language&gt;&lt;/record&gt;&lt;/Cite&gt;&lt;/EndNote&gt;</w:instrText>
      </w:r>
      <w:r w:rsidRPr="00AD7CC5">
        <w:rPr>
          <w:rFonts w:ascii="Times New Roman" w:hAnsi="Times New Roman" w:cs="Times New Roman"/>
          <w:sz w:val="24"/>
          <w:szCs w:val="24"/>
          <w:lang w:val="en-US"/>
        </w:rPr>
        <w:fldChar w:fldCharType="separate"/>
      </w:r>
      <w:r w:rsidR="00787B0D" w:rsidRPr="00AD7CC5">
        <w:rPr>
          <w:rFonts w:ascii="Times New Roman" w:hAnsi="Times New Roman" w:cs="Times New Roman"/>
          <w:noProof/>
          <w:sz w:val="24"/>
          <w:szCs w:val="24"/>
          <w:lang w:val="en-US"/>
        </w:rPr>
        <w:t>(Lyons &amp; Pahwa, 2011)</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xml:space="preserve">. In addition to increased motor symptom severity, off periods are also associated with an acute emergence or worsening of a range of NMS including autonomic symptoms, fatigue, pain, limb paresthesia, cognitive/concentration difficulties, low mood, and anxiety </w:t>
      </w:r>
      <w:r w:rsidRPr="00AD7CC5">
        <w:rPr>
          <w:rFonts w:ascii="Times New Roman" w:hAnsi="Times New Roman" w:cs="Times New Roman"/>
          <w:sz w:val="24"/>
          <w:szCs w:val="24"/>
          <w:lang w:val="en-US"/>
        </w:rPr>
        <w:fldChar w:fldCharType="begin">
          <w:fldData xml:space="preserve">PEVuZE5vdGU+PENpdGU+PEF1dGhvcj5SaXpvczwvQXV0aG9yPjxZZWFyPjIwMTQ8L1llYXI+PFJl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==
</w:fldData>
        </w:fldChar>
      </w:r>
      <w:r w:rsidR="00787B0D" w:rsidRPr="00AD7CC5">
        <w:rPr>
          <w:rFonts w:ascii="Times New Roman" w:hAnsi="Times New Roman" w:cs="Times New Roman"/>
          <w:sz w:val="24"/>
          <w:szCs w:val="24"/>
          <w:lang w:val="en-US"/>
        </w:rPr>
        <w:instrText xml:space="preserve"> ADDIN EN.CITE </w:instrText>
      </w:r>
      <w:r w:rsidR="00787B0D" w:rsidRPr="00AD7CC5">
        <w:rPr>
          <w:rFonts w:ascii="Times New Roman" w:hAnsi="Times New Roman" w:cs="Times New Roman"/>
          <w:sz w:val="24"/>
          <w:szCs w:val="24"/>
          <w:lang w:val="en-US"/>
        </w:rPr>
        <w:fldChar w:fldCharType="begin">
          <w:fldData xml:space="preserve">PEVuZE5vdGU+PENpdGU+PEF1dGhvcj5SaXpvczwvQXV0aG9yPjxZZWFyPjIwMTQ8L1llYXI+PFJl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==
</w:fldData>
        </w:fldChar>
      </w:r>
      <w:r w:rsidR="00787B0D" w:rsidRPr="00AD7CC5">
        <w:rPr>
          <w:rFonts w:ascii="Times New Roman" w:hAnsi="Times New Roman" w:cs="Times New Roman"/>
          <w:sz w:val="24"/>
          <w:szCs w:val="24"/>
          <w:lang w:val="en-US"/>
        </w:rPr>
        <w:instrText xml:space="preserve"> ADDIN EN.CITE.DATA </w:instrText>
      </w:r>
      <w:r w:rsidR="00787B0D" w:rsidRPr="00AD7CC5">
        <w:rPr>
          <w:rFonts w:ascii="Times New Roman" w:hAnsi="Times New Roman" w:cs="Times New Roman"/>
          <w:sz w:val="24"/>
          <w:szCs w:val="24"/>
          <w:lang w:val="en-US"/>
        </w:rPr>
      </w:r>
      <w:r w:rsidR="00787B0D"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r>
      <w:r w:rsidRPr="00AD7CC5">
        <w:rPr>
          <w:rFonts w:ascii="Times New Roman" w:hAnsi="Times New Roman" w:cs="Times New Roman"/>
          <w:sz w:val="24"/>
          <w:szCs w:val="24"/>
          <w:lang w:val="en-US"/>
        </w:rPr>
        <w:fldChar w:fldCharType="separate"/>
      </w:r>
      <w:r w:rsidR="00787B0D" w:rsidRPr="00AD7CC5">
        <w:rPr>
          <w:rFonts w:ascii="Times New Roman" w:hAnsi="Times New Roman" w:cs="Times New Roman"/>
          <w:noProof/>
          <w:sz w:val="24"/>
          <w:szCs w:val="24"/>
          <w:lang w:val="en-US"/>
        </w:rPr>
        <w:t>(Rizos et al., 2014; Storch et al., 2013)</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w:t>
      </w:r>
    </w:p>
    <w:p w14:paraId="026304F9" w14:textId="07E20E54" w:rsidR="00724EC2" w:rsidRPr="00AD7CC5" w:rsidRDefault="00973591" w:rsidP="00973591">
      <w:pPr>
        <w:spacing w:after="0" w:line="480" w:lineRule="auto"/>
        <w:contextualSpacing/>
        <w:rPr>
          <w:rFonts w:ascii="Times New Roman" w:hAnsi="Times New Roman" w:cs="Times New Roman"/>
          <w:b/>
          <w:sz w:val="24"/>
          <w:szCs w:val="24"/>
          <w:lang w:val="en-US"/>
        </w:rPr>
      </w:pPr>
      <w:r w:rsidRPr="00AD7CC5">
        <w:rPr>
          <w:rFonts w:ascii="Times New Roman" w:hAnsi="Times New Roman" w:cs="Times New Roman"/>
          <w:b/>
          <w:sz w:val="24"/>
          <w:szCs w:val="24"/>
          <w:lang w:val="en-US"/>
        </w:rPr>
        <w:t>Emotion in Parkinson’s Disease</w:t>
      </w:r>
    </w:p>
    <w:p w14:paraId="7D8A46EB" w14:textId="709EA963" w:rsidR="00012AF9" w:rsidRPr="00AD7CC5" w:rsidRDefault="00012AF9" w:rsidP="00012AF9">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 xml:space="preserve">Anxiety and depression are frequently co-morbid in PD, with their etiology and maintenance likely due to underlying disease-specific pathophysiology and psychosocial factors common to other chronic health conditions </w:t>
      </w:r>
      <w:r w:rsidRPr="00AD7CC5">
        <w:rPr>
          <w:rFonts w:ascii="Times New Roman" w:hAnsi="Times New Roman" w:cs="Times New Roman"/>
          <w:sz w:val="24"/>
          <w:szCs w:val="24"/>
          <w:lang w:val="en-US"/>
        </w:rPr>
        <w:fldChar w:fldCharType="begin">
          <w:fldData xml:space="preserve">PEVuZE5vdGU+PENpdGU+PEF1dGhvcj5WZWF6ZXk8L0F1dGhvcj48WWVhcj4yMDA1PC9ZZWFyPjxS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</w:fldData>
        </w:fldChar>
      </w:r>
      <w:r w:rsidR="00787B0D" w:rsidRPr="00AD7CC5">
        <w:rPr>
          <w:rFonts w:ascii="Times New Roman" w:hAnsi="Times New Roman" w:cs="Times New Roman"/>
          <w:sz w:val="24"/>
          <w:szCs w:val="24"/>
          <w:lang w:val="en-US"/>
        </w:rPr>
        <w:instrText xml:space="preserve"> ADDIN EN.CITE </w:instrText>
      </w:r>
      <w:r w:rsidR="00787B0D" w:rsidRPr="00AD7CC5">
        <w:rPr>
          <w:rFonts w:ascii="Times New Roman" w:hAnsi="Times New Roman" w:cs="Times New Roman"/>
          <w:sz w:val="24"/>
          <w:szCs w:val="24"/>
          <w:lang w:val="en-US"/>
        </w:rPr>
        <w:fldChar w:fldCharType="begin">
          <w:fldData xml:space="preserve">PEVuZE5vdGU+PENpdGU+PEF1dGhvcj5WZWF6ZXk8L0F1dGhvcj48WWVhcj4yMDA1PC9ZZWFyPjxS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</w:fldData>
        </w:fldChar>
      </w:r>
      <w:r w:rsidR="00787B0D" w:rsidRPr="00AD7CC5">
        <w:rPr>
          <w:rFonts w:ascii="Times New Roman" w:hAnsi="Times New Roman" w:cs="Times New Roman"/>
          <w:sz w:val="24"/>
          <w:szCs w:val="24"/>
          <w:lang w:val="en-US"/>
        </w:rPr>
        <w:instrText xml:space="preserve"> ADDIN EN.CITE.DATA </w:instrText>
      </w:r>
      <w:r w:rsidR="00787B0D" w:rsidRPr="00AD7CC5">
        <w:rPr>
          <w:rFonts w:ascii="Times New Roman" w:hAnsi="Times New Roman" w:cs="Times New Roman"/>
          <w:sz w:val="24"/>
          <w:szCs w:val="24"/>
          <w:lang w:val="en-US"/>
        </w:rPr>
      </w:r>
      <w:r w:rsidR="00787B0D"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r>
      <w:r w:rsidRPr="00AD7CC5">
        <w:rPr>
          <w:rFonts w:ascii="Times New Roman" w:hAnsi="Times New Roman" w:cs="Times New Roman"/>
          <w:sz w:val="24"/>
          <w:szCs w:val="24"/>
          <w:lang w:val="en-US"/>
        </w:rPr>
        <w:fldChar w:fldCharType="separate"/>
      </w:r>
      <w:r w:rsidR="00787B0D" w:rsidRPr="00AD7CC5">
        <w:rPr>
          <w:rFonts w:ascii="Times New Roman" w:hAnsi="Times New Roman" w:cs="Times New Roman"/>
          <w:noProof/>
          <w:sz w:val="24"/>
          <w:szCs w:val="24"/>
          <w:lang w:val="en-US"/>
        </w:rPr>
        <w:t>(Schrag, Jahanshahi, &amp; Quinn, 2001; Tang &amp; Strafella, 2012; Veazey, Aki, Cook, Lai, &amp; Kunik, 2005)</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xml:space="preserve">. Prevalence estimates of mood </w:t>
      </w:r>
      <w:r w:rsidRPr="00AD7CC5">
        <w:rPr>
          <w:rFonts w:ascii="Times New Roman" w:hAnsi="Times New Roman" w:cs="Times New Roman"/>
          <w:sz w:val="24"/>
          <w:szCs w:val="24"/>
          <w:lang w:val="en-US"/>
        </w:rPr>
        <w:lastRenderedPageBreak/>
        <w:t xml:space="preserve">disorders in PD are high: e.g., between 25% and 43% for anxiety disorders </w:t>
      </w:r>
      <w:r w:rsidRPr="00AD7CC5">
        <w:rPr>
          <w:rFonts w:ascii="Times New Roman" w:hAnsi="Times New Roman" w:cs="Times New Roman"/>
          <w:sz w:val="24"/>
          <w:szCs w:val="24"/>
          <w:lang w:val="en-US"/>
        </w:rPr>
        <w:fldChar w:fldCharType="begin">
          <w:fldData xml:space="preserve">PEVuZE5vdGU+PENpdGU+PEF1dGhvcj5EaXNzYW5heWFrYTwvQXV0aG9yPjxZZWFyPjIwMTA8L1ll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</w:fldData>
        </w:fldChar>
      </w:r>
      <w:r w:rsidR="00787B0D" w:rsidRPr="00AD7CC5">
        <w:rPr>
          <w:rFonts w:ascii="Times New Roman" w:hAnsi="Times New Roman" w:cs="Times New Roman"/>
          <w:sz w:val="24"/>
          <w:szCs w:val="24"/>
          <w:lang w:val="en-US"/>
        </w:rPr>
        <w:instrText xml:space="preserve"> ADDIN EN.CITE </w:instrText>
      </w:r>
      <w:r w:rsidR="00787B0D" w:rsidRPr="00AD7CC5">
        <w:rPr>
          <w:rFonts w:ascii="Times New Roman" w:hAnsi="Times New Roman" w:cs="Times New Roman"/>
          <w:sz w:val="24"/>
          <w:szCs w:val="24"/>
          <w:lang w:val="en-US"/>
        </w:rPr>
        <w:fldChar w:fldCharType="begin">
          <w:fldData xml:space="preserve">PEVuZE5vdGU+PENpdGU+PEF1dGhvcj5EaXNzYW5heWFrYTwvQXV0aG9yPjxZZWFyPjIwMTA8L1ll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</w:fldData>
        </w:fldChar>
      </w:r>
      <w:r w:rsidR="00787B0D" w:rsidRPr="00AD7CC5">
        <w:rPr>
          <w:rFonts w:ascii="Times New Roman" w:hAnsi="Times New Roman" w:cs="Times New Roman"/>
          <w:sz w:val="24"/>
          <w:szCs w:val="24"/>
          <w:lang w:val="en-US"/>
        </w:rPr>
        <w:instrText xml:space="preserve"> ADDIN EN.CITE.DATA </w:instrText>
      </w:r>
      <w:r w:rsidR="00787B0D" w:rsidRPr="00AD7CC5">
        <w:rPr>
          <w:rFonts w:ascii="Times New Roman" w:hAnsi="Times New Roman" w:cs="Times New Roman"/>
          <w:sz w:val="24"/>
          <w:szCs w:val="24"/>
          <w:lang w:val="en-US"/>
        </w:rPr>
      </w:r>
      <w:r w:rsidR="00787B0D"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r>
      <w:r w:rsidRPr="00AD7CC5">
        <w:rPr>
          <w:rFonts w:ascii="Times New Roman" w:hAnsi="Times New Roman" w:cs="Times New Roman"/>
          <w:sz w:val="24"/>
          <w:szCs w:val="24"/>
          <w:lang w:val="en-US"/>
        </w:rPr>
        <w:fldChar w:fldCharType="separate"/>
      </w:r>
      <w:r w:rsidR="00787B0D" w:rsidRPr="00AD7CC5">
        <w:rPr>
          <w:rFonts w:ascii="Times New Roman" w:hAnsi="Times New Roman" w:cs="Times New Roman"/>
          <w:noProof/>
          <w:sz w:val="24"/>
          <w:szCs w:val="24"/>
          <w:lang w:val="en-US"/>
        </w:rPr>
        <w:t>(Dissanayaka et al., 2010; Pontone et al., 2009)</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xml:space="preserve">, 17% for major depressive disorder, 22% for minor depression, 13% for dysthymia, and 35% for clinically significant sub-threshold depressive symptoms </w:t>
      </w:r>
      <w:r w:rsidRPr="00AD7CC5">
        <w:rPr>
          <w:rFonts w:ascii="Times New Roman" w:hAnsi="Times New Roman" w:cs="Times New Roman"/>
          <w:sz w:val="24"/>
          <w:szCs w:val="24"/>
          <w:lang w:val="en-US"/>
        </w:rPr>
        <w:fldChar w:fldCharType="begin"/>
      </w:r>
      <w:r w:rsidR="00787B0D" w:rsidRPr="00AD7CC5">
        <w:rPr>
          <w:rFonts w:ascii="Times New Roman" w:hAnsi="Times New Roman" w:cs="Times New Roman"/>
          <w:sz w:val="24"/>
          <w:szCs w:val="24"/>
          <w:lang w:val="en-US"/>
        </w:rPr>
        <w:instrText xml:space="preserve"> ADDIN EN.CITE &lt;EndNote&gt;&lt;Cite&gt;&lt;Author&gt;Reijnders&lt;/Author&gt;&lt;Year&gt;2008&lt;/Year&gt;&lt;RecNum&gt;61&lt;/RecNum&gt;&lt;DisplayText&gt;(Reijnders, Ehrt, Weber, Aarsland, &amp;amp; Leentjens, 2008)&lt;/DisplayText&gt;&lt;record&gt;&lt;rec-number&gt;61&lt;/rec-number&gt;&lt;foreign-keys&gt;&lt;key app="EN" db-id="vwsswtd5udff93err055tv9orfd0pvevravv" timestamp="1414618679"&gt;61&lt;/key&gt;&lt;key app="ENWeb" db-id=""&gt;0&lt;/key&gt;&lt;/foreign-keys&gt;&lt;ref-type name="Journal Article"&gt;17&lt;/ref-type&gt;&lt;contributors&gt;&lt;authors&gt;&lt;author&gt;Reijnders, J. S.&lt;/author&gt;&lt;author&gt;Ehrt, U.&lt;/author&gt;&lt;author&gt;Weber, W. E.&lt;/author&gt;&lt;author&gt;Aarsland, D.&lt;/author&gt;&lt;author&gt;Leentjens, A. F.&lt;/author&gt;&lt;/authors&gt;&lt;/contributors&gt;&lt;auth-address&gt;Department of Psychiatry, Maastricht University Hospital, Maastricht, The Netherlands.&lt;/auth-address&gt;&lt;titles&gt;&lt;title&gt;A systematic review of prevalence studies of depression in Parkinson&amp;apos;s disease&lt;/title&gt;&lt;secondary-title&gt;Mov Disord&lt;/secondary-title&gt;&lt;/titles&gt;&lt;periodical&gt;&lt;full-title&gt;Mov Disord&lt;/full-title&gt;&lt;abbr-1&gt;Movement disorders : official journal of the Movement Disorder Society&lt;/abbr-1&gt;&lt;/periodical&gt;&lt;pages&gt;183-9; quiz 313&lt;/pages&gt;&lt;volume&gt;23&lt;/volume&gt;&lt;number&gt;2&lt;/number&gt;&lt;edition&gt;2007/11/08&lt;/edition&gt;&lt;keywords&gt;&lt;keyword&gt;Cross-Sectional Studies&lt;/keyword&gt;&lt;keyword&gt;Depression/*epidemiology/*etiology&lt;/keyword&gt;&lt;keyword&gt;Humans&lt;/keyword&gt;&lt;keyword&gt;Parkinson Disease/*complications/epidemiology&lt;/keyword&gt;&lt;/keywords&gt;&lt;dates&gt;&lt;year&gt;2008&lt;/year&gt;&lt;pub-dates&gt;&lt;date&gt;Jan 30&lt;/date&gt;&lt;/pub-dates&gt;&lt;/dates&gt;&lt;publisher&gt;Wiley Subscription Services, Inc., A Wiley Company&lt;/publisher&gt;&lt;isbn&gt;1531-8257 (Electronic)&amp;#xD;0885-3185 (Linking)&lt;/isbn&gt;&lt;accession-num&gt;17987654&lt;/accession-num&gt;&lt;urls&gt;&lt;related-urls&gt;&lt;url&gt;https://www.ncbi.nlm.nih.gov/pubmed/17987654&lt;/url&gt;&lt;/related-urls&gt;&lt;/urls&gt;&lt;electronic-resource-num&gt;10.1002/mds.21803&lt;/electronic-resource-num&gt;&lt;/record&gt;&lt;/Cite&gt;&lt;/EndNote&gt;</w:instrText>
      </w:r>
      <w:r w:rsidRPr="00AD7CC5">
        <w:rPr>
          <w:rFonts w:ascii="Times New Roman" w:hAnsi="Times New Roman" w:cs="Times New Roman"/>
          <w:sz w:val="24"/>
          <w:szCs w:val="24"/>
          <w:lang w:val="en-US"/>
        </w:rPr>
        <w:fldChar w:fldCharType="separate"/>
      </w:r>
      <w:r w:rsidR="00787B0D" w:rsidRPr="00AD7CC5">
        <w:rPr>
          <w:rFonts w:ascii="Times New Roman" w:hAnsi="Times New Roman" w:cs="Times New Roman"/>
          <w:noProof/>
          <w:sz w:val="24"/>
          <w:szCs w:val="24"/>
          <w:lang w:val="en-US"/>
        </w:rPr>
        <w:t>(Reijnders, Ehrt, Weber, Aarsland, &amp; Leentjens, 2008)</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xml:space="preserve">. Some PD patients may suffer from a combination of anxiety and depressive symptoms that do not meet diagnostic criteria for a psychiatric disorder but have a significant impact on quality of life </w:t>
      </w:r>
      <w:r w:rsidRPr="00AD7CC5">
        <w:rPr>
          <w:rFonts w:ascii="Times New Roman" w:hAnsi="Times New Roman" w:cs="Times New Roman"/>
          <w:sz w:val="24"/>
          <w:szCs w:val="24"/>
          <w:lang w:val="en-US"/>
        </w:rPr>
        <w:fldChar w:fldCharType="begin">
          <w:fldData xml:space="preserve">PEVuZE5vdGU+PENpdGU+PEF1dGhvcj5TYW50YW5nZWxvPC9BdXRob3I+PFllYXI+MjAxNDwvWWVh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==
</w:fldData>
        </w:fldChar>
      </w:r>
      <w:r w:rsidR="00787B0D" w:rsidRPr="00AD7CC5">
        <w:rPr>
          <w:rFonts w:ascii="Times New Roman" w:hAnsi="Times New Roman" w:cs="Times New Roman"/>
          <w:sz w:val="24"/>
          <w:szCs w:val="24"/>
          <w:lang w:val="en-US"/>
        </w:rPr>
        <w:instrText xml:space="preserve"> ADDIN EN.CITE </w:instrText>
      </w:r>
      <w:r w:rsidR="00787B0D" w:rsidRPr="00AD7CC5">
        <w:rPr>
          <w:rFonts w:ascii="Times New Roman" w:hAnsi="Times New Roman" w:cs="Times New Roman"/>
          <w:sz w:val="24"/>
          <w:szCs w:val="24"/>
          <w:lang w:val="en-US"/>
        </w:rPr>
        <w:fldChar w:fldCharType="begin">
          <w:fldData xml:space="preserve">PEVuZE5vdGU+PENpdGU+PEF1dGhvcj5TYW50YW5nZWxvPC9BdXRob3I+PFllYXI+MjAxNDwvWWVh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==
</w:fldData>
        </w:fldChar>
      </w:r>
      <w:r w:rsidR="00787B0D" w:rsidRPr="00AD7CC5">
        <w:rPr>
          <w:rFonts w:ascii="Times New Roman" w:hAnsi="Times New Roman" w:cs="Times New Roman"/>
          <w:sz w:val="24"/>
          <w:szCs w:val="24"/>
          <w:lang w:val="en-US"/>
        </w:rPr>
        <w:instrText xml:space="preserve"> ADDIN EN.CITE.DATA </w:instrText>
      </w:r>
      <w:r w:rsidR="00787B0D" w:rsidRPr="00AD7CC5">
        <w:rPr>
          <w:rFonts w:ascii="Times New Roman" w:hAnsi="Times New Roman" w:cs="Times New Roman"/>
          <w:sz w:val="24"/>
          <w:szCs w:val="24"/>
          <w:lang w:val="en-US"/>
        </w:rPr>
      </w:r>
      <w:r w:rsidR="00787B0D"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r>
      <w:r w:rsidRPr="00AD7CC5">
        <w:rPr>
          <w:rFonts w:ascii="Times New Roman" w:hAnsi="Times New Roman" w:cs="Times New Roman"/>
          <w:sz w:val="24"/>
          <w:szCs w:val="24"/>
          <w:lang w:val="en-US"/>
        </w:rPr>
        <w:fldChar w:fldCharType="separate"/>
      </w:r>
      <w:r w:rsidR="00787B0D" w:rsidRPr="00AD7CC5">
        <w:rPr>
          <w:rFonts w:ascii="Times New Roman" w:hAnsi="Times New Roman" w:cs="Times New Roman"/>
          <w:noProof/>
          <w:sz w:val="24"/>
          <w:szCs w:val="24"/>
          <w:lang w:val="en-US"/>
        </w:rPr>
        <w:t>(Reiff et al., 2011; Santangelo et al., 2014; Schapira, Chaudhuri, &amp; Jenner, 2017)</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While anxiety and depression refer to formal psychiatric disorders and their subsyndromal forms, the broader construct of ‘psychological distress’ is commonly used to describe a negative mixed emotional state and its physical concomitants. Distress may occur in a wide range of situations in the context of physical or psychological discomfort or threat often experienced by people living with chronic health conditions.</w:t>
      </w:r>
    </w:p>
    <w:p w14:paraId="3CCFA952" w14:textId="354A367E" w:rsidR="00012AF9" w:rsidRPr="00AD7CC5" w:rsidRDefault="00012AF9" w:rsidP="009867F1">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 xml:space="preserve">Greater levels of depression and particularly anxiety have been reported in patients who experience motor fluctuations compared to those who do not </w:t>
      </w:r>
      <w:r w:rsidRPr="00AD7CC5">
        <w:rPr>
          <w:rFonts w:ascii="Times New Roman" w:hAnsi="Times New Roman" w:cs="Times New Roman"/>
          <w:sz w:val="24"/>
          <w:szCs w:val="24"/>
          <w:lang w:val="en-US"/>
        </w:rPr>
        <w:fldChar w:fldCharType="begin">
          <w:fldData xml:space="preserve">PEVuZE5vdGU+PENpdGU+PEF1dGhvcj5Qb250b25lPC9BdXRob3I+PFllYXI+MjAwOTwvWWVhcj48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=
</w:fldData>
        </w:fldChar>
      </w:r>
      <w:r w:rsidR="00787B0D" w:rsidRPr="00AD7CC5">
        <w:rPr>
          <w:rFonts w:ascii="Times New Roman" w:hAnsi="Times New Roman" w:cs="Times New Roman"/>
          <w:sz w:val="24"/>
          <w:szCs w:val="24"/>
          <w:lang w:val="en-US"/>
        </w:rPr>
        <w:instrText xml:space="preserve"> ADDIN EN.CITE </w:instrText>
      </w:r>
      <w:r w:rsidR="00787B0D" w:rsidRPr="00AD7CC5">
        <w:rPr>
          <w:rFonts w:ascii="Times New Roman" w:hAnsi="Times New Roman" w:cs="Times New Roman"/>
          <w:sz w:val="24"/>
          <w:szCs w:val="24"/>
          <w:lang w:val="en-US"/>
        </w:rPr>
        <w:fldChar w:fldCharType="begin">
          <w:fldData xml:space="preserve">PEVuZE5vdGU+PENpdGU+PEF1dGhvcj5Qb250b25lPC9BdXRob3I+PFllYXI+MjAwOTwvWWVhcj48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=
</w:fldData>
        </w:fldChar>
      </w:r>
      <w:r w:rsidR="00787B0D" w:rsidRPr="00AD7CC5">
        <w:rPr>
          <w:rFonts w:ascii="Times New Roman" w:hAnsi="Times New Roman" w:cs="Times New Roman"/>
          <w:sz w:val="24"/>
          <w:szCs w:val="24"/>
          <w:lang w:val="en-US"/>
        </w:rPr>
        <w:instrText xml:space="preserve"> ADDIN EN.CITE.DATA </w:instrText>
      </w:r>
      <w:r w:rsidR="00787B0D" w:rsidRPr="00AD7CC5">
        <w:rPr>
          <w:rFonts w:ascii="Times New Roman" w:hAnsi="Times New Roman" w:cs="Times New Roman"/>
          <w:sz w:val="24"/>
          <w:szCs w:val="24"/>
          <w:lang w:val="en-US"/>
        </w:rPr>
      </w:r>
      <w:r w:rsidR="00787B0D"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r>
      <w:r w:rsidRPr="00AD7CC5">
        <w:rPr>
          <w:rFonts w:ascii="Times New Roman" w:hAnsi="Times New Roman" w:cs="Times New Roman"/>
          <w:sz w:val="24"/>
          <w:szCs w:val="24"/>
          <w:lang w:val="en-US"/>
        </w:rPr>
        <w:fldChar w:fldCharType="separate"/>
      </w:r>
      <w:r w:rsidR="00787B0D" w:rsidRPr="00AD7CC5">
        <w:rPr>
          <w:rFonts w:ascii="Times New Roman" w:hAnsi="Times New Roman" w:cs="Times New Roman"/>
          <w:noProof/>
          <w:sz w:val="24"/>
          <w:szCs w:val="24"/>
          <w:lang w:val="en-US"/>
        </w:rPr>
        <w:t>(e.g., Burn et al., 2012; Pontone et al., 2009)</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xml:space="preserve">. These mood states may span motor states, though there is compelling evidence of acutely elevated distress during off periods for many patients </w:t>
      </w:r>
      <w:r w:rsidRPr="00AD7CC5">
        <w:rPr>
          <w:rFonts w:ascii="Times New Roman" w:hAnsi="Times New Roman" w:cs="Times New Roman"/>
          <w:sz w:val="24"/>
          <w:szCs w:val="24"/>
          <w:lang w:val="en-US"/>
        </w:rPr>
        <w:fldChar w:fldCharType="begin">
          <w:fldData xml:space="preserve">PEVuZE5vdGU+PENpdGU+PEF1dGhvcj5OaXNzZW5iYXVtPC9BdXRob3I+PFllYXI+MTk4NzwvWWVh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</w:fldData>
        </w:fldChar>
      </w:r>
      <w:r w:rsidR="00C117F2" w:rsidRPr="00AD7CC5">
        <w:rPr>
          <w:rFonts w:ascii="Times New Roman" w:hAnsi="Times New Roman" w:cs="Times New Roman"/>
          <w:sz w:val="24"/>
          <w:szCs w:val="24"/>
          <w:lang w:val="en-US"/>
        </w:rPr>
        <w:instrText xml:space="preserve"> ADDIN EN.CITE </w:instrText>
      </w:r>
      <w:r w:rsidR="00C117F2" w:rsidRPr="00AD7CC5">
        <w:rPr>
          <w:rFonts w:ascii="Times New Roman" w:hAnsi="Times New Roman" w:cs="Times New Roman"/>
          <w:sz w:val="24"/>
          <w:szCs w:val="24"/>
          <w:lang w:val="en-US"/>
        </w:rPr>
        <w:fldChar w:fldCharType="begin">
          <w:fldData xml:space="preserve">PEVuZE5vdGU+PENpdGU+PEF1dGhvcj5OaXNzZW5iYXVtPC9BdXRob3I+PFllYXI+MTk4NzwvWWVh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</w:fldData>
        </w:fldChar>
      </w:r>
      <w:r w:rsidR="00C117F2" w:rsidRPr="00AD7CC5">
        <w:rPr>
          <w:rFonts w:ascii="Times New Roman" w:hAnsi="Times New Roman" w:cs="Times New Roman"/>
          <w:sz w:val="24"/>
          <w:szCs w:val="24"/>
          <w:lang w:val="en-US"/>
        </w:rPr>
        <w:instrText xml:space="preserve"> ADDIN EN.CITE.DATA </w:instrText>
      </w:r>
      <w:r w:rsidR="00C117F2" w:rsidRPr="00AD7CC5">
        <w:rPr>
          <w:rFonts w:ascii="Times New Roman" w:hAnsi="Times New Roman" w:cs="Times New Roman"/>
          <w:sz w:val="24"/>
          <w:szCs w:val="24"/>
          <w:lang w:val="en-US"/>
        </w:rPr>
      </w:r>
      <w:r w:rsidR="00C117F2"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r>
      <w:r w:rsidRPr="00AD7CC5">
        <w:rPr>
          <w:rFonts w:ascii="Times New Roman" w:hAnsi="Times New Roman" w:cs="Times New Roman"/>
          <w:sz w:val="24"/>
          <w:szCs w:val="24"/>
          <w:lang w:val="en-US"/>
        </w:rPr>
        <w:fldChar w:fldCharType="separate"/>
      </w:r>
      <w:r w:rsidR="00C117F2" w:rsidRPr="00AD7CC5">
        <w:rPr>
          <w:rFonts w:ascii="Times New Roman" w:hAnsi="Times New Roman" w:cs="Times New Roman"/>
          <w:noProof/>
          <w:sz w:val="24"/>
          <w:szCs w:val="24"/>
          <w:lang w:val="en-US"/>
        </w:rPr>
        <w:t>(Brown, Marsden, Quinn, &amp; Wyke, 1984; Cantello, Gilli, Riccio, &amp; Bergamasco, 1986; Leentjens et al., 2012; Menza, Sage, Marshall, Cody, &amp; Duvoisin, 1990; Nissenbaum et al., 1987; Racette et al., 2002)</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xml:space="preserve">. </w:t>
      </w:r>
      <w:r w:rsidR="00C117F2" w:rsidRPr="00AD7CC5">
        <w:rPr>
          <w:rFonts w:ascii="Times New Roman" w:hAnsi="Times New Roman" w:cs="Times New Roman"/>
          <w:sz w:val="24"/>
          <w:szCs w:val="24"/>
          <w:lang w:val="en-US"/>
        </w:rPr>
        <w:t xml:space="preserve">However, </w:t>
      </w:r>
      <w:r w:rsidR="006076CC" w:rsidRPr="00AD7CC5">
        <w:rPr>
          <w:rFonts w:ascii="Times New Roman" w:hAnsi="Times New Roman" w:cs="Times New Roman"/>
          <w:sz w:val="24"/>
          <w:szCs w:val="24"/>
          <w:lang w:val="en-US"/>
        </w:rPr>
        <w:t>the</w:t>
      </w:r>
      <w:r w:rsidR="004007A4" w:rsidRPr="00AD7CC5">
        <w:rPr>
          <w:rFonts w:ascii="Times New Roman" w:hAnsi="Times New Roman" w:cs="Times New Roman"/>
          <w:sz w:val="24"/>
          <w:szCs w:val="24"/>
          <w:lang w:val="en-US"/>
        </w:rPr>
        <w:t xml:space="preserve">se studies did not </w:t>
      </w:r>
      <w:r w:rsidR="00377F96" w:rsidRPr="00AD7CC5">
        <w:rPr>
          <w:rFonts w:ascii="Times New Roman" w:hAnsi="Times New Roman" w:cs="Times New Roman"/>
          <w:sz w:val="24"/>
          <w:szCs w:val="24"/>
          <w:lang w:val="en-US"/>
        </w:rPr>
        <w:t xml:space="preserve">gather </w:t>
      </w:r>
      <w:r w:rsidR="00EF3D77" w:rsidRPr="00AD7CC5">
        <w:rPr>
          <w:rFonts w:ascii="Times New Roman" w:hAnsi="Times New Roman" w:cs="Times New Roman"/>
          <w:sz w:val="24"/>
          <w:szCs w:val="24"/>
          <w:lang w:val="en-US"/>
        </w:rPr>
        <w:t>longitudinal and/or naturalistic data</w:t>
      </w:r>
      <w:r w:rsidR="007915BD" w:rsidRPr="00AD7CC5">
        <w:rPr>
          <w:rFonts w:ascii="Times New Roman" w:hAnsi="Times New Roman" w:cs="Times New Roman"/>
          <w:sz w:val="24"/>
          <w:szCs w:val="24"/>
          <w:lang w:val="en-US"/>
        </w:rPr>
        <w:t xml:space="preserve">, tempering </w:t>
      </w:r>
      <w:r w:rsidR="009867F1" w:rsidRPr="00AD7CC5">
        <w:rPr>
          <w:rFonts w:ascii="Times New Roman" w:hAnsi="Times New Roman" w:cs="Times New Roman"/>
          <w:sz w:val="24"/>
          <w:szCs w:val="24"/>
          <w:lang w:val="en-US"/>
        </w:rPr>
        <w:t xml:space="preserve">the strength of conclusions </w:t>
      </w:r>
      <w:r w:rsidR="00B04EDB" w:rsidRPr="00AD7CC5">
        <w:rPr>
          <w:rFonts w:ascii="Times New Roman" w:hAnsi="Times New Roman" w:cs="Times New Roman"/>
          <w:sz w:val="24"/>
          <w:szCs w:val="24"/>
          <w:lang w:val="en-US"/>
        </w:rPr>
        <w:t>about the temporal relationship between mood and motor state</w:t>
      </w:r>
      <w:r w:rsidR="00EF3D77" w:rsidRPr="00AD7CC5">
        <w:rPr>
          <w:rFonts w:ascii="Times New Roman" w:hAnsi="Times New Roman" w:cs="Times New Roman"/>
          <w:sz w:val="24"/>
          <w:szCs w:val="24"/>
          <w:lang w:val="en-US"/>
        </w:rPr>
        <w:t xml:space="preserve">. </w:t>
      </w:r>
      <w:r w:rsidR="005045E6" w:rsidRPr="00AD7CC5">
        <w:rPr>
          <w:rFonts w:ascii="Times New Roman" w:hAnsi="Times New Roman" w:cs="Times New Roman"/>
          <w:sz w:val="24"/>
          <w:szCs w:val="24"/>
          <w:lang w:val="en-US"/>
        </w:rPr>
        <w:t>Furthermore</w:t>
      </w:r>
      <w:r w:rsidR="001A0FE1" w:rsidRPr="00AD7CC5">
        <w:rPr>
          <w:rFonts w:ascii="Times New Roman" w:hAnsi="Times New Roman" w:cs="Times New Roman"/>
          <w:sz w:val="24"/>
          <w:szCs w:val="24"/>
          <w:lang w:val="en-US"/>
        </w:rPr>
        <w:t>, episodic</w:t>
      </w:r>
      <w:r w:rsidRPr="00AD7CC5">
        <w:rPr>
          <w:rFonts w:ascii="Times New Roman" w:hAnsi="Times New Roman" w:cs="Times New Roman"/>
          <w:sz w:val="24"/>
          <w:szCs w:val="24"/>
          <w:lang w:val="en-US"/>
        </w:rPr>
        <w:t xml:space="preserve"> distress may have a direct </w:t>
      </w:r>
      <w:r w:rsidR="00F22F4D" w:rsidRPr="00AD7CC5">
        <w:rPr>
          <w:rFonts w:ascii="Times New Roman" w:hAnsi="Times New Roman" w:cs="Times New Roman"/>
          <w:sz w:val="24"/>
          <w:szCs w:val="24"/>
          <w:lang w:val="en-US"/>
        </w:rPr>
        <w:t>hypo</w:t>
      </w:r>
      <w:r w:rsidRPr="00AD7CC5">
        <w:rPr>
          <w:rFonts w:ascii="Times New Roman" w:hAnsi="Times New Roman" w:cs="Times New Roman"/>
          <w:sz w:val="24"/>
          <w:szCs w:val="24"/>
          <w:lang w:val="en-US"/>
        </w:rPr>
        <w:t xml:space="preserve">dopaminergic component </w:t>
      </w:r>
      <w:r w:rsidRPr="00AD7CC5">
        <w:rPr>
          <w:rFonts w:ascii="Times New Roman" w:hAnsi="Times New Roman" w:cs="Times New Roman"/>
          <w:sz w:val="24"/>
          <w:szCs w:val="24"/>
          <w:lang w:val="en-US"/>
        </w:rPr>
        <w:fldChar w:fldCharType="begin">
          <w:fldData xml:space="preserve">PEVuZE5vdGU+PENpdGU+PEF1dGhvcj5NYXJ0aW5lei1GZXJuYW5kZXo8L0F1dGhvcj48WWVhcj4y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</w:fldData>
        </w:fldChar>
      </w:r>
      <w:r w:rsidR="00787B0D" w:rsidRPr="00AD7CC5">
        <w:rPr>
          <w:rFonts w:ascii="Times New Roman" w:hAnsi="Times New Roman" w:cs="Times New Roman"/>
          <w:sz w:val="24"/>
          <w:szCs w:val="24"/>
          <w:lang w:val="en-US"/>
        </w:rPr>
        <w:instrText xml:space="preserve"> ADDIN EN.CITE </w:instrText>
      </w:r>
      <w:r w:rsidR="00787B0D" w:rsidRPr="00AD7CC5">
        <w:rPr>
          <w:rFonts w:ascii="Times New Roman" w:hAnsi="Times New Roman" w:cs="Times New Roman"/>
          <w:sz w:val="24"/>
          <w:szCs w:val="24"/>
          <w:lang w:val="en-US"/>
        </w:rPr>
        <w:fldChar w:fldCharType="begin">
          <w:fldData xml:space="preserve">PEVuZE5vdGU+PENpdGU+PEF1dGhvcj5NYXJ0aW5lei1GZXJuYW5kZXo8L0F1dGhvcj48WWVhcj4y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</w:fldData>
        </w:fldChar>
      </w:r>
      <w:r w:rsidR="00787B0D" w:rsidRPr="00AD7CC5">
        <w:rPr>
          <w:rFonts w:ascii="Times New Roman" w:hAnsi="Times New Roman" w:cs="Times New Roman"/>
          <w:sz w:val="24"/>
          <w:szCs w:val="24"/>
          <w:lang w:val="en-US"/>
        </w:rPr>
        <w:instrText xml:space="preserve"> ADDIN EN.CITE.DATA </w:instrText>
      </w:r>
      <w:r w:rsidR="00787B0D" w:rsidRPr="00AD7CC5">
        <w:rPr>
          <w:rFonts w:ascii="Times New Roman" w:hAnsi="Times New Roman" w:cs="Times New Roman"/>
          <w:sz w:val="24"/>
          <w:szCs w:val="24"/>
          <w:lang w:val="en-US"/>
        </w:rPr>
      </w:r>
      <w:r w:rsidR="00787B0D"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r>
      <w:r w:rsidRPr="00AD7CC5">
        <w:rPr>
          <w:rFonts w:ascii="Times New Roman" w:hAnsi="Times New Roman" w:cs="Times New Roman"/>
          <w:sz w:val="24"/>
          <w:szCs w:val="24"/>
          <w:lang w:val="en-US"/>
        </w:rPr>
        <w:fldChar w:fldCharType="separate"/>
      </w:r>
      <w:r w:rsidR="00787B0D" w:rsidRPr="00AD7CC5">
        <w:rPr>
          <w:rFonts w:ascii="Times New Roman" w:hAnsi="Times New Roman" w:cs="Times New Roman"/>
          <w:noProof/>
          <w:sz w:val="24"/>
          <w:szCs w:val="24"/>
          <w:lang w:val="en-US"/>
        </w:rPr>
        <w:t>(Martinez-Fernandez, Schmitt, Martinez-Martin, &amp; Krack, 2016)</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as well as reflecting an emotional response to worsening motor and NMS.</w:t>
      </w:r>
    </w:p>
    <w:p w14:paraId="74A3ECD8" w14:textId="66E5105C" w:rsidR="003055D4" w:rsidRPr="00AD7CC5" w:rsidRDefault="003055D4" w:rsidP="003055D4">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 xml:space="preserve">However, acute episodic distress is not an inevitable feature of off periods. For example, it may be moderated by psychosocial factors, such as the nature of the interpersonal </w:t>
      </w:r>
      <w:r w:rsidRPr="00AD7CC5">
        <w:rPr>
          <w:rFonts w:ascii="Times New Roman" w:hAnsi="Times New Roman" w:cs="Times New Roman"/>
          <w:sz w:val="24"/>
          <w:szCs w:val="24"/>
          <w:lang w:val="en-US"/>
        </w:rPr>
        <w:lastRenderedPageBreak/>
        <w:t xml:space="preserve">relationships of people living with PD or exacerbated by a sense of embarrassment </w:t>
      </w:r>
      <w:r w:rsidRPr="00AD7CC5">
        <w:rPr>
          <w:rFonts w:ascii="Times New Roman" w:hAnsi="Times New Roman" w:cs="Times New Roman"/>
          <w:sz w:val="24"/>
          <w:szCs w:val="24"/>
          <w:lang w:val="en-US"/>
        </w:rPr>
        <w:fldChar w:fldCharType="begin">
          <w:fldData xml:space="preserve">PEVuZE5vdGU+PENpdGU+PEF1dGhvcj5CYWNrZXI8L0F1dGhvcj48WWVhcj4yMDAwPC9ZZWFyPjxS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</w:fldData>
        </w:fldChar>
      </w:r>
      <w:r w:rsidRPr="00AD7CC5">
        <w:rPr>
          <w:rFonts w:ascii="Times New Roman" w:hAnsi="Times New Roman" w:cs="Times New Roman"/>
          <w:sz w:val="24"/>
          <w:szCs w:val="24"/>
          <w:lang w:val="en-US"/>
        </w:rPr>
        <w:instrText xml:space="preserve"> ADDIN EN.CITE </w:instrText>
      </w:r>
      <w:r w:rsidRPr="00AD7CC5">
        <w:rPr>
          <w:rFonts w:ascii="Times New Roman" w:hAnsi="Times New Roman" w:cs="Times New Roman"/>
          <w:sz w:val="24"/>
          <w:szCs w:val="24"/>
          <w:lang w:val="en-US"/>
        </w:rPr>
        <w:fldChar w:fldCharType="begin">
          <w:fldData xml:space="preserve">PEVuZE5vdGU+PENpdGU+PEF1dGhvcj5CYWNrZXI8L0F1dGhvcj48WWVhcj4yMDAwPC9ZZWFyPjxS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</w:fldData>
        </w:fldChar>
      </w:r>
      <w:r w:rsidRPr="00AD7CC5">
        <w:rPr>
          <w:rFonts w:ascii="Times New Roman" w:hAnsi="Times New Roman" w:cs="Times New Roman"/>
          <w:sz w:val="24"/>
          <w:szCs w:val="24"/>
          <w:lang w:val="en-US"/>
        </w:rPr>
        <w:instrText xml:space="preserve"> ADDIN EN.CITE.DATA </w:instrText>
      </w:r>
      <w:r w:rsidRPr="00AD7CC5">
        <w:rPr>
          <w:rFonts w:ascii="Times New Roman" w:hAnsi="Times New Roman" w:cs="Times New Roman"/>
          <w:sz w:val="24"/>
          <w:szCs w:val="24"/>
          <w:lang w:val="en-US"/>
        </w:rPr>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r>
      <w:r w:rsidRPr="00AD7CC5">
        <w:rPr>
          <w:rFonts w:ascii="Times New Roman" w:hAnsi="Times New Roman" w:cs="Times New Roman"/>
          <w:sz w:val="24"/>
          <w:szCs w:val="24"/>
          <w:lang w:val="en-US"/>
        </w:rPr>
        <w:fldChar w:fldCharType="separate"/>
      </w:r>
      <w:r w:rsidRPr="00AD7CC5">
        <w:rPr>
          <w:rFonts w:ascii="Times New Roman" w:hAnsi="Times New Roman" w:cs="Times New Roman"/>
          <w:noProof/>
          <w:sz w:val="24"/>
          <w:szCs w:val="24"/>
          <w:lang w:val="en-US"/>
        </w:rPr>
        <w:t>(Backer, 2000; Frazier, 2000)</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xml:space="preserve">. Specific cognitive processes may also play a key role in distress: e.g., a tendency to ruminate and engage in symptom focusing </w:t>
      </w:r>
      <w:r w:rsidRPr="00AD7CC5">
        <w:rPr>
          <w:rFonts w:ascii="Times New Roman" w:hAnsi="Times New Roman" w:cs="Times New Roman"/>
          <w:sz w:val="24"/>
          <w:szCs w:val="24"/>
          <w:lang w:val="en-US"/>
        </w:rPr>
        <w:fldChar w:fldCharType="begin">
          <w:fldData xml:space="preserve">PEVuZE5vdGU+PENpdGU+PEF1dGhvcj5KdWxpZW48L0F1dGhvcj48WWVhcj4yMDE2PC9ZZWFyPjxS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</w:fldData>
        </w:fldChar>
      </w:r>
      <w:r w:rsidR="008403A3" w:rsidRPr="00AD7CC5">
        <w:rPr>
          <w:rFonts w:ascii="Times New Roman" w:hAnsi="Times New Roman" w:cs="Times New Roman"/>
          <w:sz w:val="24"/>
          <w:szCs w:val="24"/>
          <w:lang w:val="en-US"/>
        </w:rPr>
        <w:instrText xml:space="preserve"> ADDIN EN.CITE </w:instrText>
      </w:r>
      <w:r w:rsidR="008403A3" w:rsidRPr="00AD7CC5">
        <w:rPr>
          <w:rFonts w:ascii="Times New Roman" w:hAnsi="Times New Roman" w:cs="Times New Roman"/>
          <w:sz w:val="24"/>
          <w:szCs w:val="24"/>
          <w:lang w:val="en-US"/>
        </w:rPr>
        <w:fldChar w:fldCharType="begin">
          <w:fldData xml:space="preserve">PEVuZE5vdGU+PENpdGU+PEF1dGhvcj5KdWxpZW48L0F1dGhvcj48WWVhcj4yMDE2PC9ZZWFyPjxS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</w:fldData>
        </w:fldChar>
      </w:r>
      <w:r w:rsidR="008403A3" w:rsidRPr="00AD7CC5">
        <w:rPr>
          <w:rFonts w:ascii="Times New Roman" w:hAnsi="Times New Roman" w:cs="Times New Roman"/>
          <w:sz w:val="24"/>
          <w:szCs w:val="24"/>
          <w:lang w:val="en-US"/>
        </w:rPr>
        <w:instrText xml:space="preserve"> ADDIN EN.CITE.DATA </w:instrText>
      </w:r>
      <w:r w:rsidR="008403A3" w:rsidRPr="00AD7CC5">
        <w:rPr>
          <w:rFonts w:ascii="Times New Roman" w:hAnsi="Times New Roman" w:cs="Times New Roman"/>
          <w:sz w:val="24"/>
          <w:szCs w:val="24"/>
          <w:lang w:val="en-US"/>
        </w:rPr>
      </w:r>
      <w:r w:rsidR="008403A3"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r>
      <w:r w:rsidRPr="00AD7CC5">
        <w:rPr>
          <w:rFonts w:ascii="Times New Roman" w:hAnsi="Times New Roman" w:cs="Times New Roman"/>
          <w:sz w:val="24"/>
          <w:szCs w:val="24"/>
          <w:lang w:val="en-US"/>
        </w:rPr>
        <w:fldChar w:fldCharType="separate"/>
      </w:r>
      <w:r w:rsidR="008403A3" w:rsidRPr="00AD7CC5">
        <w:rPr>
          <w:rFonts w:ascii="Times New Roman" w:hAnsi="Times New Roman" w:cs="Times New Roman"/>
          <w:noProof/>
          <w:sz w:val="24"/>
          <w:szCs w:val="24"/>
          <w:lang w:val="en-US"/>
        </w:rPr>
        <w:t>(Julien, Rimes, &amp; Brown, 2016)</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xml:space="preserve"> have been incorporated into a recent cognitive model of anxiety and depression in PD </w:t>
      </w:r>
      <w:r w:rsidRPr="00AD7CC5">
        <w:rPr>
          <w:rFonts w:ascii="Times New Roman" w:hAnsi="Times New Roman" w:cs="Times New Roman"/>
          <w:sz w:val="24"/>
          <w:szCs w:val="24"/>
          <w:lang w:val="en-US"/>
        </w:rPr>
        <w:fldChar w:fldCharType="begin"/>
      </w:r>
      <w:r w:rsidR="008403A3" w:rsidRPr="00AD7CC5">
        <w:rPr>
          <w:rFonts w:ascii="Times New Roman" w:hAnsi="Times New Roman" w:cs="Times New Roman"/>
          <w:sz w:val="24"/>
          <w:szCs w:val="24"/>
          <w:lang w:val="en-US"/>
        </w:rPr>
        <w:instrText xml:space="preserve"> ADDIN EN.CITE &lt;EndNote&gt;&lt;Cite&gt;&lt;Author&gt;Egan&lt;/Author&gt;&lt;Year&gt;2015&lt;/Year&gt;&lt;RecNum&gt;13774&lt;/RecNum&gt;&lt;DisplayText&gt;(Egan, Laidlaw, &amp;amp; Starkstein, 2015)&lt;/DisplayText&gt;&lt;record&gt;&lt;rec-number&gt;13774&lt;/rec-number&gt;&lt;foreign-keys&gt;&lt;key app="EN" db-id="vwsswtd5udff93err055tv9orfd0pvevravv" timestamp="1530026414"&gt;13774&lt;/key&gt;&lt;/foreign-keys&gt;&lt;ref-type name="Journal Article"&gt;17&lt;/ref-type&gt;&lt;contributors&gt;&lt;authors&gt;&lt;author&gt;Egan, S. J.&lt;/author&gt;&lt;author&gt;Laidlaw, K.&lt;/author&gt;&lt;author&gt;Starkstein, S.&lt;/author&gt;&lt;/authors&gt;&lt;/contributors&gt;&lt;auth-address&gt;School of Psychology and Speech Pathology, Curtin University, WA, Australia.&amp;#xD;Department of Clinical Psychology, The University of East Anglia, Norfolk, UK.&amp;#xD;School of Psychiatry, University of Western Australia, Crawley WA, Australia.&lt;/auth-address&gt;&lt;titles&gt;&lt;title&gt;Cognitive Behaviour Therapy for Depression and Anxiety in Parkinson&amp;apos;s Disease&lt;/title&gt;&lt;secondary-title&gt;J Parkinsons Dis&lt;/secondary-title&gt;&lt;/titles&gt;&lt;periodical&gt;&lt;full-title&gt;J Parkinsons Dis&lt;/full-title&gt;&lt;abbr-1&gt;Journal of Parkinson&amp;apos;s disease&lt;/abbr-1&gt;&lt;/periodical&gt;&lt;pages&gt;443-51&lt;/pages&gt;&lt;volume&gt;5&lt;/volume&gt;&lt;number&gt;3&lt;/number&gt;&lt;edition&gt;2015/09/26&lt;/edition&gt;&lt;keywords&gt;&lt;keyword&gt;Anxiety/etiology/*therapy&lt;/keyword&gt;&lt;keyword&gt;*Cognitive Therapy&lt;/keyword&gt;&lt;keyword&gt;Depression/etiology/*therapy&lt;/keyword&gt;&lt;keyword&gt;Health Services Accessibility&lt;/keyword&gt;&lt;keyword&gt;Humans&lt;/keyword&gt;&lt;keyword&gt;Parkinson Disease/*complications&lt;/keyword&gt;&lt;keyword&gt;Treatment Outcome&lt;/keyword&gt;&lt;keyword&gt;Cbt&lt;/keyword&gt;&lt;keyword&gt;Parkinson&amp;apos;s disease&lt;/keyword&gt;&lt;keyword&gt;anxiety&lt;/keyword&gt;&lt;keyword&gt;depression&lt;/keyword&gt;&lt;keyword&gt;model&lt;/keyword&gt;&lt;/keywords&gt;&lt;dates&gt;&lt;year&gt;2015&lt;/year&gt;&lt;/dates&gt;&lt;isbn&gt;1877-718X (Electronic)&amp;#xD;1877-7171 (Linking)&lt;/isbn&gt;&lt;accession-num&gt;26406124&lt;/accession-num&gt;&lt;urls&gt;&lt;related-urls&gt;&lt;url&gt;https://www.ncbi.nlm.nih.gov/pubmed/26406124&lt;/url&gt;&lt;/related-urls&gt;&lt;/urls&gt;&lt;custom2&gt;PMC4923758&lt;/custom2&gt;&lt;electronic-resource-num&gt;10.3233/JPD-150542&lt;/electronic-resource-num&gt;&lt;/record&gt;&lt;/Cite&gt;&lt;/EndNote&gt;</w:instrText>
      </w:r>
      <w:r w:rsidRPr="00AD7CC5">
        <w:rPr>
          <w:rFonts w:ascii="Times New Roman" w:hAnsi="Times New Roman" w:cs="Times New Roman"/>
          <w:sz w:val="24"/>
          <w:szCs w:val="24"/>
          <w:lang w:val="en-US"/>
        </w:rPr>
        <w:fldChar w:fldCharType="separate"/>
      </w:r>
      <w:r w:rsidR="008403A3" w:rsidRPr="00AD7CC5">
        <w:rPr>
          <w:rFonts w:ascii="Times New Roman" w:hAnsi="Times New Roman" w:cs="Times New Roman"/>
          <w:noProof/>
          <w:sz w:val="24"/>
          <w:szCs w:val="24"/>
          <w:lang w:val="en-US"/>
        </w:rPr>
        <w:t>(Egan, Laidlaw, &amp; Starkstein, 2015)</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Rumination refers to a cognitive process characterized by repetitive thinking about abstract questions (e.g., “Why is this happening to me?”) and symptom focusing to attentional focus on PD symptoms</w:t>
      </w:r>
      <w:r w:rsidR="003B25A7" w:rsidRPr="00AD7CC5">
        <w:rPr>
          <w:rFonts w:ascii="Times New Roman" w:hAnsi="Times New Roman" w:cs="Times New Roman"/>
          <w:sz w:val="24"/>
          <w:szCs w:val="24"/>
          <w:lang w:val="en-US"/>
        </w:rPr>
        <w:t xml:space="preserve"> wh</w:t>
      </w:r>
      <w:r w:rsidR="00FC4879" w:rsidRPr="00AD7CC5">
        <w:rPr>
          <w:rFonts w:ascii="Times New Roman" w:hAnsi="Times New Roman" w:cs="Times New Roman"/>
          <w:sz w:val="24"/>
          <w:szCs w:val="24"/>
          <w:lang w:val="en-US"/>
        </w:rPr>
        <w:t>ether</w:t>
      </w:r>
      <w:r w:rsidRPr="00AD7CC5">
        <w:rPr>
          <w:rFonts w:ascii="Times New Roman" w:hAnsi="Times New Roman" w:cs="Times New Roman"/>
          <w:sz w:val="24"/>
          <w:szCs w:val="24"/>
          <w:lang w:val="en-US"/>
        </w:rPr>
        <w:t xml:space="preserve"> momentarily present or not.</w:t>
      </w:r>
    </w:p>
    <w:p w14:paraId="43ED601F" w14:textId="59FE9191" w:rsidR="00CF55A5" w:rsidRPr="00AD7CC5" w:rsidRDefault="00E57723" w:rsidP="005B59E1">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The Self-Regulatory Executive Function</w:t>
      </w:r>
      <w:r w:rsidR="00836F56" w:rsidRPr="00AD7CC5">
        <w:rPr>
          <w:rFonts w:ascii="Times New Roman" w:hAnsi="Times New Roman" w:cs="Times New Roman"/>
          <w:sz w:val="24"/>
          <w:szCs w:val="24"/>
          <w:lang w:val="en-US"/>
        </w:rPr>
        <w:t xml:space="preserve"> (S-REF)</w:t>
      </w:r>
      <w:r w:rsidRPr="00AD7CC5">
        <w:rPr>
          <w:rFonts w:ascii="Times New Roman" w:hAnsi="Times New Roman" w:cs="Times New Roman"/>
          <w:sz w:val="24"/>
          <w:szCs w:val="24"/>
          <w:lang w:val="en-US"/>
        </w:rPr>
        <w:t xml:space="preserve"> model asserts that</w:t>
      </w:r>
      <w:r w:rsidR="00F123B3" w:rsidRPr="00AD7CC5">
        <w:rPr>
          <w:rFonts w:ascii="Times New Roman" w:hAnsi="Times New Roman" w:cs="Times New Roman"/>
          <w:sz w:val="24"/>
          <w:szCs w:val="24"/>
          <w:lang w:val="en-US"/>
        </w:rPr>
        <w:t xml:space="preserve"> </w:t>
      </w:r>
      <w:r w:rsidR="008403A3" w:rsidRPr="00AD7CC5">
        <w:rPr>
          <w:rFonts w:ascii="Times New Roman" w:hAnsi="Times New Roman" w:cs="Times New Roman"/>
          <w:sz w:val="24"/>
          <w:szCs w:val="24"/>
          <w:lang w:val="en-US"/>
        </w:rPr>
        <w:t xml:space="preserve">cognitive </w:t>
      </w:r>
      <w:r w:rsidR="00F123B3" w:rsidRPr="00AD7CC5">
        <w:rPr>
          <w:rFonts w:ascii="Times New Roman" w:hAnsi="Times New Roman" w:cs="Times New Roman"/>
          <w:sz w:val="24"/>
          <w:szCs w:val="24"/>
          <w:lang w:val="en-US"/>
        </w:rPr>
        <w:t>processes</w:t>
      </w:r>
      <w:r w:rsidR="002918C2" w:rsidRPr="00AD7CC5">
        <w:rPr>
          <w:rFonts w:ascii="Times New Roman" w:hAnsi="Times New Roman" w:cs="Times New Roman"/>
          <w:sz w:val="24"/>
          <w:szCs w:val="24"/>
          <w:lang w:val="en-US"/>
        </w:rPr>
        <w:t xml:space="preserve"> (such</w:t>
      </w:r>
      <w:r w:rsidR="0003418E" w:rsidRPr="00AD7CC5">
        <w:rPr>
          <w:rFonts w:ascii="Times New Roman" w:hAnsi="Times New Roman" w:cs="Times New Roman"/>
          <w:sz w:val="24"/>
          <w:szCs w:val="24"/>
          <w:lang w:val="en-US"/>
        </w:rPr>
        <w:t xml:space="preserve"> as rumination, symptom focus, and worry)</w:t>
      </w:r>
      <w:r w:rsidR="00F123B3" w:rsidRPr="00AD7CC5">
        <w:rPr>
          <w:rFonts w:ascii="Times New Roman" w:hAnsi="Times New Roman" w:cs="Times New Roman"/>
          <w:sz w:val="24"/>
          <w:szCs w:val="24"/>
          <w:lang w:val="en-US"/>
        </w:rPr>
        <w:t xml:space="preserve"> </w:t>
      </w:r>
      <w:r w:rsidR="003D5FE4" w:rsidRPr="00AD7CC5">
        <w:rPr>
          <w:rFonts w:ascii="Times New Roman" w:hAnsi="Times New Roman" w:cs="Times New Roman"/>
          <w:sz w:val="24"/>
          <w:szCs w:val="24"/>
          <w:lang w:val="en-US"/>
        </w:rPr>
        <w:t>are compone</w:t>
      </w:r>
      <w:r w:rsidR="008C39D0" w:rsidRPr="00AD7CC5">
        <w:rPr>
          <w:rFonts w:ascii="Times New Roman" w:hAnsi="Times New Roman" w:cs="Times New Roman"/>
          <w:sz w:val="24"/>
          <w:szCs w:val="24"/>
          <w:lang w:val="en-US"/>
        </w:rPr>
        <w:t>nts of a Cognitive Attentional Syndrome (CAS)</w:t>
      </w:r>
      <w:r w:rsidR="00FA55A0" w:rsidRPr="00AD7CC5">
        <w:rPr>
          <w:rFonts w:ascii="Times New Roman" w:hAnsi="Times New Roman" w:cs="Times New Roman"/>
          <w:sz w:val="24"/>
          <w:szCs w:val="24"/>
          <w:lang w:val="en-US"/>
        </w:rPr>
        <w:t>, causing and maintaining psychological distress,</w:t>
      </w:r>
      <w:r w:rsidR="008C39D0" w:rsidRPr="00AD7CC5">
        <w:rPr>
          <w:rFonts w:ascii="Times New Roman" w:hAnsi="Times New Roman" w:cs="Times New Roman"/>
          <w:sz w:val="24"/>
          <w:szCs w:val="24"/>
          <w:lang w:val="en-US"/>
        </w:rPr>
        <w:t xml:space="preserve"> </w:t>
      </w:r>
      <w:r w:rsidR="007C6B5B" w:rsidRPr="00AD7CC5">
        <w:rPr>
          <w:rFonts w:ascii="Times New Roman" w:hAnsi="Times New Roman" w:cs="Times New Roman"/>
          <w:sz w:val="24"/>
          <w:szCs w:val="24"/>
          <w:lang w:val="en-US"/>
        </w:rPr>
        <w:t xml:space="preserve">and are </w:t>
      </w:r>
      <w:r w:rsidRPr="00AD7CC5">
        <w:rPr>
          <w:rFonts w:ascii="Times New Roman" w:hAnsi="Times New Roman" w:cs="Times New Roman"/>
          <w:sz w:val="24"/>
          <w:szCs w:val="24"/>
          <w:lang w:val="en-US"/>
        </w:rPr>
        <w:t xml:space="preserve">fueled </w:t>
      </w:r>
      <w:r w:rsidR="00F123B3" w:rsidRPr="00AD7CC5">
        <w:rPr>
          <w:rFonts w:ascii="Times New Roman" w:hAnsi="Times New Roman" w:cs="Times New Roman"/>
          <w:sz w:val="24"/>
          <w:szCs w:val="24"/>
          <w:lang w:val="en-US"/>
        </w:rPr>
        <w:t xml:space="preserve">by </w:t>
      </w:r>
      <w:r w:rsidR="00495221" w:rsidRPr="00AD7CC5">
        <w:rPr>
          <w:rFonts w:ascii="Times New Roman" w:hAnsi="Times New Roman" w:cs="Times New Roman"/>
          <w:sz w:val="24"/>
          <w:szCs w:val="24"/>
          <w:lang w:val="en-US"/>
        </w:rPr>
        <w:t>the</w:t>
      </w:r>
      <w:r w:rsidR="00F123B3" w:rsidRPr="00AD7CC5">
        <w:rPr>
          <w:rFonts w:ascii="Times New Roman" w:hAnsi="Times New Roman" w:cs="Times New Roman"/>
          <w:sz w:val="24"/>
          <w:szCs w:val="24"/>
          <w:lang w:val="en-US"/>
        </w:rPr>
        <w:t xml:space="preserve"> beliefs </w:t>
      </w:r>
      <w:r w:rsidR="000A33B0" w:rsidRPr="00AD7CC5">
        <w:rPr>
          <w:rFonts w:ascii="Times New Roman" w:hAnsi="Times New Roman" w:cs="Times New Roman"/>
          <w:sz w:val="24"/>
          <w:szCs w:val="24"/>
          <w:lang w:val="en-US"/>
        </w:rPr>
        <w:t xml:space="preserve">held </w:t>
      </w:r>
      <w:r w:rsidR="00F123B3" w:rsidRPr="00AD7CC5">
        <w:rPr>
          <w:rFonts w:ascii="Times New Roman" w:hAnsi="Times New Roman" w:cs="Times New Roman"/>
          <w:sz w:val="24"/>
          <w:szCs w:val="24"/>
          <w:lang w:val="en-US"/>
        </w:rPr>
        <w:t>about them</w:t>
      </w:r>
      <w:r w:rsidR="007C6739" w:rsidRPr="00AD7CC5">
        <w:rPr>
          <w:rFonts w:ascii="Times New Roman" w:hAnsi="Times New Roman" w:cs="Times New Roman"/>
          <w:sz w:val="24"/>
          <w:szCs w:val="24"/>
          <w:lang w:val="en-US"/>
        </w:rPr>
        <w:t xml:space="preserve">, referred to as </w:t>
      </w:r>
      <w:r w:rsidR="00005445" w:rsidRPr="00AD7CC5">
        <w:rPr>
          <w:rFonts w:ascii="Times New Roman" w:hAnsi="Times New Roman" w:cs="Times New Roman"/>
          <w:sz w:val="24"/>
          <w:szCs w:val="24"/>
          <w:lang w:val="en-US"/>
        </w:rPr>
        <w:t xml:space="preserve">‘metacognitions’ </w:t>
      </w:r>
      <w:r w:rsidR="00EB718C" w:rsidRPr="00AD7CC5">
        <w:rPr>
          <w:rFonts w:ascii="Times New Roman" w:hAnsi="Times New Roman" w:cs="Times New Roman"/>
          <w:sz w:val="24"/>
          <w:szCs w:val="24"/>
          <w:lang w:val="en-US"/>
        </w:rPr>
        <w:fldChar w:fldCharType="begin"/>
      </w:r>
      <w:r w:rsidR="008403A3" w:rsidRPr="00AD7CC5">
        <w:rPr>
          <w:rFonts w:ascii="Times New Roman" w:hAnsi="Times New Roman" w:cs="Times New Roman"/>
          <w:sz w:val="24"/>
          <w:szCs w:val="24"/>
          <w:lang w:val="en-US"/>
        </w:rPr>
        <w:instrText xml:space="preserve"> ADDIN EN.CITE &lt;EndNote&gt;&lt;Cite&gt;&lt;Author&gt;Wells&lt;/Author&gt;&lt;Year&gt;1994&lt;/Year&gt;&lt;RecNum&gt;4237&lt;/RecNum&gt;&lt;DisplayText&gt;(Wells &amp;amp; Matthews, 1994, 1996)&lt;/DisplayText&gt;&lt;record&gt;&lt;rec-number&gt;4237&lt;/rec-number&gt;&lt;foreign-keys&gt;&lt;key app="EN" db-id="vwsswtd5udff93err055tv9orfd0pvevravv" timestamp="1419958919"&gt;4237&lt;/key&gt;&lt;/foreign-keys&gt;&lt;ref-type name="Book"&gt;6&lt;/ref-type&gt;&lt;contributors&gt;&lt;authors&gt;&lt;author&gt;Wells, A.&lt;/author&gt;&lt;author&gt;Matthews, G.&lt;/author&gt;&lt;/authors&gt;&lt;/contributors&gt;&lt;titles&gt;&lt;title&gt;Attention and emotion: A clinical perspective&lt;/title&gt;&lt;/titles&gt;&lt;dates&gt;&lt;year&gt;1994&lt;/year&gt;&lt;/dates&gt;&lt;publisher&gt;Psychology Press&lt;/publisher&gt;&lt;isbn&gt;0863773400&lt;/isbn&gt;&lt;urls&gt;&lt;/urls&gt;&lt;/record&gt;&lt;/Cite&gt;&lt;Cite&gt;&lt;Author&gt;Wells&lt;/Author&gt;&lt;Year&gt;1996&lt;/Year&gt;&lt;RecNum&gt;4795&lt;/RecNum&gt;&lt;record&gt;&lt;rec-number&gt;4795&lt;/rec-number&gt;&lt;foreign-keys&gt;&lt;key app="EN" db-id="vwsswtd5udff93err055tv9orfd0pvevravv" timestamp="1427313214"&gt;4795&lt;/key&gt;&lt;key app="ENWeb" db-id=""&gt;0&lt;/key&gt;&lt;/foreign-keys&gt;&lt;ref-type name="Journal Article"&gt;17&lt;/ref-type&gt;&lt;contributors&gt;&lt;authors&gt;&lt;author&gt;Wells, A.&lt;/author&gt;&lt;author&gt;Matthews, G.&lt;/author&gt;&lt;/authors&gt;&lt;/contributors&gt;&lt;titles&gt;&lt;title&gt;Modelling cognition in emotional disorder: The S-REF model&lt;/title&gt;&lt;secondary-title&gt;Behaviour research and therapy&lt;/secondary-title&gt;&lt;/titles&gt;&lt;periodical&gt;&lt;full-title&gt;Behav Res Ther&lt;/full-title&gt;&lt;abbr-1&gt;Behaviour research and therapy&lt;/abbr-1&gt;&lt;/periodical&gt;&lt;pages&gt;881-888&lt;/pages&gt;&lt;volume&gt;34&lt;/volume&gt;&lt;number&gt;11&lt;/number&gt;&lt;dates&gt;&lt;year&gt;1996&lt;/year&gt;&lt;/dates&gt;&lt;isbn&gt;0005-7967&lt;/isbn&gt;&lt;urls&gt;&lt;/urls&gt;&lt;/record&gt;&lt;/Cite&gt;&lt;/EndNote&gt;</w:instrText>
      </w:r>
      <w:r w:rsidR="00EB718C" w:rsidRPr="00AD7CC5">
        <w:rPr>
          <w:rFonts w:ascii="Times New Roman" w:hAnsi="Times New Roman" w:cs="Times New Roman"/>
          <w:sz w:val="24"/>
          <w:szCs w:val="24"/>
          <w:lang w:val="en-US"/>
        </w:rPr>
        <w:fldChar w:fldCharType="separate"/>
      </w:r>
      <w:r w:rsidR="008403A3" w:rsidRPr="00AD7CC5">
        <w:rPr>
          <w:rFonts w:ascii="Times New Roman" w:hAnsi="Times New Roman" w:cs="Times New Roman"/>
          <w:noProof/>
          <w:sz w:val="24"/>
          <w:szCs w:val="24"/>
          <w:lang w:val="en-US"/>
        </w:rPr>
        <w:t>(Wells &amp; Matthews, 1994, 1996)</w:t>
      </w:r>
      <w:r w:rsidR="00EB718C" w:rsidRPr="00AD7CC5">
        <w:rPr>
          <w:rFonts w:ascii="Times New Roman" w:hAnsi="Times New Roman" w:cs="Times New Roman"/>
          <w:sz w:val="24"/>
          <w:szCs w:val="24"/>
          <w:lang w:val="en-US"/>
        </w:rPr>
        <w:fldChar w:fldCharType="end"/>
      </w:r>
      <w:r w:rsidR="00BF22FA" w:rsidRPr="00AD7CC5">
        <w:rPr>
          <w:rFonts w:ascii="Times New Roman" w:hAnsi="Times New Roman" w:cs="Times New Roman"/>
          <w:sz w:val="24"/>
          <w:szCs w:val="24"/>
          <w:lang w:val="en-US"/>
        </w:rPr>
        <w:t xml:space="preserve">. </w:t>
      </w:r>
      <w:r w:rsidR="00281E91" w:rsidRPr="00AD7CC5">
        <w:rPr>
          <w:rFonts w:ascii="Times New Roman" w:hAnsi="Times New Roman" w:cs="Times New Roman"/>
          <w:sz w:val="24"/>
          <w:szCs w:val="24"/>
          <w:lang w:val="en-US"/>
        </w:rPr>
        <w:t>These</w:t>
      </w:r>
      <w:r w:rsidR="001048F0" w:rsidRPr="00AD7CC5">
        <w:rPr>
          <w:rFonts w:ascii="Times New Roman" w:hAnsi="Times New Roman" w:cs="Times New Roman"/>
          <w:sz w:val="24"/>
          <w:szCs w:val="24"/>
          <w:lang w:val="en-US"/>
        </w:rPr>
        <w:t xml:space="preserve"> beliefs</w:t>
      </w:r>
      <w:r w:rsidR="00281E91" w:rsidRPr="00AD7CC5">
        <w:rPr>
          <w:rFonts w:ascii="Times New Roman" w:hAnsi="Times New Roman" w:cs="Times New Roman"/>
          <w:sz w:val="24"/>
          <w:szCs w:val="24"/>
          <w:lang w:val="en-US"/>
        </w:rPr>
        <w:t xml:space="preserve"> can be conceptualized as </w:t>
      </w:r>
      <w:r w:rsidR="00F123B3" w:rsidRPr="00AD7CC5">
        <w:rPr>
          <w:rFonts w:ascii="Times New Roman" w:hAnsi="Times New Roman" w:cs="Times New Roman"/>
          <w:sz w:val="24"/>
          <w:szCs w:val="24"/>
          <w:lang w:val="en-US"/>
        </w:rPr>
        <w:t>‘thoughts-about-thoughts’</w:t>
      </w:r>
      <w:r w:rsidR="00502144" w:rsidRPr="00AD7CC5">
        <w:rPr>
          <w:rFonts w:ascii="Times New Roman" w:hAnsi="Times New Roman" w:cs="Times New Roman"/>
          <w:sz w:val="24"/>
          <w:szCs w:val="24"/>
          <w:lang w:val="en-US"/>
        </w:rPr>
        <w:t xml:space="preserve"> that outline </w:t>
      </w:r>
      <w:r w:rsidR="00F123B3" w:rsidRPr="00AD7CC5">
        <w:rPr>
          <w:rFonts w:ascii="Times New Roman" w:hAnsi="Times New Roman" w:cs="Times New Roman"/>
          <w:sz w:val="24"/>
          <w:szCs w:val="24"/>
          <w:lang w:val="en-US"/>
        </w:rPr>
        <w:t xml:space="preserve">‘general plans for processing and coping’ </w:t>
      </w:r>
      <w:r w:rsidR="00F123B3" w:rsidRPr="00AD7CC5">
        <w:rPr>
          <w:rFonts w:ascii="Times New Roman" w:hAnsi="Times New Roman" w:cs="Times New Roman"/>
          <w:sz w:val="24"/>
          <w:szCs w:val="24"/>
          <w:lang w:val="en-US"/>
        </w:rPr>
        <w:fldChar w:fldCharType="begin"/>
      </w:r>
      <w:r w:rsidR="00F123B3" w:rsidRPr="00AD7CC5">
        <w:rPr>
          <w:rFonts w:ascii="Times New Roman" w:hAnsi="Times New Roman" w:cs="Times New Roman"/>
          <w:sz w:val="24"/>
          <w:szCs w:val="24"/>
          <w:lang w:val="en-US"/>
        </w:rPr>
        <w:instrText xml:space="preserve"> ADDIN EN.CITE &lt;EndNote&gt;&lt;Cite&gt;&lt;Author&gt;Wells&lt;/Author&gt;&lt;Year&gt;2009&lt;/Year&gt;&lt;RecNum&gt;4222&lt;/RecNum&gt;&lt;DisplayText&gt;(Wells, 2002, 2009)&lt;/DisplayText&gt;&lt;record&gt;&lt;rec-number&gt;4222&lt;/rec-number&gt;&lt;foreign-keys&gt;&lt;key app="EN" db-id="vwsswtd5udff93err055tv9orfd0pvevravv" timestamp="1419027345"&gt;4222&lt;/key&gt;&lt;/foreign-keys&gt;&lt;ref-type name="Book"&gt;6&lt;/ref-type&gt;&lt;contributors&gt;&lt;authors&gt;&lt;author&gt;Wells, A.&lt;/author&gt;&lt;/authors&gt;&lt;/contributors&gt;&lt;titles&gt;&lt;title&gt;Metacognitive therapy for anxiety and depression&lt;/title&gt;&lt;/titles&gt;&lt;dates&gt;&lt;year&gt;2009&lt;/year&gt;&lt;/dates&gt;&lt;publisher&gt;Guilford press&lt;/publisher&gt;&lt;isbn&gt;1609184963&lt;/isbn&gt;&lt;urls&gt;&lt;/urls&gt;&lt;/record&gt;&lt;/Cite&gt;&lt;Cite&gt;&lt;Author&gt;Wells&lt;/Author&gt;&lt;Year&gt;2002&lt;/Year&gt;&lt;RecNum&gt;4223&lt;/RecNum&gt;&lt;record&gt;&lt;rec-number&gt;4223&lt;/rec-number&gt;&lt;foreign-keys&gt;&lt;key app="EN" db-id="vwsswtd5udff93err055tv9orfd0pvevravv" timestamp="1419030809"&gt;4223&lt;/key&gt;&lt;/foreign-keys&gt;&lt;ref-type name="Book"&gt;6&lt;/ref-type&gt;&lt;contributors&gt;&lt;authors&gt;&lt;author&gt;Wells, A.&lt;/author&gt;&lt;/authors&gt;&lt;/contributors&gt;&lt;titles&gt;&lt;title&gt;Emotional disorders and metacognition: Innovative cognitive therapy&lt;/title&gt;&lt;/titles&gt;&lt;dates&gt;&lt;year&gt;2002&lt;/year&gt;&lt;/dates&gt;&lt;publisher&gt;John Wiley &amp;amp; Sons&lt;/publisher&gt;&lt;isbn&gt;0470842199&lt;/isbn&gt;&lt;urls&gt;&lt;/urls&gt;&lt;/record&gt;&lt;/Cite&gt;&lt;/EndNote&gt;</w:instrText>
      </w:r>
      <w:r w:rsidR="00F123B3" w:rsidRPr="00AD7CC5">
        <w:rPr>
          <w:rFonts w:ascii="Times New Roman" w:hAnsi="Times New Roman" w:cs="Times New Roman"/>
          <w:sz w:val="24"/>
          <w:szCs w:val="24"/>
          <w:lang w:val="en-US"/>
        </w:rPr>
        <w:fldChar w:fldCharType="separate"/>
      </w:r>
      <w:r w:rsidR="00F123B3" w:rsidRPr="00AD7CC5">
        <w:rPr>
          <w:rFonts w:ascii="Times New Roman" w:hAnsi="Times New Roman" w:cs="Times New Roman"/>
          <w:noProof/>
          <w:sz w:val="24"/>
          <w:szCs w:val="24"/>
          <w:lang w:val="en-US"/>
        </w:rPr>
        <w:t>(Wells, 2002, 2009)</w:t>
      </w:r>
      <w:r w:rsidR="00F123B3" w:rsidRPr="00AD7CC5">
        <w:rPr>
          <w:rFonts w:ascii="Times New Roman" w:hAnsi="Times New Roman" w:cs="Times New Roman"/>
          <w:sz w:val="24"/>
          <w:szCs w:val="24"/>
          <w:lang w:val="en-US"/>
        </w:rPr>
        <w:fldChar w:fldCharType="end"/>
      </w:r>
      <w:r w:rsidR="00F123B3" w:rsidRPr="00AD7CC5">
        <w:rPr>
          <w:rFonts w:ascii="Times New Roman" w:hAnsi="Times New Roman" w:cs="Times New Roman"/>
          <w:sz w:val="24"/>
          <w:szCs w:val="24"/>
          <w:lang w:val="en-US"/>
        </w:rPr>
        <w:t xml:space="preserve">. Metacognitions are often categorized as positive (e.g., “If I focus on my symptoms, I can better control them.”) or negative (e.g., “Once I focus on my symptoms, I find it impossible to pay attention to anything else.”). In PD, metacognitions have been implicated in both general and episodic distress </w:t>
      </w:r>
      <w:r w:rsidR="00F123B3" w:rsidRPr="00AD7CC5">
        <w:rPr>
          <w:rFonts w:ascii="Times New Roman" w:hAnsi="Times New Roman" w:cs="Times New Roman"/>
          <w:sz w:val="24"/>
          <w:szCs w:val="24"/>
          <w:lang w:val="en-US"/>
        </w:rPr>
        <w:fldChar w:fldCharType="begin">
          <w:fldData xml:space="preserve">PEVuZE5vdGU+PENpdGU+PEF1dGhvcj5BbGxvdHQ8L0F1dGhvcj48WWVhcj4yMDA1PC9ZZWFyPjxS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==
</w:fldData>
        </w:fldChar>
      </w:r>
      <w:r w:rsidR="008403A3" w:rsidRPr="00AD7CC5">
        <w:rPr>
          <w:rFonts w:ascii="Times New Roman" w:hAnsi="Times New Roman" w:cs="Times New Roman"/>
          <w:sz w:val="24"/>
          <w:szCs w:val="24"/>
          <w:lang w:val="en-US"/>
        </w:rPr>
        <w:instrText xml:space="preserve"> ADDIN EN.CITE </w:instrText>
      </w:r>
      <w:r w:rsidR="008403A3" w:rsidRPr="00AD7CC5">
        <w:rPr>
          <w:rFonts w:ascii="Times New Roman" w:hAnsi="Times New Roman" w:cs="Times New Roman"/>
          <w:sz w:val="24"/>
          <w:szCs w:val="24"/>
          <w:lang w:val="en-US"/>
        </w:rPr>
        <w:fldChar w:fldCharType="begin">
          <w:fldData xml:space="preserve">PEVuZE5vdGU+PENpdGU+PEF1dGhvcj5BbGxvdHQ8L0F1dGhvcj48WWVhcj4yMDA1PC9ZZWFyPjxS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==
</w:fldData>
        </w:fldChar>
      </w:r>
      <w:r w:rsidR="008403A3" w:rsidRPr="00AD7CC5">
        <w:rPr>
          <w:rFonts w:ascii="Times New Roman" w:hAnsi="Times New Roman" w:cs="Times New Roman"/>
          <w:sz w:val="24"/>
          <w:szCs w:val="24"/>
          <w:lang w:val="en-US"/>
        </w:rPr>
        <w:instrText xml:space="preserve"> ADDIN EN.CITE.DATA </w:instrText>
      </w:r>
      <w:r w:rsidR="008403A3" w:rsidRPr="00AD7CC5">
        <w:rPr>
          <w:rFonts w:ascii="Times New Roman" w:hAnsi="Times New Roman" w:cs="Times New Roman"/>
          <w:sz w:val="24"/>
          <w:szCs w:val="24"/>
          <w:lang w:val="en-US"/>
        </w:rPr>
      </w:r>
      <w:r w:rsidR="008403A3" w:rsidRPr="00AD7CC5">
        <w:rPr>
          <w:rFonts w:ascii="Times New Roman" w:hAnsi="Times New Roman" w:cs="Times New Roman"/>
          <w:sz w:val="24"/>
          <w:szCs w:val="24"/>
          <w:lang w:val="en-US"/>
        </w:rPr>
        <w:fldChar w:fldCharType="end"/>
      </w:r>
      <w:r w:rsidR="00F123B3" w:rsidRPr="00AD7CC5">
        <w:rPr>
          <w:rFonts w:ascii="Times New Roman" w:hAnsi="Times New Roman" w:cs="Times New Roman"/>
          <w:sz w:val="24"/>
          <w:szCs w:val="24"/>
          <w:lang w:val="en-US"/>
        </w:rPr>
      </w:r>
      <w:r w:rsidR="00F123B3" w:rsidRPr="00AD7CC5">
        <w:rPr>
          <w:rFonts w:ascii="Times New Roman" w:hAnsi="Times New Roman" w:cs="Times New Roman"/>
          <w:sz w:val="24"/>
          <w:szCs w:val="24"/>
          <w:lang w:val="en-US"/>
        </w:rPr>
        <w:fldChar w:fldCharType="separate"/>
      </w:r>
      <w:r w:rsidR="008403A3" w:rsidRPr="00AD7CC5">
        <w:rPr>
          <w:rFonts w:ascii="Times New Roman" w:hAnsi="Times New Roman" w:cs="Times New Roman"/>
          <w:noProof/>
          <w:sz w:val="24"/>
          <w:szCs w:val="24"/>
          <w:lang w:val="en-US"/>
        </w:rPr>
        <w:t>(Allott, Wells, Morrison, &amp; Walker, 2005; Brown &amp; Fernie, 2015; Fernie, Spada, Ray Chaudhuri, Klingelhoefer, &amp; Brown, 2015)</w:t>
      </w:r>
      <w:r w:rsidR="00F123B3" w:rsidRPr="00AD7CC5">
        <w:rPr>
          <w:rFonts w:ascii="Times New Roman" w:hAnsi="Times New Roman" w:cs="Times New Roman"/>
          <w:sz w:val="24"/>
          <w:szCs w:val="24"/>
          <w:lang w:val="en-US"/>
        </w:rPr>
        <w:fldChar w:fldCharType="end"/>
      </w:r>
      <w:r w:rsidR="00F123B3" w:rsidRPr="00AD7CC5">
        <w:rPr>
          <w:rFonts w:ascii="Times New Roman" w:hAnsi="Times New Roman" w:cs="Times New Roman"/>
          <w:sz w:val="24"/>
          <w:szCs w:val="24"/>
          <w:lang w:val="en-US"/>
        </w:rPr>
        <w:t>.</w:t>
      </w:r>
    </w:p>
    <w:p w14:paraId="10787CD5" w14:textId="1E165417" w:rsidR="007A7722" w:rsidRPr="00AD7CC5" w:rsidRDefault="007A7722" w:rsidP="007A7722">
      <w:pPr>
        <w:spacing w:after="0" w:line="480" w:lineRule="auto"/>
        <w:contextualSpacing/>
        <w:rPr>
          <w:rFonts w:ascii="Times New Roman" w:hAnsi="Times New Roman" w:cs="Times New Roman"/>
          <w:b/>
          <w:sz w:val="24"/>
          <w:szCs w:val="24"/>
          <w:lang w:val="en-US"/>
        </w:rPr>
      </w:pPr>
      <w:r w:rsidRPr="00AD7CC5">
        <w:rPr>
          <w:rFonts w:ascii="Times New Roman" w:hAnsi="Times New Roman" w:cs="Times New Roman"/>
          <w:b/>
          <w:sz w:val="24"/>
          <w:szCs w:val="24"/>
          <w:lang w:val="en-US"/>
        </w:rPr>
        <w:t>Study Aims</w:t>
      </w:r>
    </w:p>
    <w:p w14:paraId="6954FDCF" w14:textId="7C99ECAD" w:rsidR="00B83B87" w:rsidRPr="00AD7CC5" w:rsidRDefault="00F123B3" w:rsidP="00F66E8B">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Clinically, when effective control of motor fluctuations is limited, interventions are needed to reduce their psychological burden. Identifying psychosocial predictors of episodic distress, independent of motor state, may reveal novel targets for non-pharmacological interventions. The present study aimed to extend previous research, testing whether</w:t>
      </w:r>
      <w:r w:rsidR="00697B68" w:rsidRPr="00AD7CC5">
        <w:rPr>
          <w:rFonts w:ascii="Times New Roman" w:hAnsi="Times New Roman" w:cs="Times New Roman"/>
          <w:sz w:val="24"/>
          <w:szCs w:val="24"/>
          <w:lang w:val="en-US"/>
        </w:rPr>
        <w:t xml:space="preserve"> momentary motor state</w:t>
      </w:r>
      <w:r w:rsidR="009F4663" w:rsidRPr="00AD7CC5">
        <w:rPr>
          <w:rFonts w:ascii="Times New Roman" w:hAnsi="Times New Roman" w:cs="Times New Roman"/>
          <w:sz w:val="24"/>
          <w:szCs w:val="24"/>
          <w:lang w:val="en-US"/>
        </w:rPr>
        <w:t>, the CAS, and metacognitions</w:t>
      </w:r>
      <w:r w:rsidRPr="00AD7CC5">
        <w:rPr>
          <w:rFonts w:ascii="Times New Roman" w:hAnsi="Times New Roman" w:cs="Times New Roman"/>
          <w:sz w:val="24"/>
          <w:szCs w:val="24"/>
          <w:lang w:val="en-US"/>
        </w:rPr>
        <w:t xml:space="preserve"> </w:t>
      </w:r>
      <w:r w:rsidRPr="00AD7CC5">
        <w:rPr>
          <w:rFonts w:ascii="Times New Roman" w:hAnsi="Times New Roman" w:cs="Times New Roman"/>
          <w:sz w:val="24"/>
          <w:szCs w:val="24"/>
          <w:lang w:val="en-US"/>
        </w:rPr>
        <w:fldChar w:fldCharType="begin">
          <w:fldData xml:space="preserve">PEVuZE5vdGU+PENpdGU+PEF1dGhvcj5Ccm93bjwvQXV0aG9yPjxZZWFyPjIwMTU8L1llYXI+PFJl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</w:fldData>
        </w:fldChar>
      </w:r>
      <w:r w:rsidRPr="00AD7CC5">
        <w:rPr>
          <w:rFonts w:ascii="Times New Roman" w:hAnsi="Times New Roman" w:cs="Times New Roman"/>
          <w:sz w:val="24"/>
          <w:szCs w:val="24"/>
          <w:lang w:val="en-US"/>
        </w:rPr>
        <w:instrText xml:space="preserve"> ADDIN EN.CITE </w:instrText>
      </w:r>
      <w:r w:rsidRPr="00AD7CC5">
        <w:rPr>
          <w:rFonts w:ascii="Times New Roman" w:hAnsi="Times New Roman" w:cs="Times New Roman"/>
          <w:sz w:val="24"/>
          <w:szCs w:val="24"/>
          <w:lang w:val="en-US"/>
        </w:rPr>
        <w:fldChar w:fldCharType="begin">
          <w:fldData xml:space="preserve">PEVuZE5vdGU+PENpdGU+PEF1dGhvcj5Ccm93bjwvQXV0aG9yPjxZZWFyPjIwMTU8L1llYXI+PFJl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</w:fldData>
        </w:fldChar>
      </w:r>
      <w:r w:rsidRPr="00AD7CC5">
        <w:rPr>
          <w:rFonts w:ascii="Times New Roman" w:hAnsi="Times New Roman" w:cs="Times New Roman"/>
          <w:sz w:val="24"/>
          <w:szCs w:val="24"/>
          <w:lang w:val="en-US"/>
        </w:rPr>
        <w:instrText xml:space="preserve"> ADDIN EN.CITE.DATA </w:instrText>
      </w:r>
      <w:r w:rsidRPr="00AD7CC5">
        <w:rPr>
          <w:rFonts w:ascii="Times New Roman" w:hAnsi="Times New Roman" w:cs="Times New Roman"/>
          <w:sz w:val="24"/>
          <w:szCs w:val="24"/>
          <w:lang w:val="en-US"/>
        </w:rPr>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r>
      <w:r w:rsidRPr="00AD7CC5">
        <w:rPr>
          <w:rFonts w:ascii="Times New Roman" w:hAnsi="Times New Roman" w:cs="Times New Roman"/>
          <w:sz w:val="24"/>
          <w:szCs w:val="24"/>
          <w:lang w:val="en-US"/>
        </w:rPr>
        <w:fldChar w:fldCharType="separate"/>
      </w:r>
      <w:r w:rsidRPr="00AD7CC5">
        <w:rPr>
          <w:rFonts w:ascii="Times New Roman" w:hAnsi="Times New Roman" w:cs="Times New Roman"/>
          <w:noProof/>
          <w:sz w:val="24"/>
          <w:szCs w:val="24"/>
          <w:lang w:val="en-US"/>
        </w:rPr>
        <w:t>(Brown &amp; Fernie, 2015; Fernie, Spada, et al., 2015)</w:t>
      </w:r>
      <w:r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xml:space="preserve"> contribute to </w:t>
      </w:r>
      <w:r w:rsidR="00B756B9" w:rsidRPr="00AD7CC5">
        <w:rPr>
          <w:rFonts w:ascii="Times New Roman" w:hAnsi="Times New Roman" w:cs="Times New Roman"/>
          <w:sz w:val="24"/>
          <w:szCs w:val="24"/>
          <w:lang w:val="en-US"/>
        </w:rPr>
        <w:t xml:space="preserve">episodic distress </w:t>
      </w:r>
      <w:r w:rsidR="000D1DA1" w:rsidRPr="00AD7CC5">
        <w:rPr>
          <w:rFonts w:ascii="Times New Roman" w:hAnsi="Times New Roman" w:cs="Times New Roman"/>
          <w:sz w:val="24"/>
          <w:szCs w:val="24"/>
          <w:lang w:val="en-US"/>
        </w:rPr>
        <w:t>(</w:t>
      </w:r>
      <w:r w:rsidR="00F66E8B" w:rsidRPr="00AD7CC5">
        <w:rPr>
          <w:rFonts w:ascii="Times New Roman" w:hAnsi="Times New Roman" w:cs="Times New Roman"/>
          <w:sz w:val="24"/>
          <w:szCs w:val="24"/>
          <w:lang w:val="en-US"/>
        </w:rPr>
        <w:t xml:space="preserve">experienced by people with PD who have </w:t>
      </w:r>
      <w:r w:rsidR="00F66E8B" w:rsidRPr="00AD7CC5">
        <w:rPr>
          <w:rFonts w:ascii="Times New Roman" w:hAnsi="Times New Roman" w:cs="Times New Roman"/>
          <w:sz w:val="24"/>
          <w:szCs w:val="24"/>
          <w:lang w:val="en-US"/>
        </w:rPr>
        <w:lastRenderedPageBreak/>
        <w:t>developed motor fluctuations</w:t>
      </w:r>
      <w:r w:rsidR="000D1DA1" w:rsidRPr="00AD7CC5">
        <w:rPr>
          <w:rFonts w:ascii="Times New Roman" w:hAnsi="Times New Roman" w:cs="Times New Roman"/>
          <w:sz w:val="24"/>
          <w:szCs w:val="24"/>
          <w:lang w:val="en-US"/>
        </w:rPr>
        <w:t>)</w:t>
      </w:r>
      <w:r w:rsidR="00F66E8B" w:rsidRPr="00AD7CC5">
        <w:rPr>
          <w:rFonts w:ascii="Times New Roman" w:hAnsi="Times New Roman" w:cs="Times New Roman"/>
          <w:sz w:val="24"/>
          <w:szCs w:val="24"/>
          <w:lang w:val="en-US"/>
        </w:rPr>
        <w:t xml:space="preserve"> </w:t>
      </w:r>
      <w:r w:rsidR="00EB3567" w:rsidRPr="00AD7CC5">
        <w:rPr>
          <w:rFonts w:ascii="Times New Roman" w:hAnsi="Times New Roman" w:cs="Times New Roman"/>
          <w:sz w:val="24"/>
          <w:szCs w:val="24"/>
          <w:lang w:val="en-US"/>
        </w:rPr>
        <w:t>using data gathe</w:t>
      </w:r>
      <w:r w:rsidR="000630F5" w:rsidRPr="00AD7CC5">
        <w:rPr>
          <w:rFonts w:ascii="Times New Roman" w:hAnsi="Times New Roman" w:cs="Times New Roman"/>
          <w:sz w:val="24"/>
          <w:szCs w:val="24"/>
          <w:lang w:val="en-US"/>
        </w:rPr>
        <w:t>red in naturalistic settings</w:t>
      </w:r>
      <w:r w:rsidR="0058405C" w:rsidRPr="00AD7CC5">
        <w:rPr>
          <w:rFonts w:ascii="Times New Roman" w:hAnsi="Times New Roman" w:cs="Times New Roman"/>
          <w:sz w:val="24"/>
          <w:szCs w:val="24"/>
          <w:lang w:val="en-US"/>
        </w:rPr>
        <w:t xml:space="preserve">. </w:t>
      </w:r>
      <w:r w:rsidRPr="00AD7CC5">
        <w:rPr>
          <w:rFonts w:ascii="Times New Roman" w:hAnsi="Times New Roman" w:cs="Times New Roman"/>
          <w:sz w:val="24"/>
          <w:szCs w:val="24"/>
          <w:lang w:val="en-US"/>
        </w:rPr>
        <w:t>The current study use</w:t>
      </w:r>
      <w:r w:rsidR="000D1DA1" w:rsidRPr="00AD7CC5">
        <w:rPr>
          <w:rFonts w:ascii="Times New Roman" w:hAnsi="Times New Roman" w:cs="Times New Roman"/>
          <w:sz w:val="24"/>
          <w:szCs w:val="24"/>
          <w:lang w:val="en-US"/>
        </w:rPr>
        <w:t>d</w:t>
      </w:r>
      <w:r w:rsidRPr="00AD7CC5">
        <w:rPr>
          <w:rFonts w:ascii="Times New Roman" w:hAnsi="Times New Roman" w:cs="Times New Roman"/>
          <w:sz w:val="24"/>
          <w:szCs w:val="24"/>
          <w:lang w:val="en-US"/>
        </w:rPr>
        <w:t xml:space="preserve"> Ecological Momentary Assessment (EMA), which has been successfully used previously in PD </w:t>
      </w:r>
      <w:r w:rsidRPr="00AD7CC5">
        <w:rPr>
          <w:rFonts w:ascii="Times New Roman" w:hAnsi="Times New Roman" w:cs="Times New Roman"/>
          <w:sz w:val="24"/>
          <w:szCs w:val="24"/>
          <w:lang w:val="en-US"/>
        </w:rPr>
        <w:fldChar w:fldCharType="begin">
          <w:fldData xml:space="preserve">PEVuZE5vdGU+PENpdGU+PEF1dGhvcj5Ccm9lbjwvQXV0aG9yPjxZZWFyPjIwMTY8L1llYXI+PFJl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</w:fldData>
        </w:fldChar>
      </w:r>
      <w:r w:rsidR="008403A3" w:rsidRPr="00AD7CC5">
        <w:rPr>
          <w:rFonts w:ascii="Times New Roman" w:hAnsi="Times New Roman" w:cs="Times New Roman"/>
          <w:sz w:val="24"/>
          <w:szCs w:val="24"/>
          <w:lang w:val="en-US"/>
        </w:rPr>
        <w:instrText xml:space="preserve"> ADDIN EN.CITE </w:instrText>
      </w:r>
      <w:r w:rsidR="008403A3" w:rsidRPr="00AD7CC5">
        <w:rPr>
          <w:rFonts w:ascii="Times New Roman" w:hAnsi="Times New Roman" w:cs="Times New Roman"/>
          <w:sz w:val="24"/>
          <w:szCs w:val="24"/>
          <w:lang w:val="en-US"/>
        </w:rPr>
        <w:fldChar w:fldCharType="begin">
          <w:fldData xml:space="preserve">PEVuZE5vdGU+PENpdGU+PEF1dGhvcj5Ccm9lbjwvQXV0aG9yPjxZZWFyPjIwMTY8L1llYXI+PFJl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</w:fldData>
        </w:fldChar>
      </w:r>
      <w:r w:rsidR="008403A3" w:rsidRPr="00AD7CC5">
        <w:rPr>
          <w:rFonts w:ascii="Times New Roman" w:hAnsi="Times New Roman" w:cs="Times New Roman"/>
          <w:sz w:val="24"/>
          <w:szCs w:val="24"/>
          <w:lang w:val="en-US"/>
        </w:rPr>
        <w:instrText xml:space="preserve"> ADDIN EN.CITE.DATA </w:instrText>
      </w:r>
      <w:r w:rsidR="008403A3" w:rsidRPr="00AD7CC5">
        <w:rPr>
          <w:rFonts w:ascii="Times New Roman" w:hAnsi="Times New Roman" w:cs="Times New Roman"/>
          <w:sz w:val="24"/>
          <w:szCs w:val="24"/>
          <w:lang w:val="en-US"/>
        </w:rPr>
      </w:r>
      <w:r w:rsidR="008403A3"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r>
      <w:r w:rsidRPr="00AD7CC5">
        <w:rPr>
          <w:rFonts w:ascii="Times New Roman" w:hAnsi="Times New Roman" w:cs="Times New Roman"/>
          <w:sz w:val="24"/>
          <w:szCs w:val="24"/>
          <w:lang w:val="en-US"/>
        </w:rPr>
        <w:fldChar w:fldCharType="separate"/>
      </w:r>
      <w:r w:rsidR="008403A3" w:rsidRPr="00AD7CC5">
        <w:rPr>
          <w:rFonts w:ascii="Times New Roman" w:hAnsi="Times New Roman" w:cs="Times New Roman"/>
          <w:noProof/>
          <w:sz w:val="24"/>
          <w:szCs w:val="24"/>
          <w:lang w:val="en-US"/>
        </w:rPr>
        <w:t>(Broen et al., 2016; van der Velden, Mulders, Drukker, Kuijf, &amp; Leentjens, in press)</w:t>
      </w:r>
      <w:r w:rsidRPr="00AD7CC5">
        <w:rPr>
          <w:rFonts w:ascii="Times New Roman" w:hAnsi="Times New Roman" w:cs="Times New Roman"/>
          <w:sz w:val="24"/>
          <w:szCs w:val="24"/>
          <w:lang w:val="en-US"/>
        </w:rPr>
        <w:fldChar w:fldCharType="end"/>
      </w:r>
      <w:r w:rsidR="00B066D6" w:rsidRPr="00AD7CC5">
        <w:rPr>
          <w:rFonts w:ascii="Times New Roman" w:hAnsi="Times New Roman" w:cs="Times New Roman"/>
          <w:sz w:val="24"/>
          <w:szCs w:val="24"/>
          <w:lang w:val="en-US"/>
        </w:rPr>
        <w:t xml:space="preserve">. EMA </w:t>
      </w:r>
      <w:r w:rsidRPr="00AD7CC5">
        <w:rPr>
          <w:rFonts w:ascii="Times New Roman" w:hAnsi="Times New Roman" w:cs="Times New Roman"/>
          <w:sz w:val="24"/>
          <w:szCs w:val="24"/>
          <w:lang w:val="en-US"/>
        </w:rPr>
        <w:t xml:space="preserve">possesses several </w:t>
      </w:r>
      <w:r w:rsidR="00B504DB" w:rsidRPr="00AD7CC5">
        <w:rPr>
          <w:rFonts w:ascii="Times New Roman" w:hAnsi="Times New Roman" w:cs="Times New Roman"/>
          <w:sz w:val="24"/>
          <w:szCs w:val="24"/>
          <w:lang w:val="en-US"/>
        </w:rPr>
        <w:t>advantages relevant to the current study’s aims</w:t>
      </w:r>
      <w:r w:rsidR="00016099" w:rsidRPr="00AD7CC5">
        <w:rPr>
          <w:rFonts w:ascii="Times New Roman" w:hAnsi="Times New Roman" w:cs="Times New Roman"/>
          <w:sz w:val="24"/>
          <w:szCs w:val="24"/>
          <w:lang w:val="en-US"/>
        </w:rPr>
        <w:t xml:space="preserve">. It is </w:t>
      </w:r>
      <w:r w:rsidRPr="00AD7CC5">
        <w:rPr>
          <w:rFonts w:ascii="Times New Roman" w:hAnsi="Times New Roman" w:cs="Times New Roman"/>
          <w:sz w:val="24"/>
          <w:szCs w:val="24"/>
          <w:lang w:val="en-US"/>
        </w:rPr>
        <w:t>less vulnerable to retrospective recall biases than studies that employ self-report measures with cross-sectional designs</w:t>
      </w:r>
      <w:r w:rsidR="00016099" w:rsidRPr="00AD7CC5">
        <w:rPr>
          <w:rFonts w:ascii="Times New Roman" w:hAnsi="Times New Roman" w:cs="Times New Roman"/>
          <w:sz w:val="24"/>
          <w:szCs w:val="24"/>
          <w:lang w:val="en-US"/>
        </w:rPr>
        <w:t xml:space="preserve">. EMA </w:t>
      </w:r>
      <w:r w:rsidR="00B50FA5" w:rsidRPr="00AD7CC5">
        <w:rPr>
          <w:rFonts w:ascii="Times New Roman" w:hAnsi="Times New Roman" w:cs="Times New Roman"/>
          <w:sz w:val="24"/>
          <w:szCs w:val="24"/>
          <w:lang w:val="en-US"/>
        </w:rPr>
        <w:t>gathers real-time, longitudinal quantitative data</w:t>
      </w:r>
      <w:r w:rsidR="00E675A7" w:rsidRPr="00AD7CC5">
        <w:rPr>
          <w:rFonts w:ascii="Times New Roman" w:hAnsi="Times New Roman" w:cs="Times New Roman"/>
          <w:sz w:val="24"/>
          <w:szCs w:val="24"/>
          <w:lang w:val="en-US"/>
        </w:rPr>
        <w:t xml:space="preserve"> in a </w:t>
      </w:r>
      <w:r w:rsidRPr="00AD7CC5">
        <w:rPr>
          <w:rFonts w:ascii="Times New Roman" w:hAnsi="Times New Roman" w:cs="Times New Roman"/>
          <w:sz w:val="24"/>
          <w:szCs w:val="24"/>
          <w:lang w:val="en-US"/>
        </w:rPr>
        <w:t>naturalistic setting</w:t>
      </w:r>
      <w:r w:rsidR="00E675A7" w:rsidRPr="00AD7CC5">
        <w:rPr>
          <w:rFonts w:ascii="Times New Roman" w:hAnsi="Times New Roman" w:cs="Times New Roman"/>
          <w:sz w:val="24"/>
          <w:szCs w:val="24"/>
          <w:lang w:val="en-US"/>
        </w:rPr>
        <w:t>.</w:t>
      </w:r>
    </w:p>
    <w:p w14:paraId="35405FF0" w14:textId="5B085295" w:rsidR="00F123B3" w:rsidRPr="00AD7CC5" w:rsidRDefault="003D67E5" w:rsidP="00F66E8B">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The current study had two centra</w:t>
      </w:r>
      <w:r w:rsidR="00AB5C18" w:rsidRPr="00AD7CC5">
        <w:rPr>
          <w:rFonts w:ascii="Times New Roman" w:hAnsi="Times New Roman" w:cs="Times New Roman"/>
          <w:sz w:val="24"/>
          <w:szCs w:val="24"/>
          <w:lang w:val="en-US"/>
        </w:rPr>
        <w:t xml:space="preserve">l objectives: examining the acceptability and </w:t>
      </w:r>
      <w:r w:rsidR="00CE5156" w:rsidRPr="00AD7CC5">
        <w:rPr>
          <w:rFonts w:ascii="Times New Roman" w:hAnsi="Times New Roman" w:cs="Times New Roman"/>
          <w:sz w:val="24"/>
          <w:szCs w:val="24"/>
          <w:lang w:val="en-US"/>
        </w:rPr>
        <w:t>feasibility of using EMA</w:t>
      </w:r>
      <w:r w:rsidR="00035677" w:rsidRPr="00AD7CC5">
        <w:rPr>
          <w:rFonts w:ascii="Times New Roman" w:hAnsi="Times New Roman" w:cs="Times New Roman"/>
          <w:sz w:val="24"/>
          <w:szCs w:val="24"/>
          <w:lang w:val="en-US"/>
        </w:rPr>
        <w:t xml:space="preserve">, and </w:t>
      </w:r>
      <w:r w:rsidR="00AF49B1" w:rsidRPr="00AD7CC5">
        <w:rPr>
          <w:rFonts w:ascii="Times New Roman" w:hAnsi="Times New Roman" w:cs="Times New Roman"/>
          <w:sz w:val="24"/>
          <w:szCs w:val="24"/>
          <w:lang w:val="en-US"/>
        </w:rPr>
        <w:t>identifying factors associated with e</w:t>
      </w:r>
      <w:r w:rsidR="00275706" w:rsidRPr="00AD7CC5">
        <w:rPr>
          <w:rFonts w:ascii="Times New Roman" w:hAnsi="Times New Roman" w:cs="Times New Roman"/>
          <w:sz w:val="24"/>
          <w:szCs w:val="24"/>
          <w:lang w:val="en-US"/>
        </w:rPr>
        <w:t>pisodic distress (including those derived from the S-REF model),</w:t>
      </w:r>
      <w:r w:rsidR="00CE5156" w:rsidRPr="00AD7CC5">
        <w:rPr>
          <w:rFonts w:ascii="Times New Roman" w:hAnsi="Times New Roman" w:cs="Times New Roman"/>
          <w:sz w:val="24"/>
          <w:szCs w:val="24"/>
          <w:lang w:val="en-US"/>
        </w:rPr>
        <w:t xml:space="preserve"> in </w:t>
      </w:r>
      <w:r w:rsidR="00667019" w:rsidRPr="00AD7CC5">
        <w:rPr>
          <w:rFonts w:ascii="Times New Roman" w:hAnsi="Times New Roman" w:cs="Times New Roman"/>
          <w:sz w:val="24"/>
          <w:szCs w:val="24"/>
          <w:lang w:val="en-US"/>
        </w:rPr>
        <w:t xml:space="preserve">a sample of </w:t>
      </w:r>
      <w:r w:rsidR="00CE5156" w:rsidRPr="00AD7CC5">
        <w:rPr>
          <w:rFonts w:ascii="Times New Roman" w:hAnsi="Times New Roman" w:cs="Times New Roman"/>
          <w:sz w:val="24"/>
          <w:szCs w:val="24"/>
          <w:lang w:val="en-US"/>
        </w:rPr>
        <w:t>people living with PD who have developed motor fl</w:t>
      </w:r>
      <w:r w:rsidR="00783EE8" w:rsidRPr="00AD7CC5">
        <w:rPr>
          <w:rFonts w:ascii="Times New Roman" w:hAnsi="Times New Roman" w:cs="Times New Roman"/>
          <w:sz w:val="24"/>
          <w:szCs w:val="24"/>
          <w:lang w:val="en-US"/>
        </w:rPr>
        <w:t>uct</w:t>
      </w:r>
      <w:r w:rsidR="007276CE" w:rsidRPr="00AD7CC5">
        <w:rPr>
          <w:rFonts w:ascii="Times New Roman" w:hAnsi="Times New Roman" w:cs="Times New Roman"/>
          <w:sz w:val="24"/>
          <w:szCs w:val="24"/>
          <w:lang w:val="en-US"/>
        </w:rPr>
        <w:t>uat</w:t>
      </w:r>
      <w:r w:rsidR="00783EE8" w:rsidRPr="00AD7CC5">
        <w:rPr>
          <w:rFonts w:ascii="Times New Roman" w:hAnsi="Times New Roman" w:cs="Times New Roman"/>
          <w:sz w:val="24"/>
          <w:szCs w:val="24"/>
          <w:lang w:val="en-US"/>
        </w:rPr>
        <w:t>ion</w:t>
      </w:r>
      <w:r w:rsidR="007276CE" w:rsidRPr="00AD7CC5">
        <w:rPr>
          <w:rFonts w:ascii="Times New Roman" w:hAnsi="Times New Roman" w:cs="Times New Roman"/>
          <w:sz w:val="24"/>
          <w:szCs w:val="24"/>
          <w:lang w:val="en-US"/>
        </w:rPr>
        <w:t>s</w:t>
      </w:r>
      <w:r w:rsidR="00783EE8" w:rsidRPr="00AD7CC5">
        <w:rPr>
          <w:rFonts w:ascii="Times New Roman" w:hAnsi="Times New Roman" w:cs="Times New Roman"/>
          <w:sz w:val="24"/>
          <w:szCs w:val="24"/>
          <w:lang w:val="en-US"/>
        </w:rPr>
        <w:t xml:space="preserve">. </w:t>
      </w:r>
      <w:r w:rsidR="00F123B3" w:rsidRPr="00AD7CC5">
        <w:rPr>
          <w:rFonts w:ascii="Times New Roman" w:hAnsi="Times New Roman" w:cs="Times New Roman"/>
          <w:sz w:val="24"/>
          <w:szCs w:val="24"/>
          <w:lang w:val="en-US"/>
        </w:rPr>
        <w:t>Capturing momentary changes in distress and motor state was vital to testing the current study’s two hypotheses</w:t>
      </w:r>
      <w:r w:rsidR="00272A16" w:rsidRPr="00AD7CC5">
        <w:rPr>
          <w:rFonts w:ascii="Times New Roman" w:hAnsi="Times New Roman" w:cs="Times New Roman"/>
          <w:sz w:val="24"/>
          <w:szCs w:val="24"/>
          <w:lang w:val="en-US"/>
        </w:rPr>
        <w:t xml:space="preserve"> that operationalized the second obj</w:t>
      </w:r>
      <w:r w:rsidR="007116B2" w:rsidRPr="00AD7CC5">
        <w:rPr>
          <w:rFonts w:ascii="Times New Roman" w:hAnsi="Times New Roman" w:cs="Times New Roman"/>
          <w:sz w:val="24"/>
          <w:szCs w:val="24"/>
          <w:lang w:val="en-US"/>
        </w:rPr>
        <w:t>ective</w:t>
      </w:r>
      <w:r w:rsidR="00F123B3" w:rsidRPr="00AD7CC5">
        <w:rPr>
          <w:rFonts w:ascii="Times New Roman" w:hAnsi="Times New Roman" w:cs="Times New Roman"/>
          <w:sz w:val="24"/>
          <w:szCs w:val="24"/>
          <w:lang w:val="en-US"/>
        </w:rPr>
        <w:t>: i.e., (1) there would be a reliable relationship between motor state and episodic distress, and (2) cognitive processes and metacognitions would significantly predict episodic distress when controlling for motor state.</w:t>
      </w:r>
    </w:p>
    <w:p w14:paraId="1444ABC5" w14:textId="5B5A440E" w:rsidR="00B8736C" w:rsidRPr="00AD7CC5" w:rsidRDefault="00B8736C" w:rsidP="00845569">
      <w:pPr>
        <w:spacing w:after="0" w:line="480" w:lineRule="auto"/>
        <w:contextualSpacing/>
        <w:jc w:val="center"/>
        <w:outlineLvl w:val="0"/>
        <w:rPr>
          <w:rFonts w:ascii="Times New Roman" w:hAnsi="Times New Roman" w:cs="Times New Roman"/>
          <w:b/>
          <w:sz w:val="24"/>
          <w:szCs w:val="24"/>
          <w:lang w:val="en-US"/>
        </w:rPr>
      </w:pPr>
      <w:r w:rsidRPr="00AD7CC5">
        <w:rPr>
          <w:rFonts w:ascii="Times New Roman" w:hAnsi="Times New Roman" w:cs="Times New Roman"/>
          <w:b/>
          <w:sz w:val="24"/>
          <w:szCs w:val="24"/>
          <w:lang w:val="en-US"/>
        </w:rPr>
        <w:t>Methods</w:t>
      </w:r>
    </w:p>
    <w:p w14:paraId="297E6D66" w14:textId="77777777" w:rsidR="00B8736C" w:rsidRPr="00AD7CC5" w:rsidRDefault="00B8736C" w:rsidP="00E5433F">
      <w:pPr>
        <w:spacing w:after="0" w:line="480" w:lineRule="auto"/>
        <w:contextualSpacing/>
        <w:outlineLvl w:val="0"/>
        <w:rPr>
          <w:rFonts w:ascii="Times New Roman" w:hAnsi="Times New Roman" w:cs="Times New Roman"/>
          <w:b/>
          <w:sz w:val="24"/>
          <w:szCs w:val="24"/>
          <w:lang w:val="en-US"/>
        </w:rPr>
      </w:pPr>
      <w:r w:rsidRPr="00AD7CC5">
        <w:rPr>
          <w:rFonts w:ascii="Times New Roman" w:hAnsi="Times New Roman" w:cs="Times New Roman"/>
          <w:b/>
          <w:sz w:val="24"/>
          <w:szCs w:val="24"/>
          <w:lang w:val="en-US"/>
        </w:rPr>
        <w:t>Participants</w:t>
      </w:r>
    </w:p>
    <w:p w14:paraId="69A264CE" w14:textId="397FC5F9" w:rsidR="00D92606" w:rsidRPr="00AD7CC5" w:rsidRDefault="006F3833" w:rsidP="00E5433F">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 xml:space="preserve">Twenty participants </w:t>
      </w:r>
      <w:r w:rsidR="00BB178D" w:rsidRPr="00AD7CC5">
        <w:rPr>
          <w:rFonts w:ascii="Times New Roman" w:hAnsi="Times New Roman" w:cs="Times New Roman"/>
          <w:sz w:val="24"/>
          <w:szCs w:val="24"/>
          <w:lang w:val="en-US"/>
        </w:rPr>
        <w:t xml:space="preserve">(seven </w:t>
      </w:r>
      <w:r w:rsidR="007A2E2E" w:rsidRPr="00AD7CC5">
        <w:rPr>
          <w:rFonts w:ascii="Times New Roman" w:hAnsi="Times New Roman" w:cs="Times New Roman"/>
          <w:sz w:val="24"/>
          <w:szCs w:val="24"/>
          <w:lang w:val="en-US"/>
        </w:rPr>
        <w:t>females</w:t>
      </w:r>
      <w:r w:rsidR="00BB178D" w:rsidRPr="00AD7CC5">
        <w:rPr>
          <w:rFonts w:ascii="Times New Roman" w:hAnsi="Times New Roman" w:cs="Times New Roman"/>
          <w:sz w:val="24"/>
          <w:szCs w:val="24"/>
          <w:lang w:val="en-US"/>
        </w:rPr>
        <w:t>; m</w:t>
      </w:r>
      <w:r w:rsidR="00BA4838" w:rsidRPr="00AD7CC5">
        <w:rPr>
          <w:rFonts w:ascii="Times New Roman" w:hAnsi="Times New Roman" w:cs="Times New Roman"/>
          <w:sz w:val="24"/>
          <w:szCs w:val="24"/>
          <w:lang w:val="en-US"/>
        </w:rPr>
        <w:t>ean age = 60.8 years; range 48-</w:t>
      </w:r>
      <w:r w:rsidR="00BB178D" w:rsidRPr="00AD7CC5">
        <w:rPr>
          <w:rFonts w:ascii="Times New Roman" w:hAnsi="Times New Roman" w:cs="Times New Roman"/>
          <w:sz w:val="24"/>
          <w:szCs w:val="24"/>
          <w:lang w:val="en-US"/>
        </w:rPr>
        <w:t xml:space="preserve">79; </w:t>
      </w:r>
      <w:r w:rsidR="00BB178D" w:rsidRPr="00AD7CC5">
        <w:rPr>
          <w:rFonts w:ascii="Times New Roman" w:hAnsi="Times New Roman" w:cs="Times New Roman"/>
          <w:i/>
          <w:sz w:val="24"/>
          <w:szCs w:val="24"/>
          <w:lang w:val="en-US"/>
        </w:rPr>
        <w:t>SD</w:t>
      </w:r>
      <w:r w:rsidR="00BB178D" w:rsidRPr="00AD7CC5">
        <w:rPr>
          <w:rFonts w:ascii="Times New Roman" w:hAnsi="Times New Roman" w:cs="Times New Roman"/>
          <w:sz w:val="24"/>
          <w:szCs w:val="24"/>
          <w:lang w:val="en-US"/>
        </w:rPr>
        <w:t xml:space="preserve"> = 9.3) were r</w:t>
      </w:r>
      <w:r w:rsidR="00CD29F9" w:rsidRPr="00AD7CC5">
        <w:rPr>
          <w:rFonts w:ascii="Times New Roman" w:hAnsi="Times New Roman" w:cs="Times New Roman"/>
          <w:sz w:val="24"/>
          <w:szCs w:val="24"/>
          <w:lang w:val="en-US"/>
        </w:rPr>
        <w:t>ecruited from the Movement Disorders Serv</w:t>
      </w:r>
      <w:r w:rsidR="009C27ED" w:rsidRPr="00AD7CC5">
        <w:rPr>
          <w:rFonts w:ascii="Times New Roman" w:hAnsi="Times New Roman" w:cs="Times New Roman"/>
          <w:sz w:val="24"/>
          <w:szCs w:val="24"/>
          <w:lang w:val="en-US"/>
        </w:rPr>
        <w:t xml:space="preserve">ice at </w:t>
      </w:r>
      <w:r w:rsidR="00F36185" w:rsidRPr="00AD7CC5">
        <w:rPr>
          <w:rFonts w:ascii="Times New Roman" w:hAnsi="Times New Roman" w:cs="Times New Roman"/>
          <w:sz w:val="24"/>
          <w:szCs w:val="24"/>
          <w:lang w:val="en-US"/>
        </w:rPr>
        <w:t xml:space="preserve">a London </w:t>
      </w:r>
      <w:r w:rsidR="000831A7" w:rsidRPr="00AD7CC5">
        <w:rPr>
          <w:rFonts w:ascii="Times New Roman" w:hAnsi="Times New Roman" w:cs="Times New Roman"/>
          <w:sz w:val="24"/>
          <w:szCs w:val="24"/>
          <w:lang w:val="en-US"/>
        </w:rPr>
        <w:t>H</w:t>
      </w:r>
      <w:r w:rsidR="009C27ED" w:rsidRPr="00AD7CC5">
        <w:rPr>
          <w:rFonts w:ascii="Times New Roman" w:hAnsi="Times New Roman" w:cs="Times New Roman"/>
          <w:sz w:val="24"/>
          <w:szCs w:val="24"/>
          <w:lang w:val="en-US"/>
        </w:rPr>
        <w:t xml:space="preserve">ospital </w:t>
      </w:r>
      <w:r w:rsidR="007E5B27" w:rsidRPr="00AD7CC5">
        <w:rPr>
          <w:rFonts w:ascii="Times New Roman" w:hAnsi="Times New Roman" w:cs="Times New Roman"/>
          <w:sz w:val="24"/>
          <w:szCs w:val="24"/>
          <w:lang w:val="en-US"/>
        </w:rPr>
        <w:t>(</w:t>
      </w:r>
      <w:r w:rsidR="0013111A" w:rsidRPr="00AD7CC5">
        <w:rPr>
          <w:rFonts w:ascii="Times New Roman" w:hAnsi="Times New Roman" w:cs="Times New Roman"/>
          <w:sz w:val="24"/>
          <w:szCs w:val="24"/>
          <w:lang w:val="en-US"/>
        </w:rPr>
        <w:t xml:space="preserve">n = 18) </w:t>
      </w:r>
      <w:r w:rsidR="009C27ED" w:rsidRPr="00AD7CC5">
        <w:rPr>
          <w:rFonts w:ascii="Times New Roman" w:hAnsi="Times New Roman" w:cs="Times New Roman"/>
          <w:sz w:val="24"/>
          <w:szCs w:val="24"/>
          <w:lang w:val="en-US"/>
        </w:rPr>
        <w:t>a</w:t>
      </w:r>
      <w:r w:rsidR="00CD29F9" w:rsidRPr="00AD7CC5">
        <w:rPr>
          <w:rFonts w:ascii="Times New Roman" w:hAnsi="Times New Roman" w:cs="Times New Roman"/>
          <w:sz w:val="24"/>
          <w:szCs w:val="24"/>
          <w:lang w:val="en-US"/>
        </w:rPr>
        <w:t xml:space="preserve">nd </w:t>
      </w:r>
      <w:r w:rsidR="00F70A4C" w:rsidRPr="00AD7CC5">
        <w:rPr>
          <w:rFonts w:ascii="Times New Roman" w:hAnsi="Times New Roman" w:cs="Times New Roman"/>
          <w:sz w:val="24"/>
          <w:szCs w:val="24"/>
          <w:lang w:val="en-US"/>
        </w:rPr>
        <w:t xml:space="preserve">through web-adverts </w:t>
      </w:r>
      <w:r w:rsidR="00F825BF" w:rsidRPr="00AD7CC5">
        <w:rPr>
          <w:rFonts w:ascii="Times New Roman" w:hAnsi="Times New Roman" w:cs="Times New Roman"/>
          <w:sz w:val="24"/>
          <w:szCs w:val="24"/>
          <w:lang w:val="en-US"/>
        </w:rPr>
        <w:t xml:space="preserve">published </w:t>
      </w:r>
      <w:r w:rsidR="00F70A4C" w:rsidRPr="00AD7CC5">
        <w:rPr>
          <w:rFonts w:ascii="Times New Roman" w:hAnsi="Times New Roman" w:cs="Times New Roman"/>
          <w:sz w:val="24"/>
          <w:szCs w:val="24"/>
          <w:lang w:val="en-US"/>
        </w:rPr>
        <w:t xml:space="preserve">by </w:t>
      </w:r>
      <w:r w:rsidR="008D6251" w:rsidRPr="00AD7CC5">
        <w:rPr>
          <w:rFonts w:ascii="Times New Roman" w:hAnsi="Times New Roman" w:cs="Times New Roman"/>
          <w:sz w:val="24"/>
          <w:szCs w:val="24"/>
          <w:lang w:val="en-US"/>
        </w:rPr>
        <w:t xml:space="preserve">a patient advisory group </w:t>
      </w:r>
      <w:r w:rsidR="007F2709" w:rsidRPr="00AD7CC5">
        <w:rPr>
          <w:rFonts w:ascii="Times New Roman" w:hAnsi="Times New Roman" w:cs="Times New Roman"/>
          <w:sz w:val="24"/>
          <w:szCs w:val="24"/>
          <w:lang w:val="en-US"/>
        </w:rPr>
        <w:t>(</w:t>
      </w:r>
      <w:r w:rsidR="0013111A" w:rsidRPr="00AD7CC5">
        <w:rPr>
          <w:rFonts w:ascii="Times New Roman" w:hAnsi="Times New Roman" w:cs="Times New Roman"/>
          <w:sz w:val="24"/>
          <w:szCs w:val="24"/>
          <w:lang w:val="en-US"/>
        </w:rPr>
        <w:t>n = 2</w:t>
      </w:r>
      <w:r w:rsidR="002A591B" w:rsidRPr="00AD7CC5">
        <w:rPr>
          <w:rFonts w:ascii="Times New Roman" w:hAnsi="Times New Roman" w:cs="Times New Roman"/>
          <w:sz w:val="24"/>
          <w:szCs w:val="24"/>
          <w:lang w:val="en-US"/>
        </w:rPr>
        <w:t xml:space="preserve">; </w:t>
      </w:r>
      <w:r w:rsidR="00CD29F9" w:rsidRPr="00AD7CC5">
        <w:rPr>
          <w:rFonts w:ascii="Times New Roman" w:hAnsi="Times New Roman" w:cs="Times New Roman"/>
          <w:sz w:val="24"/>
          <w:szCs w:val="24"/>
          <w:lang w:val="en-US"/>
        </w:rPr>
        <w:t>Parkinson’s UK</w:t>
      </w:r>
      <w:r w:rsidR="007F2709" w:rsidRPr="00AD7CC5">
        <w:rPr>
          <w:rFonts w:ascii="Times New Roman" w:hAnsi="Times New Roman" w:cs="Times New Roman"/>
          <w:sz w:val="24"/>
          <w:szCs w:val="24"/>
          <w:lang w:val="en-US"/>
        </w:rPr>
        <w:t>)</w:t>
      </w:r>
      <w:r w:rsidR="00BB178D" w:rsidRPr="00AD7CC5">
        <w:rPr>
          <w:rFonts w:ascii="Times New Roman" w:hAnsi="Times New Roman" w:cs="Times New Roman"/>
          <w:sz w:val="24"/>
          <w:szCs w:val="24"/>
          <w:lang w:val="en-US"/>
        </w:rPr>
        <w:t xml:space="preserve">. </w:t>
      </w:r>
      <w:r w:rsidR="005209A6" w:rsidRPr="00AD7CC5">
        <w:rPr>
          <w:rFonts w:ascii="Times New Roman" w:hAnsi="Times New Roman" w:cs="Times New Roman"/>
          <w:sz w:val="24"/>
          <w:szCs w:val="24"/>
          <w:lang w:val="en-US"/>
        </w:rPr>
        <w:t>E</w:t>
      </w:r>
      <w:r w:rsidR="00BB178D" w:rsidRPr="00AD7CC5">
        <w:rPr>
          <w:rFonts w:ascii="Times New Roman" w:hAnsi="Times New Roman" w:cs="Times New Roman"/>
          <w:sz w:val="24"/>
          <w:szCs w:val="24"/>
          <w:lang w:val="en-US"/>
        </w:rPr>
        <w:t xml:space="preserve">ligibility criteria </w:t>
      </w:r>
      <w:r w:rsidR="00531948" w:rsidRPr="00AD7CC5">
        <w:rPr>
          <w:rFonts w:ascii="Times New Roman" w:hAnsi="Times New Roman" w:cs="Times New Roman"/>
          <w:sz w:val="24"/>
          <w:szCs w:val="24"/>
          <w:lang w:val="en-US"/>
        </w:rPr>
        <w:t>required</w:t>
      </w:r>
      <w:r w:rsidR="00BB178D" w:rsidRPr="00AD7CC5">
        <w:rPr>
          <w:rFonts w:ascii="Times New Roman" w:hAnsi="Times New Roman" w:cs="Times New Roman"/>
          <w:sz w:val="24"/>
          <w:szCs w:val="24"/>
          <w:lang w:val="en-US"/>
        </w:rPr>
        <w:t xml:space="preserve"> participants: (1) had </w:t>
      </w:r>
      <w:r w:rsidR="00CA7DF6" w:rsidRPr="00AD7CC5">
        <w:rPr>
          <w:rFonts w:ascii="Times New Roman" w:hAnsi="Times New Roman" w:cs="Times New Roman"/>
          <w:sz w:val="24"/>
          <w:szCs w:val="24"/>
          <w:lang w:val="en-US"/>
        </w:rPr>
        <w:t xml:space="preserve">a clinical </w:t>
      </w:r>
      <w:r w:rsidR="00BB178D" w:rsidRPr="00AD7CC5">
        <w:rPr>
          <w:rFonts w:ascii="Times New Roman" w:hAnsi="Times New Roman" w:cs="Times New Roman"/>
          <w:sz w:val="24"/>
          <w:szCs w:val="24"/>
          <w:lang w:val="en-US"/>
        </w:rPr>
        <w:t>diagnos</w:t>
      </w:r>
      <w:r w:rsidR="00CA7DF6" w:rsidRPr="00AD7CC5">
        <w:rPr>
          <w:rFonts w:ascii="Times New Roman" w:hAnsi="Times New Roman" w:cs="Times New Roman"/>
          <w:sz w:val="24"/>
          <w:szCs w:val="24"/>
          <w:lang w:val="en-US"/>
        </w:rPr>
        <w:t>is</w:t>
      </w:r>
      <w:r w:rsidR="00BB178D" w:rsidRPr="00AD7CC5">
        <w:rPr>
          <w:rFonts w:ascii="Times New Roman" w:hAnsi="Times New Roman" w:cs="Times New Roman"/>
          <w:sz w:val="24"/>
          <w:szCs w:val="24"/>
          <w:lang w:val="en-US"/>
        </w:rPr>
        <w:t xml:space="preserve"> </w:t>
      </w:r>
      <w:r w:rsidR="00CA7DF6" w:rsidRPr="00AD7CC5">
        <w:rPr>
          <w:rFonts w:ascii="Times New Roman" w:hAnsi="Times New Roman" w:cs="Times New Roman"/>
          <w:sz w:val="24"/>
          <w:szCs w:val="24"/>
          <w:lang w:val="en-US"/>
        </w:rPr>
        <w:t xml:space="preserve">of </w:t>
      </w:r>
      <w:r w:rsidR="00BB178D" w:rsidRPr="00AD7CC5">
        <w:rPr>
          <w:rFonts w:ascii="Times New Roman" w:hAnsi="Times New Roman" w:cs="Times New Roman"/>
          <w:sz w:val="24"/>
          <w:szCs w:val="24"/>
          <w:lang w:val="en-US"/>
        </w:rPr>
        <w:t>idiopathic PD</w:t>
      </w:r>
      <w:r w:rsidR="00CC18BB" w:rsidRPr="00AD7CC5">
        <w:rPr>
          <w:rFonts w:ascii="Times New Roman" w:hAnsi="Times New Roman" w:cs="Times New Roman"/>
          <w:sz w:val="24"/>
          <w:szCs w:val="24"/>
          <w:lang w:val="en-US"/>
        </w:rPr>
        <w:t>,</w:t>
      </w:r>
      <w:r w:rsidR="00BB178D" w:rsidRPr="00AD7CC5">
        <w:rPr>
          <w:rFonts w:ascii="Times New Roman" w:hAnsi="Times New Roman" w:cs="Times New Roman"/>
          <w:sz w:val="24"/>
          <w:szCs w:val="24"/>
          <w:lang w:val="en-US"/>
        </w:rPr>
        <w:t xml:space="preserve"> </w:t>
      </w:r>
      <w:r w:rsidR="00F54A36" w:rsidRPr="00AD7CC5">
        <w:rPr>
          <w:rFonts w:ascii="Times New Roman" w:hAnsi="Times New Roman" w:cs="Times New Roman"/>
          <w:sz w:val="24"/>
          <w:szCs w:val="24"/>
          <w:lang w:val="en-US"/>
        </w:rPr>
        <w:t xml:space="preserve">(2) </w:t>
      </w:r>
      <w:r w:rsidR="00CA7DF6" w:rsidRPr="00AD7CC5">
        <w:rPr>
          <w:rFonts w:ascii="Times New Roman" w:hAnsi="Times New Roman" w:cs="Times New Roman"/>
          <w:sz w:val="24"/>
          <w:szCs w:val="24"/>
          <w:lang w:val="en-US"/>
        </w:rPr>
        <w:t xml:space="preserve">were </w:t>
      </w:r>
      <w:r w:rsidR="00E8522F" w:rsidRPr="00AD7CC5">
        <w:rPr>
          <w:rFonts w:ascii="Times New Roman" w:hAnsi="Times New Roman" w:cs="Times New Roman"/>
          <w:sz w:val="24"/>
          <w:szCs w:val="24"/>
          <w:lang w:val="en-US"/>
        </w:rPr>
        <w:t>taking</w:t>
      </w:r>
      <w:r w:rsidR="009B2A2A" w:rsidRPr="00AD7CC5">
        <w:rPr>
          <w:rFonts w:ascii="Times New Roman" w:hAnsi="Times New Roman" w:cs="Times New Roman"/>
          <w:sz w:val="24"/>
          <w:szCs w:val="24"/>
          <w:lang w:val="en-US"/>
        </w:rPr>
        <w:t xml:space="preserve"> DRT</w:t>
      </w:r>
      <w:r w:rsidR="00CC18BB" w:rsidRPr="00AD7CC5">
        <w:rPr>
          <w:rFonts w:ascii="Times New Roman" w:hAnsi="Times New Roman" w:cs="Times New Roman"/>
          <w:sz w:val="24"/>
          <w:szCs w:val="24"/>
          <w:lang w:val="en-US"/>
        </w:rPr>
        <w:t>,</w:t>
      </w:r>
      <w:r w:rsidR="00F54A36" w:rsidRPr="00AD7CC5">
        <w:rPr>
          <w:rFonts w:ascii="Times New Roman" w:hAnsi="Times New Roman" w:cs="Times New Roman"/>
          <w:sz w:val="24"/>
          <w:szCs w:val="24"/>
          <w:lang w:val="en-US"/>
        </w:rPr>
        <w:t xml:space="preserve"> </w:t>
      </w:r>
      <w:r w:rsidR="00BB178D" w:rsidRPr="00AD7CC5">
        <w:rPr>
          <w:rFonts w:ascii="Times New Roman" w:hAnsi="Times New Roman" w:cs="Times New Roman"/>
          <w:sz w:val="24"/>
          <w:szCs w:val="24"/>
          <w:lang w:val="en-US"/>
        </w:rPr>
        <w:t>(</w:t>
      </w:r>
      <w:r w:rsidR="00F54A36" w:rsidRPr="00AD7CC5">
        <w:rPr>
          <w:rFonts w:ascii="Times New Roman" w:hAnsi="Times New Roman" w:cs="Times New Roman"/>
          <w:sz w:val="24"/>
          <w:szCs w:val="24"/>
          <w:lang w:val="en-US"/>
        </w:rPr>
        <w:t>3</w:t>
      </w:r>
      <w:r w:rsidR="00BB178D" w:rsidRPr="00AD7CC5">
        <w:rPr>
          <w:rFonts w:ascii="Times New Roman" w:hAnsi="Times New Roman" w:cs="Times New Roman"/>
          <w:sz w:val="24"/>
          <w:szCs w:val="24"/>
          <w:lang w:val="en-US"/>
        </w:rPr>
        <w:t>) self-reported experiencing off</w:t>
      </w:r>
      <w:r w:rsidR="00026DF6" w:rsidRPr="00AD7CC5">
        <w:rPr>
          <w:rFonts w:ascii="Times New Roman" w:hAnsi="Times New Roman" w:cs="Times New Roman"/>
          <w:sz w:val="24"/>
          <w:szCs w:val="24"/>
          <w:lang w:val="en-US"/>
        </w:rPr>
        <w:t xml:space="preserve"> </w:t>
      </w:r>
      <w:r w:rsidR="00BB178D" w:rsidRPr="00AD7CC5">
        <w:rPr>
          <w:rFonts w:ascii="Times New Roman" w:hAnsi="Times New Roman" w:cs="Times New Roman"/>
          <w:sz w:val="24"/>
          <w:szCs w:val="24"/>
          <w:lang w:val="en-US"/>
        </w:rPr>
        <w:t>period</w:t>
      </w:r>
      <w:r w:rsidR="00BC1DE8" w:rsidRPr="00AD7CC5">
        <w:rPr>
          <w:rFonts w:ascii="Times New Roman" w:hAnsi="Times New Roman" w:cs="Times New Roman"/>
          <w:sz w:val="24"/>
          <w:szCs w:val="24"/>
          <w:lang w:val="en-US"/>
        </w:rPr>
        <w:t>s</w:t>
      </w:r>
      <w:r w:rsidR="00BB178D" w:rsidRPr="00AD7CC5">
        <w:rPr>
          <w:rFonts w:ascii="Times New Roman" w:hAnsi="Times New Roman" w:cs="Times New Roman"/>
          <w:sz w:val="24"/>
          <w:szCs w:val="24"/>
          <w:lang w:val="en-US"/>
        </w:rPr>
        <w:t xml:space="preserve"> for at least 25% of their day</w:t>
      </w:r>
      <w:r w:rsidR="00EB6A88" w:rsidRPr="00AD7CC5">
        <w:rPr>
          <w:rFonts w:ascii="Times New Roman" w:hAnsi="Times New Roman" w:cs="Times New Roman"/>
          <w:sz w:val="24"/>
          <w:szCs w:val="24"/>
          <w:lang w:val="en-US"/>
        </w:rPr>
        <w:t xml:space="preserve"> (</w:t>
      </w:r>
      <w:r w:rsidR="002F68C3" w:rsidRPr="00AD7CC5">
        <w:rPr>
          <w:rFonts w:ascii="Times New Roman" w:hAnsi="Times New Roman" w:cs="Times New Roman"/>
          <w:sz w:val="24"/>
          <w:szCs w:val="24"/>
          <w:lang w:val="en-US"/>
        </w:rPr>
        <w:t>howeve</w:t>
      </w:r>
      <w:r w:rsidR="001B6FB1" w:rsidRPr="00AD7CC5">
        <w:rPr>
          <w:rFonts w:ascii="Times New Roman" w:hAnsi="Times New Roman" w:cs="Times New Roman"/>
          <w:sz w:val="24"/>
          <w:szCs w:val="24"/>
          <w:lang w:val="en-US"/>
        </w:rPr>
        <w:t xml:space="preserve">r, participants were not required to </w:t>
      </w:r>
      <w:r w:rsidR="00677E47" w:rsidRPr="00AD7CC5">
        <w:rPr>
          <w:rFonts w:ascii="Times New Roman" w:hAnsi="Times New Roman" w:cs="Times New Roman"/>
          <w:sz w:val="24"/>
          <w:szCs w:val="24"/>
          <w:lang w:val="en-US"/>
        </w:rPr>
        <w:t>report elevated levels of episodic or general distress</w:t>
      </w:r>
      <w:r w:rsidR="00881F51" w:rsidRPr="00AD7CC5">
        <w:rPr>
          <w:rFonts w:ascii="Times New Roman" w:hAnsi="Times New Roman" w:cs="Times New Roman"/>
          <w:sz w:val="24"/>
          <w:szCs w:val="24"/>
          <w:lang w:val="en-US"/>
        </w:rPr>
        <w:t>)</w:t>
      </w:r>
      <w:r w:rsidR="00EB6A88" w:rsidRPr="00AD7CC5">
        <w:rPr>
          <w:rFonts w:ascii="Times New Roman" w:hAnsi="Times New Roman" w:cs="Times New Roman"/>
          <w:sz w:val="24"/>
          <w:szCs w:val="24"/>
          <w:lang w:val="en-US"/>
        </w:rPr>
        <w:t xml:space="preserve">, </w:t>
      </w:r>
      <w:r w:rsidR="00BB178D" w:rsidRPr="00AD7CC5">
        <w:rPr>
          <w:rFonts w:ascii="Times New Roman" w:hAnsi="Times New Roman" w:cs="Times New Roman"/>
          <w:sz w:val="24"/>
          <w:szCs w:val="24"/>
          <w:lang w:val="en-US"/>
        </w:rPr>
        <w:t>(</w:t>
      </w:r>
      <w:r w:rsidR="00F54A36" w:rsidRPr="00AD7CC5">
        <w:rPr>
          <w:rFonts w:ascii="Times New Roman" w:hAnsi="Times New Roman" w:cs="Times New Roman"/>
          <w:sz w:val="24"/>
          <w:szCs w:val="24"/>
          <w:lang w:val="en-US"/>
        </w:rPr>
        <w:t>4</w:t>
      </w:r>
      <w:r w:rsidR="00BB178D" w:rsidRPr="00AD7CC5">
        <w:rPr>
          <w:rFonts w:ascii="Times New Roman" w:hAnsi="Times New Roman" w:cs="Times New Roman"/>
          <w:sz w:val="24"/>
          <w:szCs w:val="24"/>
          <w:lang w:val="en-US"/>
        </w:rPr>
        <w:t xml:space="preserve">) </w:t>
      </w:r>
      <w:r w:rsidR="00473F8C" w:rsidRPr="00AD7CC5">
        <w:rPr>
          <w:rFonts w:ascii="Times New Roman" w:hAnsi="Times New Roman" w:cs="Times New Roman"/>
          <w:sz w:val="24"/>
          <w:szCs w:val="24"/>
          <w:lang w:val="en-US"/>
        </w:rPr>
        <w:t xml:space="preserve">adequately </w:t>
      </w:r>
      <w:r w:rsidR="00BB178D" w:rsidRPr="00AD7CC5">
        <w:rPr>
          <w:rFonts w:ascii="Times New Roman" w:hAnsi="Times New Roman" w:cs="Times New Roman"/>
          <w:sz w:val="24"/>
          <w:szCs w:val="24"/>
          <w:lang w:val="en-US"/>
        </w:rPr>
        <w:t xml:space="preserve">comprehended </w:t>
      </w:r>
      <w:r w:rsidR="00252D15" w:rsidRPr="00AD7CC5">
        <w:rPr>
          <w:rFonts w:ascii="Times New Roman" w:hAnsi="Times New Roman" w:cs="Times New Roman"/>
          <w:sz w:val="24"/>
          <w:szCs w:val="24"/>
          <w:lang w:val="en-US"/>
        </w:rPr>
        <w:t xml:space="preserve">the </w:t>
      </w:r>
      <w:r w:rsidR="00BB178D" w:rsidRPr="00AD7CC5">
        <w:rPr>
          <w:rFonts w:ascii="Times New Roman" w:hAnsi="Times New Roman" w:cs="Times New Roman"/>
          <w:sz w:val="24"/>
          <w:szCs w:val="24"/>
          <w:lang w:val="en-US"/>
        </w:rPr>
        <w:t>English</w:t>
      </w:r>
      <w:r w:rsidR="00252D15" w:rsidRPr="00AD7CC5">
        <w:rPr>
          <w:rFonts w:ascii="Times New Roman" w:hAnsi="Times New Roman" w:cs="Times New Roman"/>
          <w:sz w:val="24"/>
          <w:szCs w:val="24"/>
          <w:lang w:val="en-US"/>
        </w:rPr>
        <w:t xml:space="preserve"> language</w:t>
      </w:r>
      <w:r w:rsidR="00CC18BB" w:rsidRPr="00AD7CC5">
        <w:rPr>
          <w:rFonts w:ascii="Times New Roman" w:hAnsi="Times New Roman" w:cs="Times New Roman"/>
          <w:sz w:val="24"/>
          <w:szCs w:val="24"/>
          <w:lang w:val="en-US"/>
        </w:rPr>
        <w:t>,</w:t>
      </w:r>
      <w:r w:rsidR="00BB178D" w:rsidRPr="00AD7CC5">
        <w:rPr>
          <w:rFonts w:ascii="Times New Roman" w:hAnsi="Times New Roman" w:cs="Times New Roman"/>
          <w:sz w:val="24"/>
          <w:szCs w:val="24"/>
          <w:lang w:val="en-US"/>
        </w:rPr>
        <w:t xml:space="preserve"> </w:t>
      </w:r>
      <w:r w:rsidR="00B22F05" w:rsidRPr="00AD7CC5">
        <w:rPr>
          <w:rFonts w:ascii="Times New Roman" w:hAnsi="Times New Roman" w:cs="Times New Roman"/>
          <w:sz w:val="24"/>
          <w:szCs w:val="24"/>
          <w:lang w:val="en-US"/>
        </w:rPr>
        <w:t>(</w:t>
      </w:r>
      <w:r w:rsidR="00F54A36" w:rsidRPr="00AD7CC5">
        <w:rPr>
          <w:rFonts w:ascii="Times New Roman" w:hAnsi="Times New Roman" w:cs="Times New Roman"/>
          <w:sz w:val="24"/>
          <w:szCs w:val="24"/>
          <w:lang w:val="en-US"/>
        </w:rPr>
        <w:t xml:space="preserve">5) </w:t>
      </w:r>
      <w:r w:rsidR="000341E7" w:rsidRPr="00AD7CC5">
        <w:rPr>
          <w:rFonts w:ascii="Times New Roman" w:hAnsi="Times New Roman" w:cs="Times New Roman"/>
          <w:sz w:val="24"/>
          <w:szCs w:val="24"/>
          <w:lang w:val="en-US"/>
        </w:rPr>
        <w:t>were able to use a touch screen on a smartphone</w:t>
      </w:r>
      <w:r w:rsidR="00CC18BB" w:rsidRPr="00AD7CC5">
        <w:rPr>
          <w:rFonts w:ascii="Times New Roman" w:hAnsi="Times New Roman" w:cs="Times New Roman"/>
          <w:sz w:val="24"/>
          <w:szCs w:val="24"/>
          <w:lang w:val="en-US"/>
        </w:rPr>
        <w:t>,</w:t>
      </w:r>
      <w:r w:rsidR="000341E7" w:rsidRPr="00AD7CC5">
        <w:rPr>
          <w:rFonts w:ascii="Times New Roman" w:hAnsi="Times New Roman" w:cs="Times New Roman"/>
          <w:sz w:val="24"/>
          <w:szCs w:val="24"/>
          <w:lang w:val="en-US"/>
        </w:rPr>
        <w:t xml:space="preserve"> (6) </w:t>
      </w:r>
      <w:r w:rsidR="00CA7DF6" w:rsidRPr="00AD7CC5">
        <w:rPr>
          <w:rFonts w:ascii="Times New Roman" w:hAnsi="Times New Roman" w:cs="Times New Roman"/>
          <w:sz w:val="24"/>
          <w:szCs w:val="24"/>
          <w:lang w:val="en-US"/>
        </w:rPr>
        <w:t>did not have clinical evidence of</w:t>
      </w:r>
      <w:r w:rsidR="00F54A36" w:rsidRPr="00AD7CC5">
        <w:rPr>
          <w:rFonts w:ascii="Times New Roman" w:hAnsi="Times New Roman" w:cs="Times New Roman"/>
          <w:sz w:val="24"/>
          <w:szCs w:val="24"/>
          <w:lang w:val="en-US"/>
        </w:rPr>
        <w:t xml:space="preserve"> dementia</w:t>
      </w:r>
      <w:r w:rsidR="00D6211F" w:rsidRPr="00AD7CC5">
        <w:rPr>
          <w:rFonts w:ascii="Times New Roman" w:hAnsi="Times New Roman" w:cs="Times New Roman"/>
          <w:sz w:val="24"/>
          <w:szCs w:val="24"/>
          <w:lang w:val="en-US"/>
        </w:rPr>
        <w:t>,</w:t>
      </w:r>
      <w:r w:rsidR="00F54A36" w:rsidRPr="00AD7CC5">
        <w:rPr>
          <w:rFonts w:ascii="Times New Roman" w:hAnsi="Times New Roman" w:cs="Times New Roman"/>
          <w:sz w:val="24"/>
          <w:szCs w:val="24"/>
          <w:lang w:val="en-US"/>
        </w:rPr>
        <w:t xml:space="preserve"> </w:t>
      </w:r>
      <w:r w:rsidR="00BB178D" w:rsidRPr="00AD7CC5">
        <w:rPr>
          <w:rFonts w:ascii="Times New Roman" w:hAnsi="Times New Roman" w:cs="Times New Roman"/>
          <w:sz w:val="24"/>
          <w:szCs w:val="24"/>
          <w:lang w:val="en-US"/>
        </w:rPr>
        <w:t>and (</w:t>
      </w:r>
      <w:r w:rsidR="000341E7" w:rsidRPr="00AD7CC5">
        <w:rPr>
          <w:rFonts w:ascii="Times New Roman" w:hAnsi="Times New Roman" w:cs="Times New Roman"/>
          <w:sz w:val="24"/>
          <w:szCs w:val="24"/>
          <w:lang w:val="en-US"/>
        </w:rPr>
        <w:t>7</w:t>
      </w:r>
      <w:r w:rsidR="00BB178D" w:rsidRPr="00AD7CC5">
        <w:rPr>
          <w:rFonts w:ascii="Times New Roman" w:hAnsi="Times New Roman" w:cs="Times New Roman"/>
          <w:sz w:val="24"/>
          <w:szCs w:val="24"/>
          <w:lang w:val="en-US"/>
        </w:rPr>
        <w:t xml:space="preserve">) were able to </w:t>
      </w:r>
      <w:r w:rsidR="00BB178D" w:rsidRPr="00AD7CC5">
        <w:rPr>
          <w:rFonts w:ascii="Times New Roman" w:hAnsi="Times New Roman" w:cs="Times New Roman"/>
          <w:sz w:val="24"/>
          <w:szCs w:val="24"/>
          <w:lang w:val="en-US"/>
        </w:rPr>
        <w:lastRenderedPageBreak/>
        <w:t>provide informed consent.</w:t>
      </w:r>
      <w:r w:rsidR="00A8349B" w:rsidRPr="00AD7CC5">
        <w:rPr>
          <w:rFonts w:ascii="Times New Roman" w:hAnsi="Times New Roman" w:cs="Times New Roman"/>
          <w:sz w:val="24"/>
          <w:szCs w:val="24"/>
          <w:lang w:val="en-US"/>
        </w:rPr>
        <w:t xml:space="preserve"> </w:t>
      </w:r>
      <w:r w:rsidR="0021636E" w:rsidRPr="00AD7CC5">
        <w:rPr>
          <w:rFonts w:ascii="Times New Roman" w:hAnsi="Times New Roman" w:cs="Times New Roman"/>
          <w:sz w:val="24"/>
          <w:szCs w:val="24"/>
          <w:lang w:val="en-US"/>
        </w:rPr>
        <w:t>Th</w:t>
      </w:r>
      <w:r w:rsidR="000962FB" w:rsidRPr="00AD7CC5">
        <w:rPr>
          <w:rFonts w:ascii="Times New Roman" w:hAnsi="Times New Roman" w:cs="Times New Roman"/>
          <w:sz w:val="24"/>
          <w:szCs w:val="24"/>
          <w:lang w:val="en-US"/>
        </w:rPr>
        <w:t xml:space="preserve">e </w:t>
      </w:r>
      <w:r w:rsidR="00DB0ACE" w:rsidRPr="00AD7CC5">
        <w:rPr>
          <w:rFonts w:ascii="Times New Roman" w:hAnsi="Times New Roman" w:cs="Times New Roman"/>
          <w:sz w:val="24"/>
          <w:szCs w:val="24"/>
          <w:lang w:val="en-US"/>
        </w:rPr>
        <w:t>Movement</w:t>
      </w:r>
      <w:r w:rsidR="000962FB" w:rsidRPr="00AD7CC5">
        <w:rPr>
          <w:rFonts w:ascii="Times New Roman" w:hAnsi="Times New Roman" w:cs="Times New Roman"/>
          <w:sz w:val="24"/>
          <w:szCs w:val="24"/>
          <w:lang w:val="en-US"/>
        </w:rPr>
        <w:t xml:space="preserve"> Disorders </w:t>
      </w:r>
      <w:r w:rsidR="00DB5DA4" w:rsidRPr="00AD7CC5">
        <w:rPr>
          <w:rFonts w:ascii="Times New Roman" w:hAnsi="Times New Roman" w:cs="Times New Roman"/>
          <w:sz w:val="24"/>
          <w:szCs w:val="24"/>
          <w:lang w:val="en-US"/>
        </w:rPr>
        <w:t>S</w:t>
      </w:r>
      <w:r w:rsidR="000962FB" w:rsidRPr="00AD7CC5">
        <w:rPr>
          <w:rFonts w:ascii="Times New Roman" w:hAnsi="Times New Roman" w:cs="Times New Roman"/>
          <w:sz w:val="24"/>
          <w:szCs w:val="24"/>
          <w:lang w:val="en-US"/>
        </w:rPr>
        <w:t>er</w:t>
      </w:r>
      <w:r w:rsidR="001F07FB" w:rsidRPr="00AD7CC5">
        <w:rPr>
          <w:rFonts w:ascii="Times New Roman" w:hAnsi="Times New Roman" w:cs="Times New Roman"/>
          <w:sz w:val="24"/>
          <w:szCs w:val="24"/>
          <w:lang w:val="en-US"/>
        </w:rPr>
        <w:t xml:space="preserve">vice identified 19 </w:t>
      </w:r>
      <w:r w:rsidR="00E11B59" w:rsidRPr="00AD7CC5">
        <w:rPr>
          <w:rFonts w:ascii="Times New Roman" w:hAnsi="Times New Roman" w:cs="Times New Roman"/>
          <w:sz w:val="24"/>
          <w:szCs w:val="24"/>
          <w:lang w:val="en-US"/>
        </w:rPr>
        <w:t xml:space="preserve">eligible and interested individuals, all of whom </w:t>
      </w:r>
      <w:r w:rsidR="00B41F68" w:rsidRPr="00AD7CC5">
        <w:rPr>
          <w:rFonts w:ascii="Times New Roman" w:hAnsi="Times New Roman" w:cs="Times New Roman"/>
          <w:sz w:val="24"/>
          <w:szCs w:val="24"/>
          <w:lang w:val="en-US"/>
        </w:rPr>
        <w:t xml:space="preserve">provided consent to participate in the study. </w:t>
      </w:r>
      <w:r w:rsidR="001D6479" w:rsidRPr="00AD7CC5">
        <w:rPr>
          <w:rFonts w:ascii="Times New Roman" w:hAnsi="Times New Roman" w:cs="Times New Roman"/>
          <w:sz w:val="24"/>
          <w:szCs w:val="24"/>
          <w:lang w:val="en-US"/>
        </w:rPr>
        <w:t xml:space="preserve">However, one individual </w:t>
      </w:r>
      <w:r w:rsidR="00006055" w:rsidRPr="00AD7CC5">
        <w:rPr>
          <w:rFonts w:ascii="Times New Roman" w:hAnsi="Times New Roman" w:cs="Times New Roman"/>
          <w:sz w:val="24"/>
          <w:szCs w:val="24"/>
          <w:lang w:val="en-US"/>
        </w:rPr>
        <w:t xml:space="preserve">later </w:t>
      </w:r>
      <w:r w:rsidR="00A95856" w:rsidRPr="00AD7CC5">
        <w:rPr>
          <w:rFonts w:ascii="Times New Roman" w:hAnsi="Times New Roman" w:cs="Times New Roman"/>
          <w:sz w:val="24"/>
          <w:szCs w:val="24"/>
          <w:lang w:val="en-US"/>
        </w:rPr>
        <w:t xml:space="preserve">decided not to participate </w:t>
      </w:r>
      <w:r w:rsidR="0072774C" w:rsidRPr="00AD7CC5">
        <w:rPr>
          <w:rFonts w:ascii="Times New Roman" w:hAnsi="Times New Roman" w:cs="Times New Roman"/>
          <w:sz w:val="24"/>
          <w:szCs w:val="24"/>
          <w:lang w:val="en-US"/>
        </w:rPr>
        <w:t>before contributing any data</w:t>
      </w:r>
      <w:r w:rsidR="00264386" w:rsidRPr="00AD7CC5">
        <w:rPr>
          <w:rFonts w:ascii="Times New Roman" w:hAnsi="Times New Roman" w:cs="Times New Roman"/>
          <w:sz w:val="24"/>
          <w:szCs w:val="24"/>
          <w:lang w:val="en-US"/>
        </w:rPr>
        <w:t xml:space="preserve">, after reflecting </w:t>
      </w:r>
      <w:r w:rsidR="00235B43" w:rsidRPr="00AD7CC5">
        <w:rPr>
          <w:rFonts w:ascii="Times New Roman" w:hAnsi="Times New Roman" w:cs="Times New Roman"/>
          <w:sz w:val="24"/>
          <w:szCs w:val="24"/>
          <w:lang w:val="en-US"/>
        </w:rPr>
        <w:t xml:space="preserve">that </w:t>
      </w:r>
      <w:r w:rsidR="00264386" w:rsidRPr="00AD7CC5">
        <w:rPr>
          <w:rFonts w:ascii="Times New Roman" w:hAnsi="Times New Roman" w:cs="Times New Roman"/>
          <w:sz w:val="24"/>
          <w:szCs w:val="24"/>
          <w:lang w:val="en-US"/>
        </w:rPr>
        <w:t xml:space="preserve">adhering to the EMA schedule </w:t>
      </w:r>
      <w:r w:rsidR="00F7633A" w:rsidRPr="00AD7CC5">
        <w:rPr>
          <w:rFonts w:ascii="Times New Roman" w:hAnsi="Times New Roman" w:cs="Times New Roman"/>
          <w:sz w:val="24"/>
          <w:szCs w:val="24"/>
          <w:lang w:val="en-US"/>
        </w:rPr>
        <w:t>would be too demanding</w:t>
      </w:r>
      <w:r w:rsidR="00AF3A20" w:rsidRPr="00AD7CC5">
        <w:rPr>
          <w:rFonts w:ascii="Times New Roman" w:hAnsi="Times New Roman" w:cs="Times New Roman"/>
          <w:sz w:val="24"/>
          <w:szCs w:val="24"/>
          <w:lang w:val="en-US"/>
        </w:rPr>
        <w:t>. The two pa</w:t>
      </w:r>
      <w:r w:rsidR="00F7633A" w:rsidRPr="00AD7CC5">
        <w:rPr>
          <w:rFonts w:ascii="Times New Roman" w:hAnsi="Times New Roman" w:cs="Times New Roman"/>
          <w:sz w:val="24"/>
          <w:szCs w:val="24"/>
          <w:lang w:val="en-US"/>
        </w:rPr>
        <w:t>r</w:t>
      </w:r>
      <w:r w:rsidR="00AF3A20" w:rsidRPr="00AD7CC5">
        <w:rPr>
          <w:rFonts w:ascii="Times New Roman" w:hAnsi="Times New Roman" w:cs="Times New Roman"/>
          <w:sz w:val="24"/>
          <w:szCs w:val="24"/>
          <w:lang w:val="en-US"/>
        </w:rPr>
        <w:t>t</w:t>
      </w:r>
      <w:r w:rsidR="00F7633A" w:rsidRPr="00AD7CC5">
        <w:rPr>
          <w:rFonts w:ascii="Times New Roman" w:hAnsi="Times New Roman" w:cs="Times New Roman"/>
          <w:sz w:val="24"/>
          <w:szCs w:val="24"/>
          <w:lang w:val="en-US"/>
        </w:rPr>
        <w:t xml:space="preserve">icipants </w:t>
      </w:r>
      <w:r w:rsidR="00083BC3" w:rsidRPr="00AD7CC5">
        <w:rPr>
          <w:rFonts w:ascii="Times New Roman" w:hAnsi="Times New Roman" w:cs="Times New Roman"/>
          <w:sz w:val="24"/>
          <w:szCs w:val="24"/>
          <w:lang w:val="en-US"/>
        </w:rPr>
        <w:t xml:space="preserve">recruited following Parkinson’s UK were </w:t>
      </w:r>
      <w:r w:rsidR="00390DAC" w:rsidRPr="00AD7CC5">
        <w:rPr>
          <w:rFonts w:ascii="Times New Roman" w:hAnsi="Times New Roman" w:cs="Times New Roman"/>
          <w:sz w:val="24"/>
          <w:szCs w:val="24"/>
          <w:lang w:val="en-US"/>
        </w:rPr>
        <w:t>the first two individuals who contacted the research team</w:t>
      </w:r>
      <w:r w:rsidR="00DB5DA4" w:rsidRPr="00AD7CC5">
        <w:rPr>
          <w:rFonts w:ascii="Times New Roman" w:hAnsi="Times New Roman" w:cs="Times New Roman"/>
          <w:sz w:val="24"/>
          <w:szCs w:val="24"/>
          <w:lang w:val="en-US"/>
        </w:rPr>
        <w:t xml:space="preserve">. The </w:t>
      </w:r>
      <w:r w:rsidR="003B7019" w:rsidRPr="00AD7CC5">
        <w:rPr>
          <w:rFonts w:ascii="Times New Roman" w:hAnsi="Times New Roman" w:cs="Times New Roman"/>
          <w:sz w:val="24"/>
          <w:szCs w:val="24"/>
          <w:lang w:val="en-US"/>
        </w:rPr>
        <w:t xml:space="preserve">study received </w:t>
      </w:r>
      <w:r w:rsidR="00CA7DF6" w:rsidRPr="00AD7CC5">
        <w:rPr>
          <w:rFonts w:ascii="Times New Roman" w:hAnsi="Times New Roman" w:cs="Times New Roman"/>
          <w:sz w:val="24"/>
          <w:szCs w:val="24"/>
          <w:lang w:val="en-US"/>
        </w:rPr>
        <w:t xml:space="preserve">ethical </w:t>
      </w:r>
      <w:r w:rsidR="003B7019" w:rsidRPr="00AD7CC5">
        <w:rPr>
          <w:rFonts w:ascii="Times New Roman" w:hAnsi="Times New Roman" w:cs="Times New Roman"/>
          <w:sz w:val="24"/>
          <w:szCs w:val="24"/>
          <w:lang w:val="en-US"/>
        </w:rPr>
        <w:t xml:space="preserve">approval from the </w:t>
      </w:r>
      <w:r w:rsidR="00D92606" w:rsidRPr="00AD7CC5">
        <w:rPr>
          <w:rFonts w:ascii="Times New Roman" w:hAnsi="Times New Roman" w:cs="Times New Roman"/>
          <w:sz w:val="24"/>
          <w:szCs w:val="24"/>
          <w:lang w:val="en-US"/>
        </w:rPr>
        <w:t xml:space="preserve">Dulwich Research Ethics Committee </w:t>
      </w:r>
      <w:r w:rsidR="00CA7DF6" w:rsidRPr="00AD7CC5">
        <w:rPr>
          <w:rFonts w:ascii="Times New Roman" w:hAnsi="Times New Roman" w:cs="Times New Roman"/>
          <w:sz w:val="24"/>
          <w:szCs w:val="24"/>
          <w:lang w:val="en-US"/>
        </w:rPr>
        <w:t>(</w:t>
      </w:r>
      <w:r w:rsidR="00D92606" w:rsidRPr="00AD7CC5">
        <w:rPr>
          <w:rFonts w:ascii="Times New Roman" w:hAnsi="Times New Roman" w:cs="Times New Roman"/>
          <w:sz w:val="24"/>
          <w:szCs w:val="24"/>
          <w:lang w:val="en-US"/>
        </w:rPr>
        <w:t>14/LO/0714)</w:t>
      </w:r>
      <w:r w:rsidR="00E2755F" w:rsidRPr="00AD7CC5">
        <w:rPr>
          <w:rFonts w:ascii="Times New Roman" w:hAnsi="Times New Roman" w:cs="Times New Roman"/>
          <w:sz w:val="24"/>
          <w:szCs w:val="24"/>
          <w:lang w:val="en-US"/>
        </w:rPr>
        <w:t>.</w:t>
      </w:r>
    </w:p>
    <w:p w14:paraId="09DA6117" w14:textId="6DA0C2E7" w:rsidR="0037794F" w:rsidRPr="00AD7CC5" w:rsidRDefault="0037794F" w:rsidP="0037794F">
      <w:pPr>
        <w:spacing w:after="0" w:line="480" w:lineRule="auto"/>
        <w:contextualSpacing/>
        <w:outlineLvl w:val="0"/>
        <w:rPr>
          <w:rFonts w:ascii="Times New Roman" w:hAnsi="Times New Roman" w:cs="Times New Roman"/>
          <w:b/>
          <w:sz w:val="24"/>
          <w:szCs w:val="24"/>
          <w:lang w:val="en-US"/>
        </w:rPr>
      </w:pPr>
      <w:r w:rsidRPr="00AD7CC5">
        <w:rPr>
          <w:rFonts w:ascii="Times New Roman" w:hAnsi="Times New Roman" w:cs="Times New Roman"/>
          <w:b/>
          <w:sz w:val="24"/>
          <w:szCs w:val="24"/>
          <w:lang w:val="en-US"/>
        </w:rPr>
        <w:t xml:space="preserve">Measures and </w:t>
      </w:r>
      <w:r w:rsidR="00324CDD" w:rsidRPr="00AD7CC5">
        <w:rPr>
          <w:rFonts w:ascii="Times New Roman" w:hAnsi="Times New Roman" w:cs="Times New Roman"/>
          <w:b/>
          <w:sz w:val="24"/>
          <w:szCs w:val="24"/>
          <w:lang w:val="en-US"/>
        </w:rPr>
        <w:t>P</w:t>
      </w:r>
      <w:r w:rsidRPr="00AD7CC5">
        <w:rPr>
          <w:rFonts w:ascii="Times New Roman" w:hAnsi="Times New Roman" w:cs="Times New Roman"/>
          <w:b/>
          <w:sz w:val="24"/>
          <w:szCs w:val="24"/>
          <w:lang w:val="en-US"/>
        </w:rPr>
        <w:t>rocedure</w:t>
      </w:r>
    </w:p>
    <w:p w14:paraId="19CB70EC" w14:textId="5D35812F" w:rsidR="0037794F" w:rsidRPr="00AD7CC5" w:rsidRDefault="00927633" w:rsidP="00CF7EE1">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Following consent</w:t>
      </w:r>
      <w:r w:rsidR="0037794F" w:rsidRPr="00AD7CC5">
        <w:rPr>
          <w:rFonts w:ascii="Times New Roman" w:hAnsi="Times New Roman" w:cs="Times New Roman"/>
          <w:sz w:val="24"/>
          <w:szCs w:val="24"/>
          <w:lang w:val="en-US"/>
        </w:rPr>
        <w:t>, participants provided demographic and clinical information, including date of PD diagnosis, typical pattern of motor fluctuations, and medication regimen</w:t>
      </w:r>
      <w:r w:rsidR="005A0E26" w:rsidRPr="00AD7CC5">
        <w:rPr>
          <w:rFonts w:ascii="Times New Roman" w:hAnsi="Times New Roman" w:cs="Times New Roman"/>
          <w:sz w:val="24"/>
          <w:szCs w:val="24"/>
          <w:lang w:val="en-US"/>
        </w:rPr>
        <w:t>.</w:t>
      </w:r>
      <w:r w:rsidR="0037794F" w:rsidRPr="00AD7CC5">
        <w:rPr>
          <w:rFonts w:ascii="Times New Roman" w:hAnsi="Times New Roman" w:cs="Times New Roman"/>
          <w:sz w:val="24"/>
          <w:szCs w:val="24"/>
          <w:lang w:val="en-US"/>
        </w:rPr>
        <w:t xml:space="preserve"> </w:t>
      </w:r>
      <w:r w:rsidR="00D745EB" w:rsidRPr="00AD7CC5">
        <w:rPr>
          <w:rFonts w:ascii="Times New Roman" w:hAnsi="Times New Roman" w:cs="Times New Roman"/>
          <w:sz w:val="24"/>
          <w:szCs w:val="24"/>
          <w:lang w:val="en-US"/>
        </w:rPr>
        <w:t>Participants also completed three self-report measures</w:t>
      </w:r>
      <w:r w:rsidR="0057411E" w:rsidRPr="00AD7CC5">
        <w:rPr>
          <w:rFonts w:ascii="Times New Roman" w:hAnsi="Times New Roman" w:cs="Times New Roman"/>
          <w:sz w:val="24"/>
          <w:szCs w:val="24"/>
          <w:lang w:val="en-US"/>
        </w:rPr>
        <w:t xml:space="preserve"> assessing trait metacognitions and </w:t>
      </w:r>
      <w:r w:rsidR="006A0B15" w:rsidRPr="00AD7CC5">
        <w:rPr>
          <w:rFonts w:ascii="Times New Roman" w:hAnsi="Times New Roman" w:cs="Times New Roman"/>
          <w:sz w:val="24"/>
          <w:szCs w:val="24"/>
          <w:lang w:val="en-US"/>
        </w:rPr>
        <w:t>affect over the previous 2 or 4 weeks.</w:t>
      </w:r>
      <w:r w:rsidR="00D966F4" w:rsidRPr="00AD7CC5">
        <w:rPr>
          <w:rFonts w:ascii="Times New Roman" w:hAnsi="Times New Roman" w:cs="Times New Roman"/>
          <w:sz w:val="24"/>
          <w:szCs w:val="24"/>
          <w:lang w:val="en-US"/>
        </w:rPr>
        <w:t xml:space="preserve"> </w:t>
      </w:r>
      <w:r w:rsidR="000302F0" w:rsidRPr="00AD7CC5">
        <w:rPr>
          <w:rFonts w:ascii="Times New Roman" w:hAnsi="Times New Roman" w:cs="Times New Roman"/>
          <w:sz w:val="24"/>
          <w:szCs w:val="24"/>
          <w:lang w:val="en-US"/>
        </w:rPr>
        <w:t>T</w:t>
      </w:r>
      <w:r w:rsidR="0037794F" w:rsidRPr="00AD7CC5">
        <w:rPr>
          <w:rFonts w:ascii="Times New Roman" w:hAnsi="Times New Roman" w:cs="Times New Roman"/>
          <w:sz w:val="24"/>
          <w:szCs w:val="24"/>
          <w:lang w:val="en-US"/>
        </w:rPr>
        <w:t>he 17-item Metacognitions abo</w:t>
      </w:r>
      <w:r w:rsidR="007D296C" w:rsidRPr="00AD7CC5">
        <w:rPr>
          <w:rFonts w:ascii="Times New Roman" w:hAnsi="Times New Roman" w:cs="Times New Roman"/>
          <w:sz w:val="24"/>
          <w:szCs w:val="24"/>
          <w:lang w:val="en-US"/>
        </w:rPr>
        <w:t>ut Symptom Control Scale</w:t>
      </w:r>
      <w:r w:rsidR="0037794F" w:rsidRPr="00AD7CC5">
        <w:rPr>
          <w:rFonts w:ascii="Times New Roman" w:hAnsi="Times New Roman" w:cs="Times New Roman"/>
          <w:sz w:val="24"/>
          <w:szCs w:val="24"/>
          <w:lang w:val="en-US"/>
        </w:rPr>
        <w:t xml:space="preserve"> </w:t>
      </w:r>
      <w:r w:rsidR="00441DDA" w:rsidRPr="00AD7CC5">
        <w:rPr>
          <w:rFonts w:ascii="Times New Roman" w:hAnsi="Times New Roman" w:cs="Times New Roman"/>
          <w:sz w:val="24"/>
          <w:szCs w:val="24"/>
          <w:lang w:val="en-US"/>
        </w:rPr>
        <w:fldChar w:fldCharType="begin">
          <w:fldData xml:space="preserve">PEVuZE5vdGU+PENpdGU+PEF1dGhvcj5GZXJuaWU8L0F1dGhvcj48WWVhcj4yMDE1PC9ZZWFyPjxS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</w:fldData>
        </w:fldChar>
      </w:r>
      <w:r w:rsidR="003020B2" w:rsidRPr="00AD7CC5">
        <w:rPr>
          <w:rFonts w:ascii="Times New Roman" w:hAnsi="Times New Roman" w:cs="Times New Roman"/>
          <w:sz w:val="24"/>
          <w:szCs w:val="24"/>
          <w:lang w:val="en-US"/>
        </w:rPr>
        <w:instrText xml:space="preserve"> ADDIN EN.CITE </w:instrText>
      </w:r>
      <w:r w:rsidR="003020B2" w:rsidRPr="00AD7CC5">
        <w:rPr>
          <w:rFonts w:ascii="Times New Roman" w:hAnsi="Times New Roman" w:cs="Times New Roman"/>
          <w:sz w:val="24"/>
          <w:szCs w:val="24"/>
          <w:lang w:val="en-US"/>
        </w:rPr>
        <w:fldChar w:fldCharType="begin">
          <w:fldData xml:space="preserve">PEVuZE5vdGU+PENpdGU+PEF1dGhvcj5GZXJuaWU8L0F1dGhvcj48WWVhcj4yMDE1PC9ZZWFyPjxS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</w:fldData>
        </w:fldChar>
      </w:r>
      <w:r w:rsidR="003020B2" w:rsidRPr="00AD7CC5">
        <w:rPr>
          <w:rFonts w:ascii="Times New Roman" w:hAnsi="Times New Roman" w:cs="Times New Roman"/>
          <w:sz w:val="24"/>
          <w:szCs w:val="24"/>
          <w:lang w:val="en-US"/>
        </w:rPr>
        <w:instrText xml:space="preserve"> ADDIN EN.CITE.DATA </w:instrText>
      </w:r>
      <w:r w:rsidR="003020B2" w:rsidRPr="00AD7CC5">
        <w:rPr>
          <w:rFonts w:ascii="Times New Roman" w:hAnsi="Times New Roman" w:cs="Times New Roman"/>
          <w:sz w:val="24"/>
          <w:szCs w:val="24"/>
          <w:lang w:val="en-US"/>
        </w:rPr>
      </w:r>
      <w:r w:rsidR="003020B2" w:rsidRPr="00AD7CC5">
        <w:rPr>
          <w:rFonts w:ascii="Times New Roman" w:hAnsi="Times New Roman" w:cs="Times New Roman"/>
          <w:sz w:val="24"/>
          <w:szCs w:val="24"/>
          <w:lang w:val="en-US"/>
        </w:rPr>
        <w:fldChar w:fldCharType="end"/>
      </w:r>
      <w:r w:rsidR="00441DDA" w:rsidRPr="00AD7CC5">
        <w:rPr>
          <w:rFonts w:ascii="Times New Roman" w:hAnsi="Times New Roman" w:cs="Times New Roman"/>
          <w:sz w:val="24"/>
          <w:szCs w:val="24"/>
          <w:lang w:val="en-US"/>
        </w:rPr>
      </w:r>
      <w:r w:rsidR="00441DDA" w:rsidRPr="00AD7CC5">
        <w:rPr>
          <w:rFonts w:ascii="Times New Roman" w:hAnsi="Times New Roman" w:cs="Times New Roman"/>
          <w:sz w:val="24"/>
          <w:szCs w:val="24"/>
          <w:lang w:val="en-US"/>
        </w:rPr>
        <w:fldChar w:fldCharType="separate"/>
      </w:r>
      <w:r w:rsidR="003020B2" w:rsidRPr="00AD7CC5">
        <w:rPr>
          <w:rFonts w:ascii="Times New Roman" w:hAnsi="Times New Roman" w:cs="Times New Roman"/>
          <w:noProof/>
          <w:sz w:val="24"/>
          <w:szCs w:val="24"/>
          <w:lang w:val="en-US"/>
        </w:rPr>
        <w:t>(MaSCS; Fernie, Maher-Edwards, Murphy, Nikcevic, &amp; Spada, 2015)</w:t>
      </w:r>
      <w:r w:rsidR="00441DDA" w:rsidRPr="00AD7CC5">
        <w:rPr>
          <w:rFonts w:ascii="Times New Roman" w:hAnsi="Times New Roman" w:cs="Times New Roman"/>
          <w:sz w:val="24"/>
          <w:szCs w:val="24"/>
          <w:lang w:val="en-US"/>
        </w:rPr>
        <w:fldChar w:fldCharType="end"/>
      </w:r>
      <w:r w:rsidR="0037794F" w:rsidRPr="00AD7CC5">
        <w:rPr>
          <w:rFonts w:ascii="Times New Roman" w:hAnsi="Times New Roman" w:cs="Times New Roman"/>
          <w:sz w:val="24"/>
          <w:szCs w:val="24"/>
          <w:lang w:val="en-US"/>
        </w:rPr>
        <w:t xml:space="preserve"> </w:t>
      </w:r>
      <w:r w:rsidR="000302F0" w:rsidRPr="00AD7CC5">
        <w:rPr>
          <w:rFonts w:ascii="Times New Roman" w:hAnsi="Times New Roman" w:cs="Times New Roman"/>
          <w:sz w:val="24"/>
          <w:szCs w:val="24"/>
          <w:lang w:val="en-US"/>
        </w:rPr>
        <w:t xml:space="preserve">assessed </w:t>
      </w:r>
      <w:r w:rsidR="0037794F" w:rsidRPr="00AD7CC5">
        <w:rPr>
          <w:rFonts w:ascii="Times New Roman" w:hAnsi="Times New Roman" w:cs="Times New Roman"/>
          <w:sz w:val="24"/>
          <w:szCs w:val="24"/>
          <w:lang w:val="en-US"/>
        </w:rPr>
        <w:t xml:space="preserve">both positive and negative metacognitions (PM and NM) </w:t>
      </w:r>
      <w:r w:rsidR="00DC0917" w:rsidRPr="00AD7CC5">
        <w:rPr>
          <w:rFonts w:ascii="Times New Roman" w:hAnsi="Times New Roman" w:cs="Times New Roman"/>
          <w:sz w:val="24"/>
          <w:szCs w:val="24"/>
          <w:lang w:val="en-US"/>
        </w:rPr>
        <w:t>about</w:t>
      </w:r>
      <w:r w:rsidR="0037794F" w:rsidRPr="00AD7CC5">
        <w:rPr>
          <w:rFonts w:ascii="Times New Roman" w:hAnsi="Times New Roman" w:cs="Times New Roman"/>
          <w:sz w:val="24"/>
          <w:szCs w:val="24"/>
          <w:lang w:val="en-US"/>
        </w:rPr>
        <w:t xml:space="preserve"> rumination and worry about symptoms</w:t>
      </w:r>
      <w:r w:rsidR="0009022A" w:rsidRPr="00AD7CC5">
        <w:rPr>
          <w:rFonts w:ascii="Times New Roman" w:hAnsi="Times New Roman" w:cs="Times New Roman"/>
          <w:sz w:val="24"/>
          <w:szCs w:val="24"/>
          <w:lang w:val="en-US"/>
        </w:rPr>
        <w:t xml:space="preserve"> a</w:t>
      </w:r>
      <w:r w:rsidR="0037794F" w:rsidRPr="00AD7CC5">
        <w:rPr>
          <w:rFonts w:ascii="Times New Roman" w:hAnsi="Times New Roman" w:cs="Times New Roman"/>
          <w:sz w:val="24"/>
          <w:szCs w:val="24"/>
          <w:lang w:val="en-US"/>
        </w:rPr>
        <w:t xml:space="preserve">nd symptom focus. </w:t>
      </w:r>
      <w:r w:rsidR="0068144B" w:rsidRPr="00AD7CC5">
        <w:rPr>
          <w:rFonts w:ascii="Times New Roman" w:hAnsi="Times New Roman" w:cs="Times New Roman"/>
          <w:sz w:val="24"/>
          <w:szCs w:val="24"/>
          <w:lang w:val="en-US"/>
        </w:rPr>
        <w:t>An earlier study tent</w:t>
      </w:r>
      <w:r w:rsidR="00A06B5E" w:rsidRPr="00AD7CC5">
        <w:rPr>
          <w:rFonts w:ascii="Times New Roman" w:hAnsi="Times New Roman" w:cs="Times New Roman"/>
          <w:sz w:val="24"/>
          <w:szCs w:val="24"/>
          <w:lang w:val="en-US"/>
        </w:rPr>
        <w:t>ati</w:t>
      </w:r>
      <w:r w:rsidR="0068144B" w:rsidRPr="00AD7CC5">
        <w:rPr>
          <w:rFonts w:ascii="Times New Roman" w:hAnsi="Times New Roman" w:cs="Times New Roman"/>
          <w:sz w:val="24"/>
          <w:szCs w:val="24"/>
          <w:lang w:val="en-US"/>
        </w:rPr>
        <w:t xml:space="preserve">vely </w:t>
      </w:r>
      <w:r w:rsidR="004E173F" w:rsidRPr="00AD7CC5">
        <w:rPr>
          <w:rFonts w:ascii="Times New Roman" w:hAnsi="Times New Roman" w:cs="Times New Roman"/>
          <w:sz w:val="24"/>
          <w:szCs w:val="24"/>
          <w:lang w:val="en-US"/>
        </w:rPr>
        <w:t xml:space="preserve">reported a relationship between PM and NM with </w:t>
      </w:r>
      <w:r w:rsidR="00A62B9E" w:rsidRPr="00AD7CC5">
        <w:rPr>
          <w:rFonts w:ascii="Times New Roman" w:hAnsi="Times New Roman" w:cs="Times New Roman"/>
          <w:sz w:val="24"/>
          <w:szCs w:val="24"/>
          <w:lang w:val="en-US"/>
        </w:rPr>
        <w:t xml:space="preserve">anxiety and depression in a </w:t>
      </w:r>
      <w:r w:rsidR="00B9048B" w:rsidRPr="00AD7CC5">
        <w:rPr>
          <w:rFonts w:ascii="Times New Roman" w:hAnsi="Times New Roman" w:cs="Times New Roman"/>
          <w:sz w:val="24"/>
          <w:szCs w:val="24"/>
          <w:lang w:val="en-US"/>
        </w:rPr>
        <w:t>sample</w:t>
      </w:r>
      <w:r w:rsidR="00CF79D5" w:rsidRPr="00AD7CC5">
        <w:rPr>
          <w:rFonts w:ascii="Times New Roman" w:hAnsi="Times New Roman" w:cs="Times New Roman"/>
          <w:sz w:val="24"/>
          <w:szCs w:val="24"/>
          <w:lang w:val="en-US"/>
        </w:rPr>
        <w:t xml:space="preserve"> of people with PD </w:t>
      </w:r>
      <w:r w:rsidR="00AF2D36" w:rsidRPr="00AD7CC5">
        <w:rPr>
          <w:rFonts w:ascii="Times New Roman" w:hAnsi="Times New Roman" w:cs="Times New Roman"/>
          <w:sz w:val="24"/>
          <w:szCs w:val="24"/>
          <w:lang w:val="en-US"/>
        </w:rPr>
        <w:t xml:space="preserve">and </w:t>
      </w:r>
      <w:r w:rsidR="00A62B9E" w:rsidRPr="00AD7CC5">
        <w:rPr>
          <w:rFonts w:ascii="Times New Roman" w:hAnsi="Times New Roman" w:cs="Times New Roman"/>
          <w:sz w:val="24"/>
          <w:szCs w:val="24"/>
          <w:lang w:val="en-US"/>
        </w:rPr>
        <w:t xml:space="preserve">distressing off periods </w:t>
      </w:r>
      <w:r w:rsidR="00963F16" w:rsidRPr="00AD7CC5">
        <w:rPr>
          <w:rFonts w:ascii="Times New Roman" w:hAnsi="Times New Roman" w:cs="Times New Roman"/>
          <w:sz w:val="24"/>
          <w:szCs w:val="24"/>
          <w:lang w:val="en-US"/>
        </w:rPr>
        <w:fldChar w:fldCharType="begin">
          <w:fldData xml:space="preserve">PEVuZE5vdGU+PENpdGU+PEF1dGhvcj5GZXJuaWU8L0F1dGhvcj48WWVhcj4yMDE1PC9ZZWFyPjxS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==
</w:fldData>
        </w:fldChar>
      </w:r>
      <w:r w:rsidR="003020B2" w:rsidRPr="00AD7CC5">
        <w:rPr>
          <w:rFonts w:ascii="Times New Roman" w:hAnsi="Times New Roman" w:cs="Times New Roman"/>
          <w:sz w:val="24"/>
          <w:szCs w:val="24"/>
          <w:lang w:val="en-US"/>
        </w:rPr>
        <w:instrText xml:space="preserve"> ADDIN EN.CITE </w:instrText>
      </w:r>
      <w:r w:rsidR="003020B2" w:rsidRPr="00AD7CC5">
        <w:rPr>
          <w:rFonts w:ascii="Times New Roman" w:hAnsi="Times New Roman" w:cs="Times New Roman"/>
          <w:sz w:val="24"/>
          <w:szCs w:val="24"/>
          <w:lang w:val="en-US"/>
        </w:rPr>
        <w:fldChar w:fldCharType="begin">
          <w:fldData xml:space="preserve">PEVuZE5vdGU+PENpdGU+PEF1dGhvcj5GZXJuaWU8L0F1dGhvcj48WWVhcj4yMDE1PC9ZZWFyPjxS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==
</w:fldData>
        </w:fldChar>
      </w:r>
      <w:r w:rsidR="003020B2" w:rsidRPr="00AD7CC5">
        <w:rPr>
          <w:rFonts w:ascii="Times New Roman" w:hAnsi="Times New Roman" w:cs="Times New Roman"/>
          <w:sz w:val="24"/>
          <w:szCs w:val="24"/>
          <w:lang w:val="en-US"/>
        </w:rPr>
        <w:instrText xml:space="preserve"> ADDIN EN.CITE.DATA </w:instrText>
      </w:r>
      <w:r w:rsidR="003020B2" w:rsidRPr="00AD7CC5">
        <w:rPr>
          <w:rFonts w:ascii="Times New Roman" w:hAnsi="Times New Roman" w:cs="Times New Roman"/>
          <w:sz w:val="24"/>
          <w:szCs w:val="24"/>
          <w:lang w:val="en-US"/>
        </w:rPr>
      </w:r>
      <w:r w:rsidR="003020B2" w:rsidRPr="00AD7CC5">
        <w:rPr>
          <w:rFonts w:ascii="Times New Roman" w:hAnsi="Times New Roman" w:cs="Times New Roman"/>
          <w:sz w:val="24"/>
          <w:szCs w:val="24"/>
          <w:lang w:val="en-US"/>
        </w:rPr>
        <w:fldChar w:fldCharType="end"/>
      </w:r>
      <w:r w:rsidR="00963F16" w:rsidRPr="00AD7CC5">
        <w:rPr>
          <w:rFonts w:ascii="Times New Roman" w:hAnsi="Times New Roman" w:cs="Times New Roman"/>
          <w:sz w:val="24"/>
          <w:szCs w:val="24"/>
          <w:lang w:val="en-US"/>
        </w:rPr>
      </w:r>
      <w:r w:rsidR="00963F16" w:rsidRPr="00AD7CC5">
        <w:rPr>
          <w:rFonts w:ascii="Times New Roman" w:hAnsi="Times New Roman" w:cs="Times New Roman"/>
          <w:sz w:val="24"/>
          <w:szCs w:val="24"/>
          <w:lang w:val="en-US"/>
        </w:rPr>
        <w:fldChar w:fldCharType="separate"/>
      </w:r>
      <w:r w:rsidR="003020B2" w:rsidRPr="00AD7CC5">
        <w:rPr>
          <w:rFonts w:ascii="Times New Roman" w:hAnsi="Times New Roman" w:cs="Times New Roman"/>
          <w:noProof/>
          <w:sz w:val="24"/>
          <w:szCs w:val="24"/>
          <w:lang w:val="en-US"/>
        </w:rPr>
        <w:t>(Fernie, Spada, et al., 2015)</w:t>
      </w:r>
      <w:r w:rsidR="00963F16" w:rsidRPr="00AD7CC5">
        <w:rPr>
          <w:rFonts w:ascii="Times New Roman" w:hAnsi="Times New Roman" w:cs="Times New Roman"/>
          <w:sz w:val="24"/>
          <w:szCs w:val="24"/>
          <w:lang w:val="en-US"/>
        </w:rPr>
        <w:fldChar w:fldCharType="end"/>
      </w:r>
      <w:r w:rsidR="00963F16" w:rsidRPr="00AD7CC5">
        <w:rPr>
          <w:rFonts w:ascii="Times New Roman" w:hAnsi="Times New Roman" w:cs="Times New Roman"/>
          <w:sz w:val="24"/>
          <w:szCs w:val="24"/>
          <w:lang w:val="en-US"/>
        </w:rPr>
        <w:t>.</w:t>
      </w:r>
      <w:r w:rsidR="00965A99" w:rsidRPr="00AD7CC5">
        <w:rPr>
          <w:rFonts w:ascii="Times New Roman" w:hAnsi="Times New Roman" w:cs="Times New Roman"/>
          <w:sz w:val="24"/>
          <w:szCs w:val="24"/>
          <w:lang w:val="en-US"/>
        </w:rPr>
        <w:t xml:space="preserve"> </w:t>
      </w:r>
      <w:r w:rsidR="0037794F" w:rsidRPr="00AD7CC5">
        <w:rPr>
          <w:rFonts w:ascii="Times New Roman" w:hAnsi="Times New Roman" w:cs="Times New Roman"/>
          <w:sz w:val="24"/>
          <w:szCs w:val="24"/>
          <w:lang w:val="en-US"/>
        </w:rPr>
        <w:t xml:space="preserve">Higher scores on the </w:t>
      </w:r>
      <w:r w:rsidR="00010237" w:rsidRPr="00AD7CC5">
        <w:rPr>
          <w:rFonts w:ascii="Times New Roman" w:hAnsi="Times New Roman" w:cs="Times New Roman"/>
          <w:sz w:val="24"/>
          <w:szCs w:val="24"/>
          <w:lang w:val="en-US"/>
        </w:rPr>
        <w:t>MaSCS</w:t>
      </w:r>
      <w:r w:rsidR="0037794F" w:rsidRPr="00AD7CC5">
        <w:rPr>
          <w:rFonts w:ascii="Times New Roman" w:hAnsi="Times New Roman" w:cs="Times New Roman"/>
          <w:sz w:val="24"/>
          <w:szCs w:val="24"/>
          <w:lang w:val="en-US"/>
        </w:rPr>
        <w:t xml:space="preserve"> indicate stronger endorsement</w:t>
      </w:r>
      <w:r w:rsidR="00010237" w:rsidRPr="00AD7CC5">
        <w:rPr>
          <w:rFonts w:ascii="Times New Roman" w:hAnsi="Times New Roman" w:cs="Times New Roman"/>
          <w:sz w:val="24"/>
          <w:szCs w:val="24"/>
          <w:lang w:val="en-US"/>
        </w:rPr>
        <w:t xml:space="preserve"> of PM </w:t>
      </w:r>
      <w:r w:rsidR="005077F6" w:rsidRPr="00AD7CC5">
        <w:rPr>
          <w:rFonts w:ascii="Times New Roman" w:hAnsi="Times New Roman" w:cs="Times New Roman"/>
          <w:sz w:val="24"/>
          <w:szCs w:val="24"/>
          <w:lang w:val="en-US"/>
        </w:rPr>
        <w:t>and NM</w:t>
      </w:r>
      <w:r w:rsidR="0037794F" w:rsidRPr="00AD7CC5">
        <w:rPr>
          <w:rFonts w:ascii="Times New Roman" w:hAnsi="Times New Roman" w:cs="Times New Roman"/>
          <w:sz w:val="24"/>
          <w:szCs w:val="24"/>
          <w:lang w:val="en-US"/>
        </w:rPr>
        <w:t>. Anxiety over the preceding 4</w:t>
      </w:r>
      <w:r w:rsidR="0038110E" w:rsidRPr="00AD7CC5">
        <w:rPr>
          <w:rFonts w:ascii="Times New Roman" w:hAnsi="Times New Roman" w:cs="Times New Roman"/>
          <w:sz w:val="24"/>
          <w:szCs w:val="24"/>
          <w:lang w:val="en-US"/>
        </w:rPr>
        <w:t xml:space="preserve"> </w:t>
      </w:r>
      <w:r w:rsidR="00CF7EE1" w:rsidRPr="00AD7CC5">
        <w:rPr>
          <w:rFonts w:ascii="Times New Roman" w:hAnsi="Times New Roman" w:cs="Times New Roman"/>
          <w:sz w:val="24"/>
          <w:szCs w:val="24"/>
          <w:lang w:val="en-US"/>
        </w:rPr>
        <w:t>we</w:t>
      </w:r>
      <w:r w:rsidR="0037794F" w:rsidRPr="00AD7CC5">
        <w:rPr>
          <w:rFonts w:ascii="Times New Roman" w:hAnsi="Times New Roman" w:cs="Times New Roman"/>
          <w:sz w:val="24"/>
          <w:szCs w:val="24"/>
          <w:lang w:val="en-US"/>
        </w:rPr>
        <w:t xml:space="preserve">eks was assessed using the </w:t>
      </w:r>
      <w:r w:rsidR="007635E1" w:rsidRPr="00AD7CC5">
        <w:rPr>
          <w:rFonts w:ascii="Times New Roman" w:hAnsi="Times New Roman" w:cs="Times New Roman"/>
          <w:sz w:val="24"/>
          <w:szCs w:val="24"/>
          <w:lang w:val="en-US"/>
        </w:rPr>
        <w:t xml:space="preserve">12-item </w:t>
      </w:r>
      <w:r w:rsidR="0037794F" w:rsidRPr="00AD7CC5">
        <w:rPr>
          <w:rFonts w:ascii="Times New Roman" w:hAnsi="Times New Roman" w:cs="Times New Roman"/>
          <w:sz w:val="24"/>
          <w:szCs w:val="24"/>
          <w:lang w:val="en-US"/>
        </w:rPr>
        <w:t xml:space="preserve">Parkinson’s Anxiety Scale </w:t>
      </w:r>
      <w:r w:rsidR="00CF7EE1" w:rsidRPr="00AD7CC5">
        <w:rPr>
          <w:rFonts w:ascii="Times New Roman" w:hAnsi="Times New Roman" w:cs="Times New Roman"/>
          <w:sz w:val="24"/>
          <w:szCs w:val="24"/>
          <w:lang w:val="en-US"/>
        </w:rPr>
        <w:fldChar w:fldCharType="begin">
          <w:fldData xml:space="preserve">PEVuZE5vdGU+PENpdGU+PEF1dGhvcj5MZWVudGplbnM8L0F1dGhvcj48WWVhcj4yMDE0PC9ZZWFy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=
</w:fldData>
        </w:fldChar>
      </w:r>
      <w:r w:rsidR="003020B2" w:rsidRPr="00AD7CC5">
        <w:rPr>
          <w:rFonts w:ascii="Times New Roman" w:hAnsi="Times New Roman" w:cs="Times New Roman"/>
          <w:sz w:val="24"/>
          <w:szCs w:val="24"/>
          <w:lang w:val="en-US"/>
        </w:rPr>
        <w:instrText xml:space="preserve"> ADDIN EN.CITE </w:instrText>
      </w:r>
      <w:r w:rsidR="003020B2" w:rsidRPr="00AD7CC5">
        <w:rPr>
          <w:rFonts w:ascii="Times New Roman" w:hAnsi="Times New Roman" w:cs="Times New Roman"/>
          <w:sz w:val="24"/>
          <w:szCs w:val="24"/>
          <w:lang w:val="en-US"/>
        </w:rPr>
        <w:fldChar w:fldCharType="begin">
          <w:fldData xml:space="preserve">PEVuZE5vdGU+PENpdGU+PEF1dGhvcj5MZWVudGplbnM8L0F1dGhvcj48WWVhcj4yMDE0PC9ZZWFy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=
</w:fldData>
        </w:fldChar>
      </w:r>
      <w:r w:rsidR="003020B2" w:rsidRPr="00AD7CC5">
        <w:rPr>
          <w:rFonts w:ascii="Times New Roman" w:hAnsi="Times New Roman" w:cs="Times New Roman"/>
          <w:sz w:val="24"/>
          <w:szCs w:val="24"/>
          <w:lang w:val="en-US"/>
        </w:rPr>
        <w:instrText xml:space="preserve"> ADDIN EN.CITE.DATA </w:instrText>
      </w:r>
      <w:r w:rsidR="003020B2" w:rsidRPr="00AD7CC5">
        <w:rPr>
          <w:rFonts w:ascii="Times New Roman" w:hAnsi="Times New Roman" w:cs="Times New Roman"/>
          <w:sz w:val="24"/>
          <w:szCs w:val="24"/>
          <w:lang w:val="en-US"/>
        </w:rPr>
      </w:r>
      <w:r w:rsidR="003020B2" w:rsidRPr="00AD7CC5">
        <w:rPr>
          <w:rFonts w:ascii="Times New Roman" w:hAnsi="Times New Roman" w:cs="Times New Roman"/>
          <w:sz w:val="24"/>
          <w:szCs w:val="24"/>
          <w:lang w:val="en-US"/>
        </w:rPr>
        <w:fldChar w:fldCharType="end"/>
      </w:r>
      <w:r w:rsidR="00CF7EE1" w:rsidRPr="00AD7CC5">
        <w:rPr>
          <w:rFonts w:ascii="Times New Roman" w:hAnsi="Times New Roman" w:cs="Times New Roman"/>
          <w:sz w:val="24"/>
          <w:szCs w:val="24"/>
          <w:lang w:val="en-US"/>
        </w:rPr>
      </w:r>
      <w:r w:rsidR="00CF7EE1" w:rsidRPr="00AD7CC5">
        <w:rPr>
          <w:rFonts w:ascii="Times New Roman" w:hAnsi="Times New Roman" w:cs="Times New Roman"/>
          <w:sz w:val="24"/>
          <w:szCs w:val="24"/>
          <w:lang w:val="en-US"/>
        </w:rPr>
        <w:fldChar w:fldCharType="separate"/>
      </w:r>
      <w:r w:rsidR="003020B2" w:rsidRPr="00AD7CC5">
        <w:rPr>
          <w:rFonts w:ascii="Times New Roman" w:hAnsi="Times New Roman" w:cs="Times New Roman"/>
          <w:noProof/>
          <w:sz w:val="24"/>
          <w:szCs w:val="24"/>
          <w:lang w:val="en-US"/>
        </w:rPr>
        <w:t>(PAS; Leentjens et al., 2014)</w:t>
      </w:r>
      <w:r w:rsidR="00CF7EE1" w:rsidRPr="00AD7CC5">
        <w:rPr>
          <w:rFonts w:ascii="Times New Roman" w:hAnsi="Times New Roman" w:cs="Times New Roman"/>
          <w:sz w:val="24"/>
          <w:szCs w:val="24"/>
          <w:lang w:val="en-US"/>
        </w:rPr>
        <w:fldChar w:fldCharType="end"/>
      </w:r>
      <w:r w:rsidR="006D7031" w:rsidRPr="00AD7CC5">
        <w:rPr>
          <w:rFonts w:ascii="Times New Roman" w:hAnsi="Times New Roman" w:cs="Times New Roman"/>
          <w:sz w:val="24"/>
          <w:szCs w:val="24"/>
          <w:lang w:val="en-US"/>
        </w:rPr>
        <w:t>, consisting of three subscales (persistent, episodic, and avoidance anxiety),</w:t>
      </w:r>
      <w:r w:rsidR="0037794F" w:rsidRPr="00AD7CC5">
        <w:rPr>
          <w:rFonts w:ascii="Times New Roman" w:hAnsi="Times New Roman" w:cs="Times New Roman"/>
          <w:sz w:val="24"/>
          <w:szCs w:val="24"/>
          <w:lang w:val="en-US"/>
        </w:rPr>
        <w:t xml:space="preserve"> and </w:t>
      </w:r>
      <w:r w:rsidR="005077F6" w:rsidRPr="00AD7CC5">
        <w:rPr>
          <w:rFonts w:ascii="Times New Roman" w:hAnsi="Times New Roman" w:cs="Times New Roman"/>
          <w:sz w:val="24"/>
          <w:szCs w:val="24"/>
          <w:lang w:val="en-US"/>
        </w:rPr>
        <w:t>depressive symptoms</w:t>
      </w:r>
      <w:r w:rsidR="0037794F" w:rsidRPr="00AD7CC5">
        <w:rPr>
          <w:rFonts w:ascii="Times New Roman" w:hAnsi="Times New Roman" w:cs="Times New Roman"/>
          <w:sz w:val="24"/>
          <w:szCs w:val="24"/>
          <w:lang w:val="en-US"/>
        </w:rPr>
        <w:t xml:space="preserve"> over the past </w:t>
      </w:r>
      <w:r w:rsidR="00640876" w:rsidRPr="00AD7CC5">
        <w:rPr>
          <w:rFonts w:ascii="Times New Roman" w:hAnsi="Times New Roman" w:cs="Times New Roman"/>
          <w:sz w:val="24"/>
          <w:szCs w:val="24"/>
          <w:lang w:val="en-US"/>
        </w:rPr>
        <w:t>2</w:t>
      </w:r>
      <w:r w:rsidR="0038110E" w:rsidRPr="00AD7CC5">
        <w:rPr>
          <w:rFonts w:ascii="Times New Roman" w:hAnsi="Times New Roman" w:cs="Times New Roman"/>
          <w:sz w:val="24"/>
          <w:szCs w:val="24"/>
          <w:lang w:val="en-US"/>
        </w:rPr>
        <w:t xml:space="preserve"> </w:t>
      </w:r>
      <w:r w:rsidR="00640876" w:rsidRPr="00AD7CC5">
        <w:rPr>
          <w:rFonts w:ascii="Times New Roman" w:hAnsi="Times New Roman" w:cs="Times New Roman"/>
          <w:sz w:val="24"/>
          <w:szCs w:val="24"/>
          <w:lang w:val="en-US"/>
        </w:rPr>
        <w:t xml:space="preserve">weeks </w:t>
      </w:r>
      <w:r w:rsidR="0037794F" w:rsidRPr="00AD7CC5">
        <w:rPr>
          <w:rFonts w:ascii="Times New Roman" w:hAnsi="Times New Roman" w:cs="Times New Roman"/>
          <w:sz w:val="24"/>
          <w:szCs w:val="24"/>
          <w:lang w:val="en-US"/>
        </w:rPr>
        <w:t xml:space="preserve">using the </w:t>
      </w:r>
      <w:r w:rsidR="0038110E" w:rsidRPr="00AD7CC5">
        <w:rPr>
          <w:rFonts w:ascii="Times New Roman" w:hAnsi="Times New Roman" w:cs="Times New Roman"/>
          <w:sz w:val="24"/>
          <w:szCs w:val="24"/>
          <w:lang w:val="en-US"/>
        </w:rPr>
        <w:t>nine</w:t>
      </w:r>
      <w:r w:rsidR="002E47F9" w:rsidRPr="00AD7CC5">
        <w:rPr>
          <w:rFonts w:ascii="Times New Roman" w:hAnsi="Times New Roman" w:cs="Times New Roman"/>
          <w:sz w:val="24"/>
          <w:szCs w:val="24"/>
          <w:lang w:val="en-US"/>
        </w:rPr>
        <w:t xml:space="preserve">-item </w:t>
      </w:r>
      <w:r w:rsidR="0037794F" w:rsidRPr="00AD7CC5">
        <w:rPr>
          <w:rFonts w:ascii="Times New Roman" w:hAnsi="Times New Roman" w:cs="Times New Roman"/>
          <w:sz w:val="24"/>
          <w:szCs w:val="24"/>
          <w:lang w:val="en-US"/>
        </w:rPr>
        <w:t>P</w:t>
      </w:r>
      <w:r w:rsidR="00CF7EE1" w:rsidRPr="00AD7CC5">
        <w:rPr>
          <w:rFonts w:ascii="Times New Roman" w:hAnsi="Times New Roman" w:cs="Times New Roman"/>
          <w:sz w:val="24"/>
          <w:szCs w:val="24"/>
          <w:lang w:val="en-US"/>
        </w:rPr>
        <w:t xml:space="preserve">atient </w:t>
      </w:r>
      <w:r w:rsidR="0037794F" w:rsidRPr="00AD7CC5">
        <w:rPr>
          <w:rFonts w:ascii="Times New Roman" w:hAnsi="Times New Roman" w:cs="Times New Roman"/>
          <w:sz w:val="24"/>
          <w:szCs w:val="24"/>
          <w:lang w:val="en-US"/>
        </w:rPr>
        <w:t>H</w:t>
      </w:r>
      <w:r w:rsidR="00CF7EE1" w:rsidRPr="00AD7CC5">
        <w:rPr>
          <w:rFonts w:ascii="Times New Roman" w:hAnsi="Times New Roman" w:cs="Times New Roman"/>
          <w:sz w:val="24"/>
          <w:szCs w:val="24"/>
          <w:lang w:val="en-US"/>
        </w:rPr>
        <w:t xml:space="preserve">ealth </w:t>
      </w:r>
      <w:r w:rsidR="0037794F" w:rsidRPr="00AD7CC5">
        <w:rPr>
          <w:rFonts w:ascii="Times New Roman" w:hAnsi="Times New Roman" w:cs="Times New Roman"/>
          <w:sz w:val="24"/>
          <w:szCs w:val="24"/>
          <w:lang w:val="en-US"/>
        </w:rPr>
        <w:t>Q</w:t>
      </w:r>
      <w:r w:rsidR="00CF7EE1" w:rsidRPr="00AD7CC5">
        <w:rPr>
          <w:rFonts w:ascii="Times New Roman" w:hAnsi="Times New Roman" w:cs="Times New Roman"/>
          <w:sz w:val="24"/>
          <w:szCs w:val="24"/>
          <w:lang w:val="en-US"/>
        </w:rPr>
        <w:t>uestionnaire</w:t>
      </w:r>
      <w:r w:rsidR="0037794F" w:rsidRPr="00AD7CC5">
        <w:rPr>
          <w:rFonts w:ascii="Times New Roman" w:hAnsi="Times New Roman" w:cs="Times New Roman"/>
          <w:sz w:val="24"/>
          <w:szCs w:val="24"/>
          <w:lang w:val="en-US"/>
        </w:rPr>
        <w:t xml:space="preserve"> </w:t>
      </w:r>
      <w:r w:rsidR="00FB1746" w:rsidRPr="00AD7CC5">
        <w:rPr>
          <w:rFonts w:ascii="Times New Roman" w:hAnsi="Times New Roman" w:cs="Times New Roman"/>
          <w:sz w:val="24"/>
          <w:szCs w:val="24"/>
          <w:lang w:val="en-US"/>
        </w:rPr>
        <w:fldChar w:fldCharType="begin"/>
      </w:r>
      <w:r w:rsidR="003020B2" w:rsidRPr="00AD7CC5">
        <w:rPr>
          <w:rFonts w:ascii="Times New Roman" w:hAnsi="Times New Roman" w:cs="Times New Roman"/>
          <w:sz w:val="24"/>
          <w:szCs w:val="24"/>
          <w:lang w:val="en-US"/>
        </w:rPr>
        <w:instrText xml:space="preserve"> ADDIN EN.CITE &lt;EndNote&gt;&lt;Cite&gt;&lt;Author&gt;Kroenke&lt;/Author&gt;&lt;Year&gt;2001&lt;/Year&gt;&lt;RecNum&gt;198&lt;/RecNum&gt;&lt;Prefix&gt;PHQ-9`; &lt;/Prefix&gt;&lt;DisplayText&gt;(PHQ-9; Kroenke, Spitzer, &amp;amp; Williams, 2001)&lt;/DisplayText&gt;&lt;record&gt;&lt;rec-number&gt;198&lt;/rec-number&gt;&lt;foreign-keys&gt;&lt;key app="EN" db-id="vwsswtd5udff93err055tv9orfd0pvevravv" timestamp="1414694993"&gt;198&lt;/key&gt;&lt;key app="ENWeb" db-id=""&gt;0&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Questionnaires&lt;/keyword&gt;&lt;keyword&gt;Reproducibility of Results&lt;/keyword&gt;&lt;keyword&gt;*Severity of Illness Index&lt;/keyword&gt;&lt;/keywords&gt;&lt;dates&gt;&lt;year&gt;2001&lt;/year&gt;&lt;pub-dates&gt;&lt;date&gt;Sep&lt;/date&gt;&lt;/pub-dates&gt;&lt;/dates&gt;&lt;isbn&gt;0884-8734 (Print)&amp;#xD;0884-8734&lt;/isbn&gt;&lt;accession-num&gt;11556941&lt;/accession-num&gt;&lt;urls&gt;&lt;related-urls&gt;&lt;url&gt;http://www.ncbi.nlm.nih.gov/pmc/articles/PMC1495268/pdf/jgi_01114.pdf&lt;/url&gt;&lt;/related-urls&gt;&lt;/urls&gt;&lt;custom2&gt;Pmc1495268&lt;/custom2&gt;&lt;remote-database-provider&gt;Nlm&lt;/remote-database-provider&gt;&lt;language&gt;eng&lt;/language&gt;&lt;/record&gt;&lt;/Cite&gt;&lt;/EndNote&gt;</w:instrText>
      </w:r>
      <w:r w:rsidR="00FB1746" w:rsidRPr="00AD7CC5">
        <w:rPr>
          <w:rFonts w:ascii="Times New Roman" w:hAnsi="Times New Roman" w:cs="Times New Roman"/>
          <w:sz w:val="24"/>
          <w:szCs w:val="24"/>
          <w:lang w:val="en-US"/>
        </w:rPr>
        <w:fldChar w:fldCharType="separate"/>
      </w:r>
      <w:r w:rsidR="003020B2" w:rsidRPr="00AD7CC5">
        <w:rPr>
          <w:rFonts w:ascii="Times New Roman" w:hAnsi="Times New Roman" w:cs="Times New Roman"/>
          <w:noProof/>
          <w:sz w:val="24"/>
          <w:szCs w:val="24"/>
          <w:lang w:val="en-US"/>
        </w:rPr>
        <w:t>(PHQ-9; Kroenke, Spitzer, &amp; Williams, 2001)</w:t>
      </w:r>
      <w:r w:rsidR="00FB1746" w:rsidRPr="00AD7CC5">
        <w:rPr>
          <w:rFonts w:ascii="Times New Roman" w:hAnsi="Times New Roman" w:cs="Times New Roman"/>
          <w:sz w:val="24"/>
          <w:szCs w:val="24"/>
          <w:lang w:val="en-US"/>
        </w:rPr>
        <w:fldChar w:fldCharType="end"/>
      </w:r>
      <w:r w:rsidR="0037794F" w:rsidRPr="00AD7CC5">
        <w:rPr>
          <w:rFonts w:ascii="Times New Roman" w:hAnsi="Times New Roman" w:cs="Times New Roman"/>
          <w:sz w:val="24"/>
          <w:szCs w:val="24"/>
          <w:lang w:val="en-US"/>
        </w:rPr>
        <w:t>. The</w:t>
      </w:r>
      <w:r w:rsidR="007236D6" w:rsidRPr="00AD7CC5">
        <w:rPr>
          <w:rFonts w:ascii="Times New Roman" w:hAnsi="Times New Roman" w:cs="Times New Roman"/>
          <w:sz w:val="24"/>
          <w:szCs w:val="24"/>
          <w:lang w:val="en-US"/>
        </w:rPr>
        <w:t xml:space="preserve"> PAS and PHQ-9</w:t>
      </w:r>
      <w:r w:rsidR="0037794F" w:rsidRPr="00AD7CC5">
        <w:rPr>
          <w:rFonts w:ascii="Times New Roman" w:hAnsi="Times New Roman" w:cs="Times New Roman"/>
          <w:sz w:val="24"/>
          <w:szCs w:val="24"/>
          <w:lang w:val="en-US"/>
        </w:rPr>
        <w:t xml:space="preserve"> were used to </w:t>
      </w:r>
      <w:r w:rsidR="008D6251" w:rsidRPr="00AD7CC5">
        <w:rPr>
          <w:rFonts w:ascii="Times New Roman" w:hAnsi="Times New Roman" w:cs="Times New Roman"/>
          <w:sz w:val="24"/>
          <w:szCs w:val="24"/>
          <w:lang w:val="en-US"/>
        </w:rPr>
        <w:t>characterize</w:t>
      </w:r>
      <w:r w:rsidR="007236D6" w:rsidRPr="00AD7CC5">
        <w:rPr>
          <w:rFonts w:ascii="Times New Roman" w:hAnsi="Times New Roman" w:cs="Times New Roman"/>
          <w:sz w:val="24"/>
          <w:szCs w:val="24"/>
          <w:lang w:val="en-US"/>
        </w:rPr>
        <w:t xml:space="preserve"> the sample but not </w:t>
      </w:r>
      <w:r w:rsidR="0037794F" w:rsidRPr="00AD7CC5">
        <w:rPr>
          <w:rFonts w:ascii="Times New Roman" w:hAnsi="Times New Roman" w:cs="Times New Roman"/>
          <w:sz w:val="24"/>
          <w:szCs w:val="24"/>
          <w:lang w:val="en-US"/>
        </w:rPr>
        <w:t>in the subsequent modelling.</w:t>
      </w:r>
    </w:p>
    <w:p w14:paraId="4AEA6DF8" w14:textId="62532FA9" w:rsidR="001D02E7" w:rsidRPr="00AD7CC5" w:rsidRDefault="001370BB" w:rsidP="007864C5">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After</w:t>
      </w:r>
      <w:r w:rsidR="00D61095" w:rsidRPr="00AD7CC5">
        <w:rPr>
          <w:rFonts w:ascii="Times New Roman" w:hAnsi="Times New Roman" w:cs="Times New Roman"/>
          <w:sz w:val="24"/>
          <w:szCs w:val="24"/>
          <w:lang w:val="en-US"/>
        </w:rPr>
        <w:t xml:space="preserve"> completing the self-report measures, participants </w:t>
      </w:r>
      <w:r w:rsidR="009A197B" w:rsidRPr="00AD7CC5">
        <w:rPr>
          <w:rFonts w:ascii="Times New Roman" w:hAnsi="Times New Roman" w:cs="Times New Roman"/>
          <w:sz w:val="24"/>
          <w:szCs w:val="24"/>
          <w:lang w:val="en-US"/>
        </w:rPr>
        <w:t xml:space="preserve">began a 7-day EMA data collection period. </w:t>
      </w:r>
      <w:r w:rsidR="0037794F" w:rsidRPr="00AD7CC5">
        <w:rPr>
          <w:rFonts w:ascii="Times New Roman" w:hAnsi="Times New Roman" w:cs="Times New Roman"/>
          <w:sz w:val="24"/>
          <w:szCs w:val="24"/>
          <w:lang w:val="en-US"/>
        </w:rPr>
        <w:t>An EMA software application (‘App’) was built on the Movisen</w:t>
      </w:r>
      <w:r w:rsidR="002E476C" w:rsidRPr="00AD7CC5">
        <w:rPr>
          <w:rFonts w:ascii="Times New Roman" w:hAnsi="Times New Roman" w:cs="Times New Roman"/>
          <w:sz w:val="24"/>
          <w:szCs w:val="24"/>
          <w:lang w:val="en-US"/>
        </w:rPr>
        <w:t>s</w:t>
      </w:r>
      <w:r w:rsidR="0037794F" w:rsidRPr="00AD7CC5">
        <w:rPr>
          <w:rFonts w:ascii="Times New Roman" w:hAnsi="Times New Roman" w:cs="Times New Roman"/>
          <w:sz w:val="24"/>
          <w:szCs w:val="24"/>
          <w:lang w:val="en-US"/>
        </w:rPr>
        <w:t xml:space="preserve">XS </w:t>
      </w:r>
      <w:r w:rsidR="0037794F" w:rsidRPr="00AD7CC5">
        <w:rPr>
          <w:rFonts w:ascii="Times New Roman" w:hAnsi="Times New Roman" w:cs="Times New Roman"/>
          <w:sz w:val="24"/>
          <w:szCs w:val="24"/>
          <w:lang w:val="en-US"/>
        </w:rPr>
        <w:lastRenderedPageBreak/>
        <w:t>platform</w:t>
      </w:r>
      <w:r w:rsidR="00D6132A" w:rsidRPr="00AD7CC5">
        <w:rPr>
          <w:rFonts w:ascii="Times New Roman" w:hAnsi="Times New Roman" w:cs="Times New Roman"/>
          <w:sz w:val="24"/>
          <w:szCs w:val="24"/>
          <w:lang w:val="en-US"/>
        </w:rPr>
        <w:t xml:space="preserve"> (gathering encrypted data)</w:t>
      </w:r>
      <w:r w:rsidR="0037794F" w:rsidRPr="00AD7CC5">
        <w:rPr>
          <w:rFonts w:ascii="Times New Roman" w:hAnsi="Times New Roman" w:cs="Times New Roman"/>
          <w:sz w:val="24"/>
          <w:szCs w:val="24"/>
          <w:lang w:val="en-US"/>
        </w:rPr>
        <w:t xml:space="preserve"> for Android operating system</w:t>
      </w:r>
      <w:r w:rsidR="008E5589" w:rsidRPr="00AD7CC5">
        <w:rPr>
          <w:rFonts w:ascii="Times New Roman" w:hAnsi="Times New Roman" w:cs="Times New Roman"/>
          <w:sz w:val="24"/>
          <w:szCs w:val="24"/>
          <w:lang w:val="en-US"/>
        </w:rPr>
        <w:t xml:space="preserve"> </w:t>
      </w:r>
      <w:r w:rsidR="00B05B64" w:rsidRPr="00AD7CC5">
        <w:rPr>
          <w:rFonts w:ascii="Times New Roman" w:hAnsi="Times New Roman" w:cs="Times New Roman"/>
          <w:sz w:val="24"/>
          <w:szCs w:val="24"/>
          <w:lang w:val="en-US"/>
        </w:rPr>
        <w:fldChar w:fldCharType="begin"/>
      </w:r>
      <w:r w:rsidR="00CD7EC5" w:rsidRPr="00AD7CC5">
        <w:rPr>
          <w:rFonts w:ascii="Times New Roman" w:hAnsi="Times New Roman" w:cs="Times New Roman"/>
          <w:sz w:val="24"/>
          <w:szCs w:val="24"/>
          <w:lang w:val="en-US"/>
        </w:rPr>
        <w:instrText xml:space="preserve"> ADDIN EN.CITE &lt;EndNote&gt;&lt;Cite&gt;&lt;Author&gt;GmbH&lt;/Author&gt;&lt;Year&gt;2015&lt;/Year&gt;&lt;RecNum&gt;5825&lt;/RecNum&gt;&lt;DisplayText&gt;(GmbH, 2015)&lt;/DisplayText&gt;&lt;record&gt;&lt;rec-number&gt;5825&lt;/rec-number&gt;&lt;foreign-keys&gt;&lt;key app="EN" db-id="vwsswtd5udff93err055tv9orfd0pvevravv" timestamp="1510582416"&gt;5825&lt;/key&gt;&lt;/foreign-keys&gt;&lt;ref-type name="Computer Program"&gt;9&lt;/ref-type&gt;&lt;contributors&gt;&lt;authors&gt;&lt;author&gt;movisens GmbH&lt;/author&gt;&lt;/authors&gt;&lt;/contributors&gt;&lt;titles&gt;&lt;title&gt;MovisensXS&lt;/title&gt;&lt;/titles&gt;&lt;edition&gt;0.7.4162&lt;/edition&gt;&lt;dates&gt;&lt;year&gt;2015&lt;/year&gt;&lt;/dates&gt;&lt;pub-location&gt;Karlsruhe, Germany&lt;/pub-location&gt;&lt;urls&gt;&lt;/urls&gt;&lt;/record&gt;&lt;/Cite&gt;&lt;/EndNote&gt;</w:instrText>
      </w:r>
      <w:r w:rsidR="00B05B64" w:rsidRPr="00AD7CC5">
        <w:rPr>
          <w:rFonts w:ascii="Times New Roman" w:hAnsi="Times New Roman" w:cs="Times New Roman"/>
          <w:sz w:val="24"/>
          <w:szCs w:val="24"/>
          <w:lang w:val="en-US"/>
        </w:rPr>
        <w:fldChar w:fldCharType="separate"/>
      </w:r>
      <w:r w:rsidR="003020B2" w:rsidRPr="00AD7CC5">
        <w:rPr>
          <w:rFonts w:ascii="Times New Roman" w:hAnsi="Times New Roman" w:cs="Times New Roman"/>
          <w:noProof/>
          <w:sz w:val="24"/>
          <w:szCs w:val="24"/>
          <w:lang w:val="en-US"/>
        </w:rPr>
        <w:t>(GmbH, 2015)</w:t>
      </w:r>
      <w:r w:rsidR="00B05B64" w:rsidRPr="00AD7CC5">
        <w:rPr>
          <w:rFonts w:ascii="Times New Roman" w:hAnsi="Times New Roman" w:cs="Times New Roman"/>
          <w:sz w:val="24"/>
          <w:szCs w:val="24"/>
          <w:lang w:val="en-US"/>
        </w:rPr>
        <w:fldChar w:fldCharType="end"/>
      </w:r>
      <w:r w:rsidR="008E5589" w:rsidRPr="00AD7CC5">
        <w:rPr>
          <w:rFonts w:ascii="Times New Roman" w:hAnsi="Times New Roman" w:cs="Times New Roman"/>
          <w:sz w:val="24"/>
          <w:szCs w:val="24"/>
          <w:lang w:val="en-US"/>
        </w:rPr>
        <w:t xml:space="preserve"> </w:t>
      </w:r>
      <w:r w:rsidR="0037794F" w:rsidRPr="00AD7CC5">
        <w:rPr>
          <w:rFonts w:ascii="Times New Roman" w:hAnsi="Times New Roman" w:cs="Times New Roman"/>
          <w:sz w:val="24"/>
          <w:szCs w:val="24"/>
          <w:lang w:val="en-US"/>
        </w:rPr>
        <w:t xml:space="preserve">and deployed on ‘Google Nexus 5’ smartphones </w:t>
      </w:r>
      <w:r w:rsidR="00963351" w:rsidRPr="00AD7CC5">
        <w:rPr>
          <w:rFonts w:ascii="Times New Roman" w:hAnsi="Times New Roman" w:cs="Times New Roman"/>
          <w:sz w:val="24"/>
          <w:szCs w:val="24"/>
          <w:lang w:val="en-US"/>
        </w:rPr>
        <w:t>(</w:t>
      </w:r>
      <w:r w:rsidR="0037794F" w:rsidRPr="00AD7CC5">
        <w:rPr>
          <w:rFonts w:ascii="Times New Roman" w:hAnsi="Times New Roman" w:cs="Times New Roman"/>
          <w:sz w:val="24"/>
          <w:szCs w:val="24"/>
          <w:lang w:val="en-US"/>
        </w:rPr>
        <w:t>on which all telephony and data services had been disabled</w:t>
      </w:r>
      <w:r w:rsidR="00963351" w:rsidRPr="00AD7CC5">
        <w:rPr>
          <w:rFonts w:ascii="Times New Roman" w:hAnsi="Times New Roman" w:cs="Times New Roman"/>
          <w:sz w:val="24"/>
          <w:szCs w:val="24"/>
          <w:lang w:val="en-US"/>
        </w:rPr>
        <w:t>)</w:t>
      </w:r>
      <w:r w:rsidR="00F45DB6" w:rsidRPr="00AD7CC5">
        <w:rPr>
          <w:rFonts w:ascii="Times New Roman" w:hAnsi="Times New Roman" w:cs="Times New Roman"/>
          <w:sz w:val="24"/>
          <w:szCs w:val="24"/>
          <w:lang w:val="en-US"/>
        </w:rPr>
        <w:t>, provided by the research team</w:t>
      </w:r>
      <w:r w:rsidR="000E653F" w:rsidRPr="00AD7CC5">
        <w:rPr>
          <w:rFonts w:ascii="Times New Roman" w:hAnsi="Times New Roman" w:cs="Times New Roman"/>
          <w:sz w:val="24"/>
          <w:szCs w:val="24"/>
          <w:lang w:val="en-US"/>
        </w:rPr>
        <w:t xml:space="preserve"> for the study period</w:t>
      </w:r>
      <w:r w:rsidR="0037794F" w:rsidRPr="00AD7CC5">
        <w:rPr>
          <w:rFonts w:ascii="Times New Roman" w:hAnsi="Times New Roman" w:cs="Times New Roman"/>
          <w:sz w:val="24"/>
          <w:szCs w:val="24"/>
          <w:lang w:val="en-US"/>
        </w:rPr>
        <w:t xml:space="preserve">. The App’s design was informed </w:t>
      </w:r>
      <w:r w:rsidR="000302F0" w:rsidRPr="00AD7CC5">
        <w:rPr>
          <w:rFonts w:ascii="Times New Roman" w:hAnsi="Times New Roman" w:cs="Times New Roman"/>
          <w:sz w:val="24"/>
          <w:szCs w:val="24"/>
          <w:lang w:val="en-US"/>
        </w:rPr>
        <w:t>by feedback f</w:t>
      </w:r>
      <w:r w:rsidR="00A47E51" w:rsidRPr="00AD7CC5">
        <w:rPr>
          <w:rFonts w:ascii="Times New Roman" w:hAnsi="Times New Roman" w:cs="Times New Roman"/>
          <w:sz w:val="24"/>
          <w:szCs w:val="24"/>
          <w:lang w:val="en-US"/>
        </w:rPr>
        <w:t>rom Parkinson’s UK</w:t>
      </w:r>
      <w:r w:rsidR="0037794F" w:rsidRPr="00AD7CC5">
        <w:rPr>
          <w:rFonts w:ascii="Times New Roman" w:hAnsi="Times New Roman" w:cs="Times New Roman"/>
          <w:sz w:val="24"/>
          <w:szCs w:val="24"/>
          <w:lang w:val="en-US"/>
        </w:rPr>
        <w:t>. It was programmed to produce four random auditory alerts per day</w:t>
      </w:r>
      <w:r w:rsidR="007864C5" w:rsidRPr="00AD7CC5">
        <w:rPr>
          <w:rFonts w:ascii="Times New Roman" w:hAnsi="Times New Roman" w:cs="Times New Roman"/>
          <w:sz w:val="24"/>
          <w:szCs w:val="24"/>
          <w:lang w:val="en-US"/>
        </w:rPr>
        <w:t>,</w:t>
      </w:r>
      <w:r w:rsidR="0037794F" w:rsidRPr="00AD7CC5">
        <w:rPr>
          <w:rFonts w:ascii="Times New Roman" w:hAnsi="Times New Roman" w:cs="Times New Roman"/>
          <w:sz w:val="24"/>
          <w:szCs w:val="24"/>
          <w:lang w:val="en-US"/>
        </w:rPr>
        <w:t xml:space="preserve"> scheduled between 8am and 8pm (stratified into four, 3-hour windows). Following an alert, participants could choose to complete</w:t>
      </w:r>
      <w:r w:rsidR="008E14CB" w:rsidRPr="00AD7CC5">
        <w:rPr>
          <w:rFonts w:ascii="Times New Roman" w:hAnsi="Times New Roman" w:cs="Times New Roman"/>
          <w:sz w:val="24"/>
          <w:szCs w:val="24"/>
          <w:lang w:val="en-US"/>
        </w:rPr>
        <w:t xml:space="preserve"> (or</w:t>
      </w:r>
      <w:r w:rsidR="0037794F" w:rsidRPr="00AD7CC5">
        <w:rPr>
          <w:rFonts w:ascii="Times New Roman" w:hAnsi="Times New Roman" w:cs="Times New Roman"/>
          <w:sz w:val="24"/>
          <w:szCs w:val="24"/>
          <w:lang w:val="en-US"/>
        </w:rPr>
        <w:t xml:space="preserve"> postpone</w:t>
      </w:r>
      <w:r w:rsidR="00AC685E" w:rsidRPr="00AD7CC5">
        <w:rPr>
          <w:rFonts w:ascii="Times New Roman" w:hAnsi="Times New Roman" w:cs="Times New Roman"/>
          <w:sz w:val="24"/>
          <w:szCs w:val="24"/>
          <w:lang w:val="en-US"/>
        </w:rPr>
        <w:t>,</w:t>
      </w:r>
      <w:r w:rsidR="0037794F" w:rsidRPr="00AD7CC5">
        <w:rPr>
          <w:rFonts w:ascii="Times New Roman" w:hAnsi="Times New Roman" w:cs="Times New Roman"/>
          <w:sz w:val="24"/>
          <w:szCs w:val="24"/>
          <w:lang w:val="en-US"/>
        </w:rPr>
        <w:t xml:space="preserve"> or dismiss</w:t>
      </w:r>
      <w:r w:rsidR="00AC685E" w:rsidRPr="00AD7CC5">
        <w:rPr>
          <w:rFonts w:ascii="Times New Roman" w:hAnsi="Times New Roman" w:cs="Times New Roman"/>
          <w:sz w:val="24"/>
          <w:szCs w:val="24"/>
          <w:lang w:val="en-US"/>
        </w:rPr>
        <w:t>,</w:t>
      </w:r>
      <w:r w:rsidR="008E14CB" w:rsidRPr="00AD7CC5">
        <w:rPr>
          <w:rFonts w:ascii="Times New Roman" w:hAnsi="Times New Roman" w:cs="Times New Roman"/>
          <w:sz w:val="24"/>
          <w:szCs w:val="24"/>
          <w:lang w:val="en-US"/>
        </w:rPr>
        <w:t xml:space="preserve"> completion of)</w:t>
      </w:r>
      <w:r w:rsidR="0037794F" w:rsidRPr="00AD7CC5">
        <w:rPr>
          <w:rFonts w:ascii="Times New Roman" w:hAnsi="Times New Roman" w:cs="Times New Roman"/>
          <w:sz w:val="24"/>
          <w:szCs w:val="24"/>
          <w:lang w:val="en-US"/>
        </w:rPr>
        <w:t xml:space="preserve"> a</w:t>
      </w:r>
      <w:r w:rsidR="00271CFA" w:rsidRPr="00AD7CC5">
        <w:rPr>
          <w:rFonts w:ascii="Times New Roman" w:hAnsi="Times New Roman" w:cs="Times New Roman"/>
          <w:sz w:val="24"/>
          <w:szCs w:val="24"/>
          <w:lang w:val="en-US"/>
        </w:rPr>
        <w:t xml:space="preserve"> </w:t>
      </w:r>
      <w:r w:rsidR="007864C5" w:rsidRPr="00AD7CC5">
        <w:rPr>
          <w:rFonts w:ascii="Times New Roman" w:hAnsi="Times New Roman" w:cs="Times New Roman"/>
          <w:sz w:val="24"/>
          <w:szCs w:val="24"/>
          <w:lang w:val="en-US"/>
        </w:rPr>
        <w:t xml:space="preserve">brief </w:t>
      </w:r>
      <w:r w:rsidR="0037794F" w:rsidRPr="00AD7CC5">
        <w:rPr>
          <w:rFonts w:ascii="Times New Roman" w:hAnsi="Times New Roman" w:cs="Times New Roman"/>
          <w:sz w:val="24"/>
          <w:szCs w:val="24"/>
          <w:lang w:val="en-US"/>
        </w:rPr>
        <w:t xml:space="preserve">survey. </w:t>
      </w:r>
      <w:r w:rsidR="00AC685E" w:rsidRPr="00AD7CC5">
        <w:rPr>
          <w:rFonts w:ascii="Times New Roman" w:hAnsi="Times New Roman" w:cs="Times New Roman"/>
          <w:sz w:val="24"/>
          <w:szCs w:val="24"/>
          <w:lang w:val="en-US"/>
        </w:rPr>
        <w:t>Also, p</w:t>
      </w:r>
      <w:r w:rsidR="0037794F" w:rsidRPr="00AD7CC5">
        <w:rPr>
          <w:rFonts w:ascii="Times New Roman" w:hAnsi="Times New Roman" w:cs="Times New Roman"/>
          <w:sz w:val="24"/>
          <w:szCs w:val="24"/>
          <w:lang w:val="en-US"/>
        </w:rPr>
        <w:t xml:space="preserve">articipants could </w:t>
      </w:r>
      <w:r w:rsidR="009113F4" w:rsidRPr="00AD7CC5">
        <w:rPr>
          <w:rFonts w:ascii="Times New Roman" w:hAnsi="Times New Roman" w:cs="Times New Roman"/>
          <w:sz w:val="24"/>
          <w:szCs w:val="24"/>
          <w:lang w:val="en-US"/>
        </w:rPr>
        <w:t>self-</w:t>
      </w:r>
      <w:r w:rsidR="0037794F" w:rsidRPr="00AD7CC5">
        <w:rPr>
          <w:rFonts w:ascii="Times New Roman" w:hAnsi="Times New Roman" w:cs="Times New Roman"/>
          <w:sz w:val="24"/>
          <w:szCs w:val="24"/>
          <w:lang w:val="en-US"/>
        </w:rPr>
        <w:t>initiate a survey</w:t>
      </w:r>
      <w:r w:rsidR="00AC685E" w:rsidRPr="00AD7CC5">
        <w:rPr>
          <w:rFonts w:ascii="Times New Roman" w:hAnsi="Times New Roman" w:cs="Times New Roman"/>
          <w:sz w:val="24"/>
          <w:szCs w:val="24"/>
          <w:lang w:val="en-US"/>
        </w:rPr>
        <w:t xml:space="preserve"> at any time</w:t>
      </w:r>
      <w:r w:rsidR="0037794F" w:rsidRPr="00AD7CC5">
        <w:rPr>
          <w:rFonts w:ascii="Times New Roman" w:hAnsi="Times New Roman" w:cs="Times New Roman"/>
          <w:sz w:val="24"/>
          <w:szCs w:val="24"/>
          <w:lang w:val="en-US"/>
        </w:rPr>
        <w:t>.</w:t>
      </w:r>
      <w:r w:rsidR="00BF0D72" w:rsidRPr="00AD7CC5">
        <w:rPr>
          <w:rFonts w:ascii="Times New Roman" w:hAnsi="Times New Roman" w:cs="Times New Roman"/>
          <w:sz w:val="24"/>
          <w:szCs w:val="24"/>
          <w:lang w:val="en-US"/>
        </w:rPr>
        <w:t xml:space="preserve"> </w:t>
      </w:r>
      <w:r w:rsidR="004C0065" w:rsidRPr="00AD7CC5">
        <w:rPr>
          <w:rFonts w:ascii="Times New Roman" w:hAnsi="Times New Roman" w:cs="Times New Roman"/>
          <w:sz w:val="24"/>
          <w:szCs w:val="24"/>
          <w:lang w:val="en-US"/>
        </w:rPr>
        <w:t>The context data gather</w:t>
      </w:r>
      <w:r w:rsidR="00275A91" w:rsidRPr="00AD7CC5">
        <w:rPr>
          <w:rFonts w:ascii="Times New Roman" w:hAnsi="Times New Roman" w:cs="Times New Roman"/>
          <w:sz w:val="24"/>
          <w:szCs w:val="24"/>
          <w:lang w:val="en-US"/>
        </w:rPr>
        <w:t>ed</w:t>
      </w:r>
      <w:r w:rsidR="004C0065" w:rsidRPr="00AD7CC5">
        <w:rPr>
          <w:rFonts w:ascii="Times New Roman" w:hAnsi="Times New Roman" w:cs="Times New Roman"/>
          <w:sz w:val="24"/>
          <w:szCs w:val="24"/>
          <w:lang w:val="en-US"/>
        </w:rPr>
        <w:t xml:space="preserve"> </w:t>
      </w:r>
      <w:r w:rsidR="00545DA0" w:rsidRPr="00AD7CC5">
        <w:rPr>
          <w:rFonts w:ascii="Times New Roman" w:hAnsi="Times New Roman" w:cs="Times New Roman"/>
          <w:sz w:val="24"/>
          <w:szCs w:val="24"/>
          <w:lang w:val="en-US"/>
        </w:rPr>
        <w:t xml:space="preserve">by EMA was structured </w:t>
      </w:r>
      <w:r w:rsidR="00C61D6E" w:rsidRPr="00AD7CC5">
        <w:rPr>
          <w:rFonts w:ascii="Times New Roman" w:hAnsi="Times New Roman" w:cs="Times New Roman"/>
          <w:sz w:val="24"/>
          <w:szCs w:val="24"/>
          <w:lang w:val="en-US"/>
        </w:rPr>
        <w:t>and momentary time sampled.</w:t>
      </w:r>
    </w:p>
    <w:p w14:paraId="70D572DB" w14:textId="1C5EFBB2" w:rsidR="001D02E7" w:rsidRPr="00AD7CC5" w:rsidRDefault="0037794F" w:rsidP="00880E31">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 xml:space="preserve">Each survey consisted of seven items asking about </w:t>
      </w:r>
      <w:r w:rsidR="00646506" w:rsidRPr="00AD7CC5">
        <w:rPr>
          <w:rFonts w:ascii="Times New Roman" w:hAnsi="Times New Roman" w:cs="Times New Roman"/>
          <w:sz w:val="24"/>
          <w:szCs w:val="24"/>
          <w:lang w:val="en-US"/>
        </w:rPr>
        <w:t xml:space="preserve">their momentary </w:t>
      </w:r>
      <w:r w:rsidRPr="00AD7CC5">
        <w:rPr>
          <w:rFonts w:ascii="Times New Roman" w:hAnsi="Times New Roman" w:cs="Times New Roman"/>
          <w:sz w:val="24"/>
          <w:szCs w:val="24"/>
          <w:lang w:val="en-US"/>
        </w:rPr>
        <w:t>motor state (‘Motor’</w:t>
      </w:r>
      <w:r w:rsidR="00B1698F" w:rsidRPr="00AD7CC5">
        <w:rPr>
          <w:rFonts w:ascii="Times New Roman" w:hAnsi="Times New Roman" w:cs="Times New Roman"/>
          <w:sz w:val="24"/>
          <w:szCs w:val="24"/>
          <w:lang w:val="en-US"/>
        </w:rPr>
        <w:t>, including on and off periods and transitional states: i.e., on-wearing-off and off-coming-on</w:t>
      </w:r>
      <w:r w:rsidRPr="00AD7CC5">
        <w:rPr>
          <w:rFonts w:ascii="Times New Roman" w:hAnsi="Times New Roman" w:cs="Times New Roman"/>
          <w:sz w:val="24"/>
          <w:szCs w:val="24"/>
          <w:lang w:val="en-US"/>
        </w:rPr>
        <w:t xml:space="preserve">), the psychosocial context (‘Company’), the interval between the survey time and the last DRT dose (‘Medication’), level of </w:t>
      </w:r>
      <w:r w:rsidR="00C1504D" w:rsidRPr="00AD7CC5">
        <w:rPr>
          <w:rFonts w:ascii="Times New Roman" w:hAnsi="Times New Roman" w:cs="Times New Roman"/>
          <w:sz w:val="24"/>
          <w:szCs w:val="24"/>
          <w:lang w:val="en-US"/>
        </w:rPr>
        <w:t>episodic</w:t>
      </w:r>
      <w:r w:rsidRPr="00AD7CC5">
        <w:rPr>
          <w:rFonts w:ascii="Times New Roman" w:hAnsi="Times New Roman" w:cs="Times New Roman"/>
          <w:sz w:val="24"/>
          <w:szCs w:val="24"/>
          <w:lang w:val="en-US"/>
        </w:rPr>
        <w:t xml:space="preserve"> dis</w:t>
      </w:r>
      <w:r w:rsidR="00296EE5" w:rsidRPr="00AD7CC5">
        <w:rPr>
          <w:rFonts w:ascii="Times New Roman" w:hAnsi="Times New Roman" w:cs="Times New Roman"/>
          <w:sz w:val="24"/>
          <w:szCs w:val="24"/>
          <w:lang w:val="en-US"/>
        </w:rPr>
        <w:t xml:space="preserve">tress (‘Distress’), and </w:t>
      </w:r>
      <w:r w:rsidRPr="00AD7CC5">
        <w:rPr>
          <w:rFonts w:ascii="Times New Roman" w:hAnsi="Times New Roman" w:cs="Times New Roman"/>
          <w:sz w:val="24"/>
          <w:szCs w:val="24"/>
          <w:lang w:val="en-US"/>
        </w:rPr>
        <w:t xml:space="preserve">the </w:t>
      </w:r>
      <w:r w:rsidR="00963875" w:rsidRPr="00AD7CC5">
        <w:rPr>
          <w:rFonts w:ascii="Times New Roman" w:hAnsi="Times New Roman" w:cs="Times New Roman"/>
          <w:sz w:val="24"/>
          <w:szCs w:val="24"/>
          <w:lang w:val="en-US"/>
        </w:rPr>
        <w:t xml:space="preserve">extent which a </w:t>
      </w:r>
      <w:r w:rsidRPr="00AD7CC5">
        <w:rPr>
          <w:rFonts w:ascii="Times New Roman" w:hAnsi="Times New Roman" w:cs="Times New Roman"/>
          <w:sz w:val="24"/>
          <w:szCs w:val="24"/>
          <w:lang w:val="en-US"/>
        </w:rPr>
        <w:t xml:space="preserve">participant was engaging in </w:t>
      </w:r>
      <w:r w:rsidR="003A3223" w:rsidRPr="00AD7CC5">
        <w:rPr>
          <w:rFonts w:ascii="Times New Roman" w:hAnsi="Times New Roman" w:cs="Times New Roman"/>
          <w:sz w:val="24"/>
          <w:szCs w:val="24"/>
          <w:lang w:val="en-US"/>
        </w:rPr>
        <w:t>certain cognitive processes</w:t>
      </w:r>
      <w:r w:rsidRPr="00AD7CC5">
        <w:rPr>
          <w:rFonts w:ascii="Times New Roman" w:hAnsi="Times New Roman" w:cs="Times New Roman"/>
          <w:sz w:val="24"/>
          <w:szCs w:val="24"/>
          <w:lang w:val="en-US"/>
        </w:rPr>
        <w:t xml:space="preserve"> (see </w:t>
      </w:r>
      <w:r w:rsidR="00E057DF" w:rsidRPr="00AD7CC5">
        <w:rPr>
          <w:rFonts w:ascii="Times New Roman" w:hAnsi="Times New Roman" w:cs="Times New Roman"/>
          <w:sz w:val="24"/>
          <w:szCs w:val="24"/>
          <w:lang w:val="en-US"/>
        </w:rPr>
        <w:t>Supplementary Material</w:t>
      </w:r>
      <w:r w:rsidRPr="00AD7CC5">
        <w:rPr>
          <w:rFonts w:ascii="Times New Roman" w:hAnsi="Times New Roman" w:cs="Times New Roman"/>
          <w:sz w:val="24"/>
          <w:szCs w:val="24"/>
          <w:lang w:val="en-US"/>
        </w:rPr>
        <w:t xml:space="preserve"> 1).</w:t>
      </w:r>
      <w:r w:rsidR="00CA25E3" w:rsidRPr="00AD7CC5">
        <w:rPr>
          <w:rFonts w:ascii="Times New Roman" w:hAnsi="Times New Roman" w:cs="Times New Roman"/>
          <w:sz w:val="24"/>
          <w:szCs w:val="24"/>
          <w:lang w:val="en-US"/>
        </w:rPr>
        <w:t xml:space="preserve"> </w:t>
      </w:r>
      <w:r w:rsidR="00880E31" w:rsidRPr="00AD7CC5">
        <w:rPr>
          <w:rFonts w:ascii="Times New Roman" w:hAnsi="Times New Roman" w:cs="Times New Roman"/>
          <w:sz w:val="24"/>
          <w:szCs w:val="24"/>
          <w:lang w:val="en-US"/>
        </w:rPr>
        <w:t>Episodic d</w:t>
      </w:r>
      <w:r w:rsidR="00EF73BC" w:rsidRPr="00AD7CC5">
        <w:rPr>
          <w:rFonts w:ascii="Times New Roman" w:hAnsi="Times New Roman" w:cs="Times New Roman"/>
          <w:sz w:val="24"/>
          <w:szCs w:val="24"/>
          <w:lang w:val="en-US"/>
        </w:rPr>
        <w:t xml:space="preserve">istress and cognitive process engagement was assessed </w:t>
      </w:r>
      <w:r w:rsidR="00E05AEF" w:rsidRPr="00AD7CC5">
        <w:rPr>
          <w:rFonts w:ascii="Times New Roman" w:hAnsi="Times New Roman" w:cs="Times New Roman"/>
          <w:sz w:val="24"/>
          <w:szCs w:val="24"/>
          <w:lang w:val="en-US"/>
        </w:rPr>
        <w:t>using</w:t>
      </w:r>
      <w:r w:rsidR="00EF73BC" w:rsidRPr="00AD7CC5">
        <w:rPr>
          <w:rFonts w:ascii="Times New Roman" w:hAnsi="Times New Roman" w:cs="Times New Roman"/>
          <w:sz w:val="24"/>
          <w:szCs w:val="24"/>
          <w:lang w:val="en-US"/>
        </w:rPr>
        <w:t xml:space="preserve"> a</w:t>
      </w:r>
      <w:r w:rsidR="00E05AEF" w:rsidRPr="00AD7CC5">
        <w:rPr>
          <w:rFonts w:ascii="Times New Roman" w:hAnsi="Times New Roman" w:cs="Times New Roman"/>
          <w:sz w:val="24"/>
          <w:szCs w:val="24"/>
          <w:lang w:val="en-US"/>
        </w:rPr>
        <w:t>n ordinal,</w:t>
      </w:r>
      <w:r w:rsidR="00EF73BC" w:rsidRPr="00AD7CC5">
        <w:rPr>
          <w:rFonts w:ascii="Times New Roman" w:hAnsi="Times New Roman" w:cs="Times New Roman"/>
          <w:sz w:val="24"/>
          <w:szCs w:val="24"/>
          <w:lang w:val="en-US"/>
        </w:rPr>
        <w:t xml:space="preserve"> five-point response format. </w:t>
      </w:r>
      <w:r w:rsidR="008D0D53" w:rsidRPr="00AD7CC5">
        <w:rPr>
          <w:rFonts w:ascii="Times New Roman" w:hAnsi="Times New Roman" w:cs="Times New Roman"/>
          <w:sz w:val="24"/>
          <w:szCs w:val="24"/>
          <w:lang w:val="en-US"/>
        </w:rPr>
        <w:t xml:space="preserve">The hour of the day each individual survey was completed defined the variable ‘Time’. </w:t>
      </w:r>
      <w:r w:rsidR="00AA3265" w:rsidRPr="00AD7CC5">
        <w:rPr>
          <w:rFonts w:ascii="Times New Roman" w:hAnsi="Times New Roman" w:cs="Times New Roman"/>
          <w:sz w:val="24"/>
          <w:szCs w:val="24"/>
          <w:lang w:val="en-US"/>
        </w:rPr>
        <w:t>H</w:t>
      </w:r>
      <w:r w:rsidR="008D0D53" w:rsidRPr="00AD7CC5">
        <w:rPr>
          <w:rFonts w:ascii="Times New Roman" w:hAnsi="Times New Roman" w:cs="Times New Roman"/>
          <w:sz w:val="24"/>
          <w:szCs w:val="24"/>
          <w:lang w:val="en-US"/>
        </w:rPr>
        <w:t>ow a survey was initiated (either participant-initiated or</w:t>
      </w:r>
      <w:r w:rsidR="00AA3265" w:rsidRPr="00AD7CC5">
        <w:rPr>
          <w:rFonts w:ascii="Times New Roman" w:hAnsi="Times New Roman" w:cs="Times New Roman"/>
          <w:sz w:val="24"/>
          <w:szCs w:val="24"/>
          <w:lang w:val="en-US"/>
        </w:rPr>
        <w:t xml:space="preserve"> in response to</w:t>
      </w:r>
      <w:r w:rsidR="008D0D53" w:rsidRPr="00AD7CC5">
        <w:rPr>
          <w:rFonts w:ascii="Times New Roman" w:hAnsi="Times New Roman" w:cs="Times New Roman"/>
          <w:sz w:val="24"/>
          <w:szCs w:val="24"/>
          <w:lang w:val="en-US"/>
        </w:rPr>
        <w:t xml:space="preserve"> a random alert)</w:t>
      </w:r>
      <w:r w:rsidR="00AA3265" w:rsidRPr="00AD7CC5">
        <w:rPr>
          <w:rFonts w:ascii="Times New Roman" w:hAnsi="Times New Roman" w:cs="Times New Roman"/>
          <w:sz w:val="24"/>
          <w:szCs w:val="24"/>
          <w:lang w:val="en-US"/>
        </w:rPr>
        <w:t xml:space="preserve"> was used to create</w:t>
      </w:r>
      <w:r w:rsidR="00DD45B2" w:rsidRPr="00AD7CC5">
        <w:rPr>
          <w:rFonts w:ascii="Times New Roman" w:hAnsi="Times New Roman" w:cs="Times New Roman"/>
          <w:sz w:val="24"/>
          <w:szCs w:val="24"/>
          <w:lang w:val="en-US"/>
        </w:rPr>
        <w:t xml:space="preserve"> a dichotomous variable labelled ‘Trigger’</w:t>
      </w:r>
      <w:r w:rsidR="008D0D53" w:rsidRPr="00AD7CC5">
        <w:rPr>
          <w:rFonts w:ascii="Times New Roman" w:hAnsi="Times New Roman" w:cs="Times New Roman"/>
          <w:sz w:val="24"/>
          <w:szCs w:val="24"/>
          <w:lang w:val="en-US"/>
        </w:rPr>
        <w:t>.</w:t>
      </w:r>
    </w:p>
    <w:p w14:paraId="2CB7BEBD" w14:textId="6B8C49AA" w:rsidR="0037794F" w:rsidRPr="00AD7CC5" w:rsidRDefault="001F4C2E" w:rsidP="007864C5">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 xml:space="preserve">Before beginning the EMA data collection period, participants were taught how to use the </w:t>
      </w:r>
      <w:r w:rsidR="00D25E8E" w:rsidRPr="00AD7CC5">
        <w:rPr>
          <w:rFonts w:ascii="Times New Roman" w:hAnsi="Times New Roman" w:cs="Times New Roman"/>
          <w:sz w:val="24"/>
          <w:szCs w:val="24"/>
          <w:lang w:val="en-US"/>
        </w:rPr>
        <w:t xml:space="preserve">smartphone and the </w:t>
      </w:r>
      <w:r w:rsidR="004B4BA0" w:rsidRPr="00AD7CC5">
        <w:rPr>
          <w:rFonts w:ascii="Times New Roman" w:hAnsi="Times New Roman" w:cs="Times New Roman"/>
          <w:sz w:val="24"/>
          <w:szCs w:val="24"/>
          <w:lang w:val="en-US"/>
        </w:rPr>
        <w:t>App and</w:t>
      </w:r>
      <w:r w:rsidR="00343E8C" w:rsidRPr="00AD7CC5">
        <w:rPr>
          <w:rFonts w:ascii="Times New Roman" w:hAnsi="Times New Roman" w:cs="Times New Roman"/>
          <w:sz w:val="24"/>
          <w:szCs w:val="24"/>
          <w:lang w:val="en-US"/>
        </w:rPr>
        <w:t xml:space="preserve"> </w:t>
      </w:r>
      <w:r w:rsidR="004B4BA0" w:rsidRPr="00AD7CC5">
        <w:rPr>
          <w:rFonts w:ascii="Times New Roman" w:hAnsi="Times New Roman" w:cs="Times New Roman"/>
          <w:sz w:val="24"/>
          <w:szCs w:val="24"/>
          <w:lang w:val="en-US"/>
        </w:rPr>
        <w:t xml:space="preserve">provided with </w:t>
      </w:r>
      <w:r w:rsidR="00D9683F" w:rsidRPr="00AD7CC5">
        <w:rPr>
          <w:rFonts w:ascii="Times New Roman" w:hAnsi="Times New Roman" w:cs="Times New Roman"/>
          <w:sz w:val="24"/>
          <w:szCs w:val="24"/>
          <w:lang w:val="en-US"/>
        </w:rPr>
        <w:t xml:space="preserve">an </w:t>
      </w:r>
      <w:r w:rsidR="00D25E8E" w:rsidRPr="00AD7CC5">
        <w:rPr>
          <w:rFonts w:ascii="Times New Roman" w:hAnsi="Times New Roman" w:cs="Times New Roman"/>
          <w:sz w:val="24"/>
          <w:szCs w:val="24"/>
          <w:lang w:val="en-US"/>
        </w:rPr>
        <w:t>instruction manual</w:t>
      </w:r>
      <w:r w:rsidR="00204E7A" w:rsidRPr="00AD7CC5">
        <w:rPr>
          <w:rFonts w:ascii="Times New Roman" w:hAnsi="Times New Roman" w:cs="Times New Roman"/>
          <w:sz w:val="24"/>
          <w:szCs w:val="24"/>
          <w:lang w:val="en-US"/>
        </w:rPr>
        <w:t xml:space="preserve"> (</w:t>
      </w:r>
      <w:r w:rsidR="007516AF" w:rsidRPr="00AD7CC5">
        <w:rPr>
          <w:rFonts w:ascii="Times New Roman" w:hAnsi="Times New Roman" w:cs="Times New Roman"/>
          <w:sz w:val="24"/>
          <w:szCs w:val="24"/>
          <w:lang w:val="en-US"/>
        </w:rPr>
        <w:t>paper copy)</w:t>
      </w:r>
      <w:r w:rsidR="00D25E8E" w:rsidRPr="00AD7CC5">
        <w:rPr>
          <w:rFonts w:ascii="Times New Roman" w:hAnsi="Times New Roman" w:cs="Times New Roman"/>
          <w:sz w:val="24"/>
          <w:szCs w:val="24"/>
          <w:lang w:val="en-US"/>
        </w:rPr>
        <w:t xml:space="preserve"> for reference.</w:t>
      </w:r>
      <w:r w:rsidR="00964B78" w:rsidRPr="00AD7CC5">
        <w:rPr>
          <w:rFonts w:ascii="Times New Roman" w:hAnsi="Times New Roman" w:cs="Times New Roman"/>
          <w:sz w:val="24"/>
          <w:szCs w:val="24"/>
          <w:lang w:val="en-US"/>
        </w:rPr>
        <w:t xml:space="preserve"> </w:t>
      </w:r>
      <w:r w:rsidR="00204E7A" w:rsidRPr="00AD7CC5">
        <w:rPr>
          <w:rFonts w:ascii="Times New Roman" w:hAnsi="Times New Roman" w:cs="Times New Roman"/>
          <w:sz w:val="24"/>
          <w:szCs w:val="24"/>
          <w:lang w:val="en-US"/>
        </w:rPr>
        <w:t>Also, p</w:t>
      </w:r>
      <w:r w:rsidR="00964B78" w:rsidRPr="00AD7CC5">
        <w:rPr>
          <w:rFonts w:ascii="Times New Roman" w:hAnsi="Times New Roman" w:cs="Times New Roman"/>
          <w:sz w:val="24"/>
          <w:szCs w:val="24"/>
          <w:lang w:val="en-US"/>
        </w:rPr>
        <w:t xml:space="preserve">articipant could use the App to send messages to the research </w:t>
      </w:r>
      <w:r w:rsidR="00CB3F29" w:rsidRPr="00AD7CC5">
        <w:rPr>
          <w:rFonts w:ascii="Times New Roman" w:hAnsi="Times New Roman" w:cs="Times New Roman"/>
          <w:sz w:val="24"/>
          <w:szCs w:val="24"/>
          <w:lang w:val="en-US"/>
        </w:rPr>
        <w:t xml:space="preserve">team, or could contact them by telephone or email, </w:t>
      </w:r>
      <w:r w:rsidR="00B232C5" w:rsidRPr="00AD7CC5">
        <w:rPr>
          <w:rFonts w:ascii="Times New Roman" w:hAnsi="Times New Roman" w:cs="Times New Roman"/>
          <w:sz w:val="24"/>
          <w:szCs w:val="24"/>
          <w:lang w:val="en-US"/>
        </w:rPr>
        <w:t xml:space="preserve">should they have had any questions </w:t>
      </w:r>
      <w:r w:rsidR="004A08D8" w:rsidRPr="00AD7CC5">
        <w:rPr>
          <w:rFonts w:ascii="Times New Roman" w:hAnsi="Times New Roman" w:cs="Times New Roman"/>
          <w:sz w:val="24"/>
          <w:szCs w:val="24"/>
          <w:lang w:val="en-US"/>
        </w:rPr>
        <w:t xml:space="preserve">or concerns about using the </w:t>
      </w:r>
      <w:r w:rsidR="00E63261" w:rsidRPr="00AD7CC5">
        <w:rPr>
          <w:rFonts w:ascii="Times New Roman" w:hAnsi="Times New Roman" w:cs="Times New Roman"/>
          <w:sz w:val="24"/>
          <w:szCs w:val="24"/>
          <w:lang w:val="en-US"/>
        </w:rPr>
        <w:t xml:space="preserve">App (or about the study in general). </w:t>
      </w:r>
      <w:r w:rsidR="00CA25E3" w:rsidRPr="00AD7CC5">
        <w:rPr>
          <w:rFonts w:ascii="Times New Roman" w:hAnsi="Times New Roman" w:cs="Times New Roman"/>
          <w:sz w:val="24"/>
          <w:szCs w:val="24"/>
          <w:lang w:val="en-US"/>
        </w:rPr>
        <w:t>Following th</w:t>
      </w:r>
      <w:r w:rsidR="00807AB5" w:rsidRPr="00AD7CC5">
        <w:rPr>
          <w:rFonts w:ascii="Times New Roman" w:hAnsi="Times New Roman" w:cs="Times New Roman"/>
          <w:sz w:val="24"/>
          <w:szCs w:val="24"/>
          <w:lang w:val="en-US"/>
        </w:rPr>
        <w:t>e EMA data collection period</w:t>
      </w:r>
      <w:r w:rsidR="0037794F" w:rsidRPr="00AD7CC5">
        <w:rPr>
          <w:rFonts w:ascii="Times New Roman" w:hAnsi="Times New Roman" w:cs="Times New Roman"/>
          <w:sz w:val="24"/>
          <w:szCs w:val="24"/>
          <w:lang w:val="en-US"/>
        </w:rPr>
        <w:t>, participants were debriefed and completed a questionnaire addressing the usability of the App</w:t>
      </w:r>
      <w:r w:rsidR="00827C5B" w:rsidRPr="00AD7CC5">
        <w:rPr>
          <w:rFonts w:ascii="Times New Roman" w:hAnsi="Times New Roman" w:cs="Times New Roman"/>
          <w:sz w:val="24"/>
          <w:szCs w:val="24"/>
          <w:lang w:val="en-US"/>
        </w:rPr>
        <w:t>.</w:t>
      </w:r>
    </w:p>
    <w:p w14:paraId="2CD5525D" w14:textId="339B577A" w:rsidR="008E5589" w:rsidRPr="00AD7CC5" w:rsidRDefault="008E5589" w:rsidP="008E5589">
      <w:pPr>
        <w:spacing w:after="0" w:line="480" w:lineRule="auto"/>
        <w:contextualSpacing/>
        <w:outlineLvl w:val="0"/>
        <w:rPr>
          <w:rFonts w:ascii="Times New Roman" w:hAnsi="Times New Roman" w:cs="Times New Roman"/>
          <w:b/>
          <w:sz w:val="24"/>
          <w:szCs w:val="24"/>
          <w:lang w:val="en-US"/>
        </w:rPr>
      </w:pPr>
      <w:r w:rsidRPr="00AD7CC5">
        <w:rPr>
          <w:rFonts w:ascii="Times New Roman" w:hAnsi="Times New Roman" w:cs="Times New Roman"/>
          <w:b/>
          <w:sz w:val="24"/>
          <w:szCs w:val="24"/>
          <w:lang w:val="en-US"/>
        </w:rPr>
        <w:t xml:space="preserve">Data </w:t>
      </w:r>
      <w:r w:rsidR="007516AF" w:rsidRPr="00AD7CC5">
        <w:rPr>
          <w:rFonts w:ascii="Times New Roman" w:hAnsi="Times New Roman" w:cs="Times New Roman"/>
          <w:b/>
          <w:sz w:val="24"/>
          <w:szCs w:val="24"/>
          <w:lang w:val="en-US"/>
        </w:rPr>
        <w:t>Processing and Statistical Analysis Methods</w:t>
      </w:r>
    </w:p>
    <w:p w14:paraId="2564C86A" w14:textId="7EAB94AB" w:rsidR="00E36B4A" w:rsidRPr="00AD7CC5" w:rsidRDefault="008E5589" w:rsidP="008E5589">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lastRenderedPageBreak/>
        <w:t xml:space="preserve">All analyses were conducted using version 24 of SPSS </w:t>
      </w:r>
      <w:r w:rsidR="001E4D80" w:rsidRPr="00AD7CC5">
        <w:rPr>
          <w:rFonts w:ascii="Times New Roman" w:hAnsi="Times New Roman" w:cs="Times New Roman"/>
          <w:sz w:val="24"/>
          <w:szCs w:val="24"/>
          <w:lang w:val="en-US"/>
        </w:rPr>
        <w:fldChar w:fldCharType="begin"/>
      </w:r>
      <w:r w:rsidR="003020B2" w:rsidRPr="00AD7CC5">
        <w:rPr>
          <w:rFonts w:ascii="Times New Roman" w:hAnsi="Times New Roman" w:cs="Times New Roman"/>
          <w:sz w:val="24"/>
          <w:szCs w:val="24"/>
          <w:lang w:val="en-US"/>
        </w:rPr>
        <w:instrText xml:space="preserve"> ADDIN EN.CITE &lt;EndNote&gt;&lt;Cite&gt;&lt;Author&gt;International Business Machines Corporation&lt;/Author&gt;&lt;Year&gt;2017&lt;/Year&gt;&lt;RecNum&gt;5826&lt;/RecNum&gt;&lt;DisplayText&gt;(International Business Machines Corporation, 2017)&lt;/DisplayText&gt;&lt;record&gt;&lt;rec-number&gt;5826&lt;/rec-number&gt;&lt;foreign-keys&gt;&lt;key app="EN" db-id="vwsswtd5udff93err055tv9orfd0pvevravv" timestamp="1510582416"&gt;5826&lt;/key&gt;&lt;/foreign-keys&gt;&lt;ref-type name="Computer Program"&gt;9&lt;/ref-type&gt;&lt;contributors&gt;&lt;authors&gt;&lt;author&gt;International Business Machines Corporation,&lt;/author&gt;&lt;/authors&gt;&lt;/contributors&gt;&lt;titles&gt;&lt;title&gt;Statistical Package for the Social Sciences&lt;/title&gt;&lt;/titles&gt;&lt;edition&gt;24&lt;/edition&gt;&lt;dates&gt;&lt;year&gt;2017&lt;/year&gt;&lt;/dates&gt;&lt;publisher&gt;IBM Corporation Chicago, IL&lt;/publisher&gt;&lt;urls&gt;&lt;/urls&gt;&lt;/record&gt;&lt;/Cite&gt;&lt;/EndNote&gt;</w:instrText>
      </w:r>
      <w:r w:rsidR="001E4D80" w:rsidRPr="00AD7CC5">
        <w:rPr>
          <w:rFonts w:ascii="Times New Roman" w:hAnsi="Times New Roman" w:cs="Times New Roman"/>
          <w:sz w:val="24"/>
          <w:szCs w:val="24"/>
          <w:lang w:val="en-US"/>
        </w:rPr>
        <w:fldChar w:fldCharType="separate"/>
      </w:r>
      <w:r w:rsidR="003020B2" w:rsidRPr="00AD7CC5">
        <w:rPr>
          <w:rFonts w:ascii="Times New Roman" w:hAnsi="Times New Roman" w:cs="Times New Roman"/>
          <w:noProof/>
          <w:sz w:val="24"/>
          <w:szCs w:val="24"/>
          <w:lang w:val="en-US"/>
        </w:rPr>
        <w:t>(International Business Machines Corporation, 2017)</w:t>
      </w:r>
      <w:r w:rsidR="001E4D80"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xml:space="preserve">. </w:t>
      </w:r>
      <w:r w:rsidR="00DD3EE8" w:rsidRPr="00AD7CC5">
        <w:rPr>
          <w:rFonts w:ascii="Times New Roman" w:hAnsi="Times New Roman" w:cs="Times New Roman"/>
          <w:sz w:val="24"/>
          <w:szCs w:val="24"/>
          <w:lang w:val="en-US"/>
        </w:rPr>
        <w:t>Means, SD</w:t>
      </w:r>
      <w:r w:rsidR="003862C3" w:rsidRPr="00AD7CC5">
        <w:rPr>
          <w:rFonts w:ascii="Times New Roman" w:hAnsi="Times New Roman" w:cs="Times New Roman"/>
          <w:sz w:val="24"/>
          <w:szCs w:val="24"/>
          <w:lang w:val="en-US"/>
        </w:rPr>
        <w:t>, ranges, and</w:t>
      </w:r>
      <w:r w:rsidR="00DB1E53" w:rsidRPr="00AD7CC5">
        <w:rPr>
          <w:rFonts w:ascii="Times New Roman" w:hAnsi="Times New Roman" w:cs="Times New Roman"/>
          <w:sz w:val="24"/>
          <w:szCs w:val="24"/>
          <w:lang w:val="en-US"/>
        </w:rPr>
        <w:t xml:space="preserve"> (following normality </w:t>
      </w:r>
      <w:r w:rsidR="007C59BA" w:rsidRPr="00AD7CC5">
        <w:rPr>
          <w:rFonts w:ascii="Times New Roman" w:hAnsi="Times New Roman" w:cs="Times New Roman"/>
          <w:sz w:val="24"/>
          <w:szCs w:val="24"/>
          <w:lang w:val="en-US"/>
        </w:rPr>
        <w:t>tests) non-parametric</w:t>
      </w:r>
      <w:r w:rsidR="003862C3" w:rsidRPr="00AD7CC5">
        <w:rPr>
          <w:rFonts w:ascii="Times New Roman" w:hAnsi="Times New Roman" w:cs="Times New Roman"/>
          <w:sz w:val="24"/>
          <w:szCs w:val="24"/>
          <w:lang w:val="en-US"/>
        </w:rPr>
        <w:t xml:space="preserve"> correlation analyses were calculated </w:t>
      </w:r>
      <w:r w:rsidR="00E909E5" w:rsidRPr="00AD7CC5">
        <w:rPr>
          <w:rFonts w:ascii="Times New Roman" w:hAnsi="Times New Roman" w:cs="Times New Roman"/>
          <w:sz w:val="24"/>
          <w:szCs w:val="24"/>
          <w:lang w:val="en-US"/>
        </w:rPr>
        <w:t>using</w:t>
      </w:r>
      <w:r w:rsidR="003862C3" w:rsidRPr="00AD7CC5">
        <w:rPr>
          <w:rFonts w:ascii="Times New Roman" w:hAnsi="Times New Roman" w:cs="Times New Roman"/>
          <w:sz w:val="24"/>
          <w:szCs w:val="24"/>
          <w:lang w:val="en-US"/>
        </w:rPr>
        <w:t xml:space="preserve"> </w:t>
      </w:r>
      <w:r w:rsidR="006B47C4" w:rsidRPr="00AD7CC5">
        <w:rPr>
          <w:rFonts w:ascii="Times New Roman" w:hAnsi="Times New Roman" w:cs="Times New Roman"/>
          <w:sz w:val="24"/>
          <w:szCs w:val="24"/>
          <w:lang w:val="en-US"/>
        </w:rPr>
        <w:t xml:space="preserve">all baseline self-report measures. </w:t>
      </w:r>
      <w:r w:rsidR="00475E65" w:rsidRPr="00AD7CC5">
        <w:rPr>
          <w:rFonts w:ascii="Times New Roman" w:hAnsi="Times New Roman" w:cs="Times New Roman"/>
          <w:sz w:val="24"/>
          <w:szCs w:val="24"/>
          <w:lang w:val="en-US"/>
        </w:rPr>
        <w:t>Counts, medians</w:t>
      </w:r>
      <w:r w:rsidR="00BA3D51" w:rsidRPr="00AD7CC5">
        <w:rPr>
          <w:rFonts w:ascii="Times New Roman" w:hAnsi="Times New Roman" w:cs="Times New Roman"/>
          <w:sz w:val="24"/>
          <w:szCs w:val="24"/>
          <w:lang w:val="en-US"/>
        </w:rPr>
        <w:t>,</w:t>
      </w:r>
      <w:r w:rsidR="00475E65" w:rsidRPr="00AD7CC5">
        <w:rPr>
          <w:rFonts w:ascii="Times New Roman" w:hAnsi="Times New Roman" w:cs="Times New Roman"/>
          <w:sz w:val="24"/>
          <w:szCs w:val="24"/>
          <w:lang w:val="en-US"/>
        </w:rPr>
        <w:t xml:space="preserve"> IQRs, </w:t>
      </w:r>
      <w:r w:rsidR="00A77F90" w:rsidRPr="00AD7CC5">
        <w:rPr>
          <w:rFonts w:ascii="Times New Roman" w:hAnsi="Times New Roman" w:cs="Times New Roman"/>
          <w:sz w:val="24"/>
          <w:szCs w:val="24"/>
          <w:lang w:val="en-US"/>
        </w:rPr>
        <w:t>ranges, and percentages were used to des</w:t>
      </w:r>
      <w:r w:rsidR="004F23EF" w:rsidRPr="00AD7CC5">
        <w:rPr>
          <w:rFonts w:ascii="Times New Roman" w:hAnsi="Times New Roman" w:cs="Times New Roman"/>
          <w:sz w:val="24"/>
          <w:szCs w:val="24"/>
          <w:lang w:val="en-US"/>
        </w:rPr>
        <w:t>cribe the characteristics of the EMA data</w:t>
      </w:r>
      <w:r w:rsidR="008358B1" w:rsidRPr="00AD7CC5">
        <w:rPr>
          <w:rFonts w:ascii="Times New Roman" w:hAnsi="Times New Roman" w:cs="Times New Roman"/>
          <w:sz w:val="24"/>
          <w:szCs w:val="24"/>
          <w:lang w:val="en-US"/>
        </w:rPr>
        <w:t xml:space="preserve"> in terms of momentary motor state and how completed surveys were </w:t>
      </w:r>
      <w:r w:rsidR="00A64762" w:rsidRPr="00AD7CC5">
        <w:rPr>
          <w:rFonts w:ascii="Times New Roman" w:hAnsi="Times New Roman" w:cs="Times New Roman"/>
          <w:sz w:val="24"/>
          <w:szCs w:val="24"/>
          <w:lang w:val="en-US"/>
        </w:rPr>
        <w:t>triggered.</w:t>
      </w:r>
    </w:p>
    <w:p w14:paraId="0A766690" w14:textId="1D315CF6" w:rsidR="00B23A85" w:rsidRPr="00AD7CC5" w:rsidRDefault="00E36B4A" w:rsidP="00D7067E">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 xml:space="preserve">Detailed analysis of EMA data </w:t>
      </w:r>
      <w:r w:rsidR="00366945" w:rsidRPr="00AD7CC5">
        <w:rPr>
          <w:rFonts w:ascii="Times New Roman" w:hAnsi="Times New Roman" w:cs="Times New Roman"/>
          <w:sz w:val="24"/>
          <w:szCs w:val="24"/>
          <w:lang w:val="en-US"/>
        </w:rPr>
        <w:t xml:space="preserve">to test the </w:t>
      </w:r>
      <w:r w:rsidR="00DE6C8B" w:rsidRPr="00AD7CC5">
        <w:rPr>
          <w:rFonts w:ascii="Times New Roman" w:hAnsi="Times New Roman" w:cs="Times New Roman"/>
          <w:sz w:val="24"/>
          <w:szCs w:val="24"/>
          <w:lang w:val="en-US"/>
        </w:rPr>
        <w:t>study’s</w:t>
      </w:r>
      <w:r w:rsidR="00366945" w:rsidRPr="00AD7CC5">
        <w:rPr>
          <w:rFonts w:ascii="Times New Roman" w:hAnsi="Times New Roman" w:cs="Times New Roman"/>
          <w:sz w:val="24"/>
          <w:szCs w:val="24"/>
          <w:lang w:val="en-US"/>
        </w:rPr>
        <w:t xml:space="preserve"> hypotheses </w:t>
      </w:r>
      <w:r w:rsidR="007C664A" w:rsidRPr="00AD7CC5">
        <w:rPr>
          <w:rFonts w:ascii="Times New Roman" w:hAnsi="Times New Roman" w:cs="Times New Roman"/>
          <w:sz w:val="24"/>
          <w:szCs w:val="24"/>
          <w:lang w:val="en-US"/>
        </w:rPr>
        <w:t xml:space="preserve">was </w:t>
      </w:r>
      <w:r w:rsidR="009B439A" w:rsidRPr="00AD7CC5">
        <w:rPr>
          <w:rFonts w:ascii="Times New Roman" w:hAnsi="Times New Roman" w:cs="Times New Roman"/>
          <w:sz w:val="24"/>
          <w:szCs w:val="24"/>
          <w:lang w:val="en-US"/>
        </w:rPr>
        <w:t>achieved</w:t>
      </w:r>
      <w:r w:rsidR="007C664A" w:rsidRPr="00AD7CC5">
        <w:rPr>
          <w:rFonts w:ascii="Times New Roman" w:hAnsi="Times New Roman" w:cs="Times New Roman"/>
          <w:sz w:val="24"/>
          <w:szCs w:val="24"/>
          <w:lang w:val="en-US"/>
        </w:rPr>
        <w:t xml:space="preserve"> with </w:t>
      </w:r>
      <w:r w:rsidR="00AA0A56" w:rsidRPr="00AD7CC5">
        <w:rPr>
          <w:rFonts w:ascii="Times New Roman" w:hAnsi="Times New Roman" w:cs="Times New Roman"/>
          <w:sz w:val="24"/>
          <w:szCs w:val="24"/>
          <w:lang w:val="en-US"/>
        </w:rPr>
        <w:t xml:space="preserve">generalized </w:t>
      </w:r>
      <w:r w:rsidR="00B60362" w:rsidRPr="00AD7CC5">
        <w:rPr>
          <w:rFonts w:ascii="Times New Roman" w:hAnsi="Times New Roman" w:cs="Times New Roman"/>
          <w:sz w:val="24"/>
          <w:szCs w:val="24"/>
          <w:lang w:val="en-US"/>
        </w:rPr>
        <w:t xml:space="preserve">linear mixed </w:t>
      </w:r>
      <w:r w:rsidR="005D5261" w:rsidRPr="00AD7CC5">
        <w:rPr>
          <w:rFonts w:ascii="Times New Roman" w:hAnsi="Times New Roman" w:cs="Times New Roman"/>
          <w:sz w:val="24"/>
          <w:szCs w:val="24"/>
          <w:lang w:val="en-US"/>
        </w:rPr>
        <w:t xml:space="preserve">regression </w:t>
      </w:r>
      <w:r w:rsidR="00B60362" w:rsidRPr="00AD7CC5">
        <w:rPr>
          <w:rFonts w:ascii="Times New Roman" w:hAnsi="Times New Roman" w:cs="Times New Roman"/>
          <w:sz w:val="24"/>
          <w:szCs w:val="24"/>
          <w:lang w:val="en-US"/>
        </w:rPr>
        <w:t>model</w:t>
      </w:r>
      <w:r w:rsidR="004F7D9A" w:rsidRPr="00AD7CC5">
        <w:rPr>
          <w:rFonts w:ascii="Times New Roman" w:hAnsi="Times New Roman" w:cs="Times New Roman"/>
          <w:sz w:val="24"/>
          <w:szCs w:val="24"/>
          <w:lang w:val="en-US"/>
        </w:rPr>
        <w:t>ing</w:t>
      </w:r>
      <w:r w:rsidR="005D5261" w:rsidRPr="00AD7CC5">
        <w:rPr>
          <w:rFonts w:ascii="Times New Roman" w:hAnsi="Times New Roman" w:cs="Times New Roman"/>
          <w:sz w:val="24"/>
          <w:szCs w:val="24"/>
          <w:lang w:val="en-US"/>
        </w:rPr>
        <w:t xml:space="preserve"> (GLMM)</w:t>
      </w:r>
      <w:r w:rsidR="004F7D9A" w:rsidRPr="00AD7CC5">
        <w:rPr>
          <w:rFonts w:ascii="Times New Roman" w:hAnsi="Times New Roman" w:cs="Times New Roman"/>
          <w:sz w:val="24"/>
          <w:szCs w:val="24"/>
          <w:lang w:val="en-US"/>
        </w:rPr>
        <w:t xml:space="preserve">. </w:t>
      </w:r>
      <w:r w:rsidR="00605561" w:rsidRPr="00AD7CC5">
        <w:rPr>
          <w:rFonts w:ascii="Times New Roman" w:hAnsi="Times New Roman" w:cs="Times New Roman"/>
          <w:sz w:val="24"/>
          <w:szCs w:val="24"/>
          <w:lang w:val="en-US"/>
        </w:rPr>
        <w:t xml:space="preserve">GLMMs allow both fixed and random effects </w:t>
      </w:r>
      <w:r w:rsidR="00696A8B" w:rsidRPr="00AD7CC5">
        <w:rPr>
          <w:rFonts w:ascii="Times New Roman" w:hAnsi="Times New Roman" w:cs="Times New Roman"/>
          <w:sz w:val="24"/>
          <w:szCs w:val="24"/>
          <w:lang w:val="en-US"/>
        </w:rPr>
        <w:t>to be sp</w:t>
      </w:r>
      <w:r w:rsidR="00EA500F" w:rsidRPr="00AD7CC5">
        <w:rPr>
          <w:rFonts w:ascii="Times New Roman" w:hAnsi="Times New Roman" w:cs="Times New Roman"/>
          <w:sz w:val="24"/>
          <w:szCs w:val="24"/>
          <w:lang w:val="en-US"/>
        </w:rPr>
        <w:t>ecified as predictor</w:t>
      </w:r>
      <w:r w:rsidR="00F2277D" w:rsidRPr="00AD7CC5">
        <w:rPr>
          <w:rFonts w:ascii="Times New Roman" w:hAnsi="Times New Roman" w:cs="Times New Roman"/>
          <w:sz w:val="24"/>
          <w:szCs w:val="24"/>
          <w:lang w:val="en-US"/>
        </w:rPr>
        <w:t>s for n</w:t>
      </w:r>
      <w:r w:rsidR="00EA500F" w:rsidRPr="00AD7CC5">
        <w:rPr>
          <w:rFonts w:ascii="Times New Roman" w:hAnsi="Times New Roman" w:cs="Times New Roman"/>
          <w:sz w:val="24"/>
          <w:szCs w:val="24"/>
          <w:lang w:val="en-US"/>
        </w:rPr>
        <w:t>on-normal</w:t>
      </w:r>
      <w:r w:rsidR="00156DD4" w:rsidRPr="00AD7CC5">
        <w:rPr>
          <w:rFonts w:ascii="Times New Roman" w:hAnsi="Times New Roman" w:cs="Times New Roman"/>
          <w:sz w:val="24"/>
          <w:szCs w:val="24"/>
          <w:lang w:val="en-US"/>
        </w:rPr>
        <w:t>ly distributed</w:t>
      </w:r>
      <w:r w:rsidR="00EA500F" w:rsidRPr="00AD7CC5">
        <w:rPr>
          <w:rFonts w:ascii="Times New Roman" w:hAnsi="Times New Roman" w:cs="Times New Roman"/>
          <w:sz w:val="24"/>
          <w:szCs w:val="24"/>
          <w:lang w:val="en-US"/>
        </w:rPr>
        <w:t xml:space="preserve"> and non-continuous dependent variables. </w:t>
      </w:r>
      <w:r w:rsidR="00E44681" w:rsidRPr="00AD7CC5">
        <w:rPr>
          <w:rFonts w:ascii="Times New Roman" w:hAnsi="Times New Roman" w:cs="Times New Roman"/>
          <w:sz w:val="24"/>
          <w:szCs w:val="24"/>
          <w:lang w:val="en-US"/>
        </w:rPr>
        <w:t>Fixed effects are variables generalizable to a wider population</w:t>
      </w:r>
      <w:r w:rsidR="007030A1" w:rsidRPr="00AD7CC5">
        <w:rPr>
          <w:rFonts w:ascii="Times New Roman" w:hAnsi="Times New Roman" w:cs="Times New Roman"/>
          <w:sz w:val="24"/>
          <w:szCs w:val="24"/>
          <w:lang w:val="en-US"/>
        </w:rPr>
        <w:t xml:space="preserve"> while </w:t>
      </w:r>
      <w:r w:rsidR="00E44681" w:rsidRPr="00AD7CC5">
        <w:rPr>
          <w:rFonts w:ascii="Times New Roman" w:hAnsi="Times New Roman" w:cs="Times New Roman"/>
          <w:sz w:val="24"/>
          <w:szCs w:val="24"/>
          <w:lang w:val="en-US"/>
        </w:rPr>
        <w:t xml:space="preserve">random effects </w:t>
      </w:r>
      <w:r w:rsidR="007030A1" w:rsidRPr="00AD7CC5">
        <w:rPr>
          <w:rFonts w:ascii="Times New Roman" w:hAnsi="Times New Roman" w:cs="Times New Roman"/>
          <w:sz w:val="24"/>
          <w:szCs w:val="24"/>
          <w:lang w:val="en-US"/>
        </w:rPr>
        <w:t xml:space="preserve">are </w:t>
      </w:r>
      <w:r w:rsidR="00E44681" w:rsidRPr="00AD7CC5">
        <w:rPr>
          <w:rFonts w:ascii="Times New Roman" w:hAnsi="Times New Roman" w:cs="Times New Roman"/>
          <w:sz w:val="24"/>
          <w:szCs w:val="24"/>
          <w:lang w:val="en-US"/>
        </w:rPr>
        <w:t xml:space="preserve">specific to the sample. </w:t>
      </w:r>
      <w:r w:rsidR="0080469E" w:rsidRPr="00AD7CC5">
        <w:rPr>
          <w:rFonts w:ascii="Times New Roman" w:hAnsi="Times New Roman" w:cs="Times New Roman"/>
          <w:sz w:val="24"/>
          <w:szCs w:val="24"/>
          <w:lang w:val="en-US"/>
        </w:rPr>
        <w:t xml:space="preserve">Random effects model </w:t>
      </w:r>
      <w:r w:rsidR="00F32884" w:rsidRPr="00AD7CC5">
        <w:rPr>
          <w:rFonts w:ascii="Times New Roman" w:hAnsi="Times New Roman" w:cs="Times New Roman"/>
          <w:sz w:val="24"/>
          <w:szCs w:val="24"/>
          <w:lang w:val="en-US"/>
        </w:rPr>
        <w:t>variation between participants</w:t>
      </w:r>
      <w:r w:rsidR="0021779F" w:rsidRPr="00AD7CC5">
        <w:rPr>
          <w:rFonts w:ascii="Times New Roman" w:hAnsi="Times New Roman" w:cs="Times New Roman"/>
          <w:sz w:val="24"/>
          <w:szCs w:val="24"/>
          <w:lang w:val="en-US"/>
        </w:rPr>
        <w:t>,</w:t>
      </w:r>
      <w:r w:rsidR="00A53B7C" w:rsidRPr="00AD7CC5">
        <w:rPr>
          <w:rFonts w:ascii="Times New Roman" w:hAnsi="Times New Roman" w:cs="Times New Roman"/>
          <w:sz w:val="24"/>
          <w:szCs w:val="24"/>
          <w:lang w:val="en-US"/>
        </w:rPr>
        <w:t xml:space="preserve"> </w:t>
      </w:r>
      <w:r w:rsidR="004D1223" w:rsidRPr="00AD7CC5">
        <w:rPr>
          <w:rFonts w:ascii="Times New Roman" w:hAnsi="Times New Roman" w:cs="Times New Roman"/>
          <w:sz w:val="24"/>
          <w:szCs w:val="24"/>
          <w:lang w:val="en-US"/>
        </w:rPr>
        <w:t>contributing</w:t>
      </w:r>
      <w:r w:rsidR="00A53B7C" w:rsidRPr="00AD7CC5">
        <w:rPr>
          <w:rFonts w:ascii="Times New Roman" w:hAnsi="Times New Roman" w:cs="Times New Roman"/>
          <w:sz w:val="24"/>
          <w:szCs w:val="24"/>
          <w:lang w:val="en-US"/>
        </w:rPr>
        <w:t xml:space="preserve"> to</w:t>
      </w:r>
      <w:r w:rsidR="004D1223" w:rsidRPr="00AD7CC5">
        <w:rPr>
          <w:rFonts w:ascii="Times New Roman" w:hAnsi="Times New Roman" w:cs="Times New Roman"/>
          <w:sz w:val="24"/>
          <w:szCs w:val="24"/>
          <w:lang w:val="en-US"/>
        </w:rPr>
        <w:t xml:space="preserve"> </w:t>
      </w:r>
      <w:r w:rsidR="00172191" w:rsidRPr="00AD7CC5">
        <w:rPr>
          <w:rFonts w:ascii="Times New Roman" w:hAnsi="Times New Roman" w:cs="Times New Roman"/>
          <w:sz w:val="24"/>
          <w:szCs w:val="24"/>
          <w:lang w:val="en-US"/>
        </w:rPr>
        <w:t>the</w:t>
      </w:r>
      <w:r w:rsidR="00903C41" w:rsidRPr="00AD7CC5">
        <w:rPr>
          <w:rFonts w:ascii="Times New Roman" w:hAnsi="Times New Roman" w:cs="Times New Roman"/>
          <w:sz w:val="24"/>
          <w:szCs w:val="24"/>
          <w:lang w:val="en-US"/>
        </w:rPr>
        <w:t xml:space="preserve"> control</w:t>
      </w:r>
      <w:r w:rsidR="00A53B7C" w:rsidRPr="00AD7CC5">
        <w:rPr>
          <w:rFonts w:ascii="Times New Roman" w:hAnsi="Times New Roman" w:cs="Times New Roman"/>
          <w:sz w:val="24"/>
          <w:szCs w:val="24"/>
          <w:lang w:val="en-US"/>
        </w:rPr>
        <w:t xml:space="preserve"> </w:t>
      </w:r>
      <w:r w:rsidR="00172191" w:rsidRPr="00AD7CC5">
        <w:rPr>
          <w:rFonts w:ascii="Times New Roman" w:hAnsi="Times New Roman" w:cs="Times New Roman"/>
          <w:sz w:val="24"/>
          <w:szCs w:val="24"/>
          <w:lang w:val="en-US"/>
        </w:rPr>
        <w:t>o</w:t>
      </w:r>
      <w:r w:rsidR="00A53B7C" w:rsidRPr="00AD7CC5">
        <w:rPr>
          <w:rFonts w:ascii="Times New Roman" w:hAnsi="Times New Roman" w:cs="Times New Roman"/>
          <w:sz w:val="24"/>
          <w:szCs w:val="24"/>
          <w:lang w:val="en-US"/>
        </w:rPr>
        <w:t>f</w:t>
      </w:r>
      <w:r w:rsidR="00903C41" w:rsidRPr="00AD7CC5">
        <w:rPr>
          <w:rFonts w:ascii="Times New Roman" w:hAnsi="Times New Roman" w:cs="Times New Roman"/>
          <w:sz w:val="24"/>
          <w:szCs w:val="24"/>
          <w:lang w:val="en-US"/>
        </w:rPr>
        <w:t xml:space="preserve"> </w:t>
      </w:r>
      <w:r w:rsidR="001126FB" w:rsidRPr="00AD7CC5">
        <w:rPr>
          <w:rFonts w:ascii="Times New Roman" w:hAnsi="Times New Roman" w:cs="Times New Roman"/>
          <w:sz w:val="24"/>
          <w:szCs w:val="24"/>
          <w:lang w:val="en-US"/>
        </w:rPr>
        <w:t>individual difference</w:t>
      </w:r>
      <w:r w:rsidR="00B60362" w:rsidRPr="00AD7CC5">
        <w:rPr>
          <w:rFonts w:ascii="Times New Roman" w:hAnsi="Times New Roman" w:cs="Times New Roman"/>
          <w:sz w:val="24"/>
          <w:szCs w:val="24"/>
          <w:lang w:val="en-US"/>
        </w:rPr>
        <w:t>s</w:t>
      </w:r>
      <w:r w:rsidR="002624DA" w:rsidRPr="00AD7CC5">
        <w:rPr>
          <w:rFonts w:ascii="Times New Roman" w:hAnsi="Times New Roman" w:cs="Times New Roman"/>
          <w:sz w:val="24"/>
          <w:szCs w:val="24"/>
          <w:lang w:val="en-US"/>
        </w:rPr>
        <w:t>.</w:t>
      </w:r>
      <w:r w:rsidR="00257E69" w:rsidRPr="00AD7CC5">
        <w:rPr>
          <w:rFonts w:ascii="Times New Roman" w:hAnsi="Times New Roman" w:cs="Times New Roman"/>
          <w:sz w:val="24"/>
          <w:szCs w:val="24"/>
          <w:lang w:val="en-US"/>
        </w:rPr>
        <w:t xml:space="preserve"> </w:t>
      </w:r>
      <w:r w:rsidR="00DE6C8B" w:rsidRPr="00AD7CC5">
        <w:rPr>
          <w:rFonts w:ascii="Times New Roman" w:hAnsi="Times New Roman" w:cs="Times New Roman"/>
          <w:sz w:val="24"/>
          <w:szCs w:val="24"/>
          <w:lang w:val="en-US"/>
        </w:rPr>
        <w:t>EMA produces longitudinal, rea</w:t>
      </w:r>
      <w:r w:rsidR="00483479" w:rsidRPr="00AD7CC5">
        <w:rPr>
          <w:rFonts w:ascii="Times New Roman" w:hAnsi="Times New Roman" w:cs="Times New Roman"/>
          <w:sz w:val="24"/>
          <w:szCs w:val="24"/>
          <w:lang w:val="en-US"/>
        </w:rPr>
        <w:t xml:space="preserve">l-time data. When </w:t>
      </w:r>
      <w:r w:rsidR="00EB153D" w:rsidRPr="00AD7CC5">
        <w:rPr>
          <w:rFonts w:ascii="Times New Roman" w:hAnsi="Times New Roman" w:cs="Times New Roman"/>
          <w:sz w:val="24"/>
          <w:szCs w:val="24"/>
          <w:lang w:val="en-US"/>
        </w:rPr>
        <w:t>analyzing</w:t>
      </w:r>
      <w:r w:rsidR="00483479" w:rsidRPr="00AD7CC5">
        <w:rPr>
          <w:rFonts w:ascii="Times New Roman" w:hAnsi="Times New Roman" w:cs="Times New Roman"/>
          <w:sz w:val="24"/>
          <w:szCs w:val="24"/>
          <w:lang w:val="en-US"/>
        </w:rPr>
        <w:t xml:space="preserve"> data with these characteristics it is important </w:t>
      </w:r>
      <w:r w:rsidR="00BE1A33" w:rsidRPr="00AD7CC5">
        <w:rPr>
          <w:rFonts w:ascii="Times New Roman" w:hAnsi="Times New Roman" w:cs="Times New Roman"/>
          <w:sz w:val="24"/>
          <w:szCs w:val="24"/>
          <w:lang w:val="en-US"/>
        </w:rPr>
        <w:t xml:space="preserve">that </w:t>
      </w:r>
      <w:r w:rsidR="00276BB1" w:rsidRPr="00AD7CC5">
        <w:rPr>
          <w:rFonts w:ascii="Times New Roman" w:hAnsi="Times New Roman" w:cs="Times New Roman"/>
          <w:sz w:val="24"/>
          <w:szCs w:val="24"/>
          <w:lang w:val="en-US"/>
        </w:rPr>
        <w:t xml:space="preserve">time is </w:t>
      </w:r>
      <w:r w:rsidR="00B32745" w:rsidRPr="00AD7CC5">
        <w:rPr>
          <w:rFonts w:ascii="Times New Roman" w:hAnsi="Times New Roman" w:cs="Times New Roman"/>
          <w:sz w:val="24"/>
          <w:szCs w:val="24"/>
          <w:lang w:val="en-US"/>
        </w:rPr>
        <w:t>mo</w:t>
      </w:r>
      <w:r w:rsidR="00992BC7" w:rsidRPr="00AD7CC5">
        <w:rPr>
          <w:rFonts w:ascii="Times New Roman" w:hAnsi="Times New Roman" w:cs="Times New Roman"/>
          <w:sz w:val="24"/>
          <w:szCs w:val="24"/>
          <w:lang w:val="en-US"/>
        </w:rPr>
        <w:t>delled</w:t>
      </w:r>
      <w:r w:rsidR="00276BB1" w:rsidRPr="00AD7CC5">
        <w:rPr>
          <w:rFonts w:ascii="Times New Roman" w:hAnsi="Times New Roman" w:cs="Times New Roman"/>
          <w:sz w:val="24"/>
          <w:szCs w:val="24"/>
          <w:lang w:val="en-US"/>
        </w:rPr>
        <w:t>. GLM</w:t>
      </w:r>
      <w:r w:rsidR="00EB153D" w:rsidRPr="00AD7CC5">
        <w:rPr>
          <w:rFonts w:ascii="Times New Roman" w:hAnsi="Times New Roman" w:cs="Times New Roman"/>
          <w:sz w:val="24"/>
          <w:szCs w:val="24"/>
          <w:lang w:val="en-US"/>
        </w:rPr>
        <w:t xml:space="preserve">Ms can control for time by specifying </w:t>
      </w:r>
      <w:r w:rsidR="00692305" w:rsidRPr="00AD7CC5">
        <w:rPr>
          <w:rFonts w:ascii="Times New Roman" w:hAnsi="Times New Roman" w:cs="Times New Roman"/>
          <w:sz w:val="24"/>
          <w:szCs w:val="24"/>
          <w:lang w:val="en-US"/>
        </w:rPr>
        <w:t>it as a repeated measures effect</w:t>
      </w:r>
      <w:r w:rsidR="00543052" w:rsidRPr="00AD7CC5">
        <w:rPr>
          <w:rFonts w:ascii="Times New Roman" w:hAnsi="Times New Roman" w:cs="Times New Roman"/>
          <w:sz w:val="24"/>
          <w:szCs w:val="24"/>
          <w:lang w:val="en-US"/>
        </w:rPr>
        <w:t>, fixed effect,</w:t>
      </w:r>
      <w:r w:rsidR="00692305" w:rsidRPr="00AD7CC5">
        <w:rPr>
          <w:rFonts w:ascii="Times New Roman" w:hAnsi="Times New Roman" w:cs="Times New Roman"/>
          <w:sz w:val="24"/>
          <w:szCs w:val="24"/>
          <w:lang w:val="en-US"/>
        </w:rPr>
        <w:t xml:space="preserve"> and/or as a random effect</w:t>
      </w:r>
      <w:r w:rsidR="003E6FB5" w:rsidRPr="00AD7CC5">
        <w:rPr>
          <w:rFonts w:ascii="Times New Roman" w:hAnsi="Times New Roman" w:cs="Times New Roman"/>
          <w:sz w:val="24"/>
          <w:szCs w:val="24"/>
          <w:lang w:val="en-US"/>
        </w:rPr>
        <w:t xml:space="preserve"> (</w:t>
      </w:r>
      <w:r w:rsidR="00D71ECD" w:rsidRPr="00AD7CC5">
        <w:rPr>
          <w:rFonts w:ascii="Times New Roman" w:hAnsi="Times New Roman" w:cs="Times New Roman"/>
          <w:sz w:val="24"/>
          <w:szCs w:val="24"/>
          <w:lang w:val="en-US"/>
        </w:rPr>
        <w:t>i.e., a random slope describing</w:t>
      </w:r>
      <w:r w:rsidR="00F47430" w:rsidRPr="00AD7CC5">
        <w:rPr>
          <w:rFonts w:ascii="Times New Roman" w:hAnsi="Times New Roman" w:cs="Times New Roman"/>
          <w:sz w:val="24"/>
          <w:szCs w:val="24"/>
          <w:lang w:val="en-US"/>
        </w:rPr>
        <w:t xml:space="preserve"> </w:t>
      </w:r>
      <w:r w:rsidR="00CD0772" w:rsidRPr="00AD7CC5">
        <w:rPr>
          <w:rFonts w:ascii="Times New Roman" w:hAnsi="Times New Roman" w:cs="Times New Roman"/>
          <w:sz w:val="24"/>
          <w:szCs w:val="24"/>
          <w:lang w:val="en-US"/>
        </w:rPr>
        <w:t>relationships between time and the outcome variable</w:t>
      </w:r>
      <w:r w:rsidR="00F469C0" w:rsidRPr="00AD7CC5">
        <w:rPr>
          <w:rFonts w:ascii="Times New Roman" w:hAnsi="Times New Roman" w:cs="Times New Roman"/>
          <w:sz w:val="24"/>
          <w:szCs w:val="24"/>
          <w:lang w:val="en-US"/>
        </w:rPr>
        <w:t xml:space="preserve"> for each participant</w:t>
      </w:r>
      <w:r w:rsidR="00CD0772" w:rsidRPr="00AD7CC5">
        <w:rPr>
          <w:rFonts w:ascii="Times New Roman" w:hAnsi="Times New Roman" w:cs="Times New Roman"/>
          <w:sz w:val="24"/>
          <w:szCs w:val="24"/>
          <w:lang w:val="en-US"/>
        </w:rPr>
        <w:t>)</w:t>
      </w:r>
      <w:r w:rsidR="00692305" w:rsidRPr="00AD7CC5">
        <w:rPr>
          <w:rFonts w:ascii="Times New Roman" w:hAnsi="Times New Roman" w:cs="Times New Roman"/>
          <w:sz w:val="24"/>
          <w:szCs w:val="24"/>
          <w:lang w:val="en-US"/>
        </w:rPr>
        <w:t>.</w:t>
      </w:r>
    </w:p>
    <w:p w14:paraId="21829EDE" w14:textId="74232007" w:rsidR="008E5589" w:rsidRPr="00AD7CC5" w:rsidRDefault="00AD0B18" w:rsidP="00D7067E">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The GLMMs built for the cu</w:t>
      </w:r>
      <w:r w:rsidR="00CD579C" w:rsidRPr="00AD7CC5">
        <w:rPr>
          <w:rFonts w:ascii="Times New Roman" w:hAnsi="Times New Roman" w:cs="Times New Roman"/>
          <w:sz w:val="24"/>
          <w:szCs w:val="24"/>
          <w:lang w:val="en-US"/>
        </w:rPr>
        <w:t>rrent study controlled for time by specifying it as a fixed effect</w:t>
      </w:r>
      <w:r w:rsidR="00D7067E" w:rsidRPr="00AD7CC5">
        <w:rPr>
          <w:rFonts w:ascii="Times New Roman" w:hAnsi="Times New Roman" w:cs="Times New Roman"/>
          <w:sz w:val="24"/>
          <w:szCs w:val="24"/>
          <w:lang w:val="en-US"/>
        </w:rPr>
        <w:t xml:space="preserve"> (which modelled the </w:t>
      </w:r>
      <w:r w:rsidR="0006501D" w:rsidRPr="00AD7CC5">
        <w:rPr>
          <w:rFonts w:ascii="Times New Roman" w:hAnsi="Times New Roman" w:cs="Times New Roman"/>
          <w:sz w:val="24"/>
          <w:szCs w:val="24"/>
          <w:lang w:val="en-US"/>
        </w:rPr>
        <w:t>relationship</w:t>
      </w:r>
      <w:r w:rsidR="00D7067E" w:rsidRPr="00AD7CC5">
        <w:rPr>
          <w:rFonts w:ascii="Times New Roman" w:hAnsi="Times New Roman" w:cs="Times New Roman"/>
          <w:sz w:val="24"/>
          <w:szCs w:val="24"/>
          <w:lang w:val="en-US"/>
        </w:rPr>
        <w:t xml:space="preserve"> between the </w:t>
      </w:r>
      <w:r w:rsidR="00D5190D" w:rsidRPr="00AD7CC5">
        <w:rPr>
          <w:rFonts w:ascii="Times New Roman" w:hAnsi="Times New Roman" w:cs="Times New Roman"/>
          <w:sz w:val="24"/>
          <w:szCs w:val="24"/>
          <w:lang w:val="en-US"/>
        </w:rPr>
        <w:t>h</w:t>
      </w:r>
      <w:r w:rsidR="0006501D" w:rsidRPr="00AD7CC5">
        <w:rPr>
          <w:rFonts w:ascii="Times New Roman" w:hAnsi="Times New Roman" w:cs="Times New Roman"/>
          <w:sz w:val="24"/>
          <w:szCs w:val="24"/>
          <w:lang w:val="en-US"/>
        </w:rPr>
        <w:t>our</w:t>
      </w:r>
      <w:r w:rsidR="00D7067E" w:rsidRPr="00AD7CC5">
        <w:rPr>
          <w:rFonts w:ascii="Times New Roman" w:hAnsi="Times New Roman" w:cs="Times New Roman"/>
          <w:sz w:val="24"/>
          <w:szCs w:val="24"/>
          <w:lang w:val="en-US"/>
        </w:rPr>
        <w:t xml:space="preserve"> of day and </w:t>
      </w:r>
      <w:r w:rsidR="00BB4780" w:rsidRPr="00AD7CC5">
        <w:rPr>
          <w:rFonts w:ascii="Times New Roman" w:hAnsi="Times New Roman" w:cs="Times New Roman"/>
          <w:sz w:val="24"/>
          <w:szCs w:val="24"/>
          <w:lang w:val="en-US"/>
        </w:rPr>
        <w:t xml:space="preserve">episodic </w:t>
      </w:r>
      <w:r w:rsidR="00D7067E" w:rsidRPr="00AD7CC5">
        <w:rPr>
          <w:rFonts w:ascii="Times New Roman" w:hAnsi="Times New Roman" w:cs="Times New Roman"/>
          <w:sz w:val="24"/>
          <w:szCs w:val="24"/>
          <w:lang w:val="en-US"/>
        </w:rPr>
        <w:t>distress for the</w:t>
      </w:r>
      <w:r w:rsidR="00CD579C" w:rsidRPr="00AD7CC5">
        <w:rPr>
          <w:rFonts w:ascii="Times New Roman" w:hAnsi="Times New Roman" w:cs="Times New Roman"/>
          <w:sz w:val="24"/>
          <w:szCs w:val="24"/>
          <w:lang w:val="en-US"/>
        </w:rPr>
        <w:t xml:space="preserve"> </w:t>
      </w:r>
      <w:r w:rsidR="00D7067E" w:rsidRPr="00AD7CC5">
        <w:rPr>
          <w:rFonts w:ascii="Times New Roman" w:hAnsi="Times New Roman" w:cs="Times New Roman"/>
          <w:sz w:val="24"/>
          <w:szCs w:val="24"/>
          <w:lang w:val="en-US"/>
        </w:rPr>
        <w:t xml:space="preserve">whole sample) </w:t>
      </w:r>
      <w:r w:rsidR="00CD579C" w:rsidRPr="00AD7CC5">
        <w:rPr>
          <w:rFonts w:ascii="Times New Roman" w:hAnsi="Times New Roman" w:cs="Times New Roman"/>
          <w:sz w:val="24"/>
          <w:szCs w:val="24"/>
          <w:lang w:val="en-US"/>
        </w:rPr>
        <w:t xml:space="preserve">and a </w:t>
      </w:r>
      <w:r w:rsidR="00257E69" w:rsidRPr="00AD7CC5">
        <w:rPr>
          <w:rFonts w:ascii="Times New Roman" w:hAnsi="Times New Roman" w:cs="Times New Roman"/>
          <w:sz w:val="24"/>
          <w:szCs w:val="24"/>
          <w:lang w:val="en-US"/>
        </w:rPr>
        <w:t>r</w:t>
      </w:r>
      <w:r w:rsidR="00CD579C" w:rsidRPr="00AD7CC5">
        <w:rPr>
          <w:rFonts w:ascii="Times New Roman" w:hAnsi="Times New Roman" w:cs="Times New Roman"/>
          <w:sz w:val="24"/>
          <w:szCs w:val="24"/>
          <w:lang w:val="en-US"/>
        </w:rPr>
        <w:t>andom</w:t>
      </w:r>
      <w:r w:rsidR="009E598D" w:rsidRPr="00AD7CC5">
        <w:rPr>
          <w:rFonts w:ascii="Times New Roman" w:hAnsi="Times New Roman" w:cs="Times New Roman"/>
          <w:sz w:val="24"/>
          <w:szCs w:val="24"/>
          <w:lang w:val="en-US"/>
        </w:rPr>
        <w:t xml:space="preserve"> </w:t>
      </w:r>
      <w:r w:rsidR="00180DD6" w:rsidRPr="00AD7CC5">
        <w:rPr>
          <w:rFonts w:ascii="Times New Roman" w:hAnsi="Times New Roman" w:cs="Times New Roman"/>
          <w:sz w:val="24"/>
          <w:szCs w:val="24"/>
          <w:lang w:val="en-US"/>
        </w:rPr>
        <w:t>slope</w:t>
      </w:r>
      <w:r w:rsidR="007A3A18" w:rsidRPr="00AD7CC5">
        <w:rPr>
          <w:rFonts w:ascii="Times New Roman" w:hAnsi="Times New Roman" w:cs="Times New Roman"/>
          <w:sz w:val="24"/>
          <w:szCs w:val="24"/>
          <w:lang w:val="en-US"/>
        </w:rPr>
        <w:t xml:space="preserve"> </w:t>
      </w:r>
      <w:r w:rsidR="000F6A72" w:rsidRPr="00AD7CC5">
        <w:rPr>
          <w:rFonts w:ascii="Times New Roman" w:hAnsi="Times New Roman" w:cs="Times New Roman"/>
          <w:sz w:val="24"/>
          <w:szCs w:val="24"/>
          <w:lang w:val="en-US"/>
        </w:rPr>
        <w:t>(</w:t>
      </w:r>
      <w:r w:rsidR="00FE2F32" w:rsidRPr="00AD7CC5">
        <w:rPr>
          <w:rFonts w:ascii="Times New Roman" w:hAnsi="Times New Roman" w:cs="Times New Roman"/>
          <w:sz w:val="24"/>
          <w:szCs w:val="24"/>
          <w:lang w:val="en-US"/>
        </w:rPr>
        <w:t xml:space="preserve">modelling </w:t>
      </w:r>
      <w:r w:rsidR="001364E0" w:rsidRPr="00AD7CC5">
        <w:rPr>
          <w:rFonts w:ascii="Times New Roman" w:hAnsi="Times New Roman" w:cs="Times New Roman"/>
          <w:sz w:val="24"/>
          <w:szCs w:val="24"/>
          <w:lang w:val="en-US"/>
        </w:rPr>
        <w:t>variation</w:t>
      </w:r>
      <w:r w:rsidR="00487BD9" w:rsidRPr="00AD7CC5">
        <w:rPr>
          <w:rFonts w:ascii="Times New Roman" w:hAnsi="Times New Roman" w:cs="Times New Roman"/>
          <w:sz w:val="24"/>
          <w:szCs w:val="24"/>
          <w:lang w:val="en-US"/>
        </w:rPr>
        <w:t xml:space="preserve"> in</w:t>
      </w:r>
      <w:r w:rsidR="001364E0" w:rsidRPr="00AD7CC5">
        <w:rPr>
          <w:rFonts w:ascii="Times New Roman" w:hAnsi="Times New Roman" w:cs="Times New Roman"/>
          <w:sz w:val="24"/>
          <w:szCs w:val="24"/>
          <w:lang w:val="en-US"/>
        </w:rPr>
        <w:t xml:space="preserve"> </w:t>
      </w:r>
      <w:r w:rsidR="00873C63" w:rsidRPr="00AD7CC5">
        <w:rPr>
          <w:rFonts w:ascii="Times New Roman" w:hAnsi="Times New Roman" w:cs="Times New Roman"/>
          <w:sz w:val="24"/>
          <w:szCs w:val="24"/>
          <w:lang w:val="en-US"/>
        </w:rPr>
        <w:t>how</w:t>
      </w:r>
      <w:r w:rsidR="007C62E9" w:rsidRPr="00AD7CC5">
        <w:rPr>
          <w:rFonts w:ascii="Times New Roman" w:hAnsi="Times New Roman" w:cs="Times New Roman"/>
          <w:sz w:val="24"/>
          <w:szCs w:val="24"/>
          <w:lang w:val="en-US"/>
        </w:rPr>
        <w:t xml:space="preserve"> episodic distress</w:t>
      </w:r>
      <w:r w:rsidR="00873C63" w:rsidRPr="00AD7CC5">
        <w:rPr>
          <w:rFonts w:ascii="Times New Roman" w:hAnsi="Times New Roman" w:cs="Times New Roman"/>
          <w:sz w:val="24"/>
          <w:szCs w:val="24"/>
          <w:lang w:val="en-US"/>
        </w:rPr>
        <w:t xml:space="preserve"> changed</w:t>
      </w:r>
      <w:r w:rsidR="007C62E9" w:rsidRPr="00AD7CC5">
        <w:rPr>
          <w:rFonts w:ascii="Times New Roman" w:hAnsi="Times New Roman" w:cs="Times New Roman"/>
          <w:sz w:val="24"/>
          <w:szCs w:val="24"/>
          <w:lang w:val="en-US"/>
        </w:rPr>
        <w:t xml:space="preserve"> </w:t>
      </w:r>
      <w:r w:rsidR="0015307E" w:rsidRPr="00AD7CC5">
        <w:rPr>
          <w:rFonts w:ascii="Times New Roman" w:hAnsi="Times New Roman" w:cs="Times New Roman"/>
          <w:sz w:val="24"/>
          <w:szCs w:val="24"/>
          <w:lang w:val="en-US"/>
        </w:rPr>
        <w:t>over the course of a day</w:t>
      </w:r>
      <w:r w:rsidR="00D859BC" w:rsidRPr="00AD7CC5">
        <w:rPr>
          <w:rFonts w:ascii="Times New Roman" w:hAnsi="Times New Roman" w:cs="Times New Roman"/>
          <w:sz w:val="24"/>
          <w:szCs w:val="24"/>
          <w:lang w:val="en-US"/>
        </w:rPr>
        <w:t xml:space="preserve"> for e</w:t>
      </w:r>
      <w:r w:rsidR="00EE5F30" w:rsidRPr="00AD7CC5">
        <w:rPr>
          <w:rFonts w:ascii="Times New Roman" w:hAnsi="Times New Roman" w:cs="Times New Roman"/>
          <w:sz w:val="24"/>
          <w:szCs w:val="24"/>
          <w:lang w:val="en-US"/>
        </w:rPr>
        <w:t>ach participant</w:t>
      </w:r>
      <w:r w:rsidR="001455CC" w:rsidRPr="00AD7CC5">
        <w:rPr>
          <w:rFonts w:ascii="Times New Roman" w:hAnsi="Times New Roman" w:cs="Times New Roman"/>
          <w:sz w:val="24"/>
          <w:szCs w:val="24"/>
          <w:lang w:val="en-US"/>
        </w:rPr>
        <w:t>)</w:t>
      </w:r>
      <w:r w:rsidR="00257E69" w:rsidRPr="00AD7CC5">
        <w:rPr>
          <w:rFonts w:ascii="Times New Roman" w:hAnsi="Times New Roman" w:cs="Times New Roman"/>
          <w:sz w:val="24"/>
          <w:szCs w:val="24"/>
          <w:lang w:val="en-US"/>
        </w:rPr>
        <w:t>.</w:t>
      </w:r>
      <w:r w:rsidR="00D61C2D" w:rsidRPr="00AD7CC5">
        <w:rPr>
          <w:rFonts w:ascii="Times New Roman" w:hAnsi="Times New Roman" w:cs="Times New Roman"/>
          <w:sz w:val="24"/>
          <w:szCs w:val="24"/>
          <w:lang w:val="en-US"/>
        </w:rPr>
        <w:t xml:space="preserve"> </w:t>
      </w:r>
      <w:r w:rsidR="00702E25" w:rsidRPr="00AD7CC5">
        <w:rPr>
          <w:rFonts w:ascii="Times New Roman" w:hAnsi="Times New Roman" w:cs="Times New Roman"/>
          <w:sz w:val="24"/>
          <w:szCs w:val="24"/>
          <w:lang w:val="en-US"/>
        </w:rPr>
        <w:t xml:space="preserve">The GLMMs reported in the current study all </w:t>
      </w:r>
      <w:r w:rsidR="008E5589" w:rsidRPr="00AD7CC5">
        <w:rPr>
          <w:rFonts w:ascii="Times New Roman" w:hAnsi="Times New Roman" w:cs="Times New Roman"/>
          <w:sz w:val="24"/>
          <w:szCs w:val="24"/>
          <w:lang w:val="en-US"/>
        </w:rPr>
        <w:t>us</w:t>
      </w:r>
      <w:r w:rsidR="00917050" w:rsidRPr="00AD7CC5">
        <w:rPr>
          <w:rFonts w:ascii="Times New Roman" w:hAnsi="Times New Roman" w:cs="Times New Roman"/>
          <w:sz w:val="24"/>
          <w:szCs w:val="24"/>
          <w:lang w:val="en-US"/>
        </w:rPr>
        <w:t>ed episodic distress</w:t>
      </w:r>
      <w:r w:rsidR="008E5589" w:rsidRPr="00AD7CC5">
        <w:rPr>
          <w:rFonts w:ascii="Times New Roman" w:hAnsi="Times New Roman" w:cs="Times New Roman"/>
          <w:sz w:val="24"/>
          <w:szCs w:val="24"/>
          <w:lang w:val="en-US"/>
        </w:rPr>
        <w:t xml:space="preserve"> as the dependent variable</w:t>
      </w:r>
      <w:r w:rsidR="00E1369C" w:rsidRPr="00AD7CC5">
        <w:rPr>
          <w:rFonts w:ascii="Times New Roman" w:hAnsi="Times New Roman" w:cs="Times New Roman"/>
          <w:sz w:val="24"/>
          <w:szCs w:val="24"/>
          <w:lang w:val="en-US"/>
        </w:rPr>
        <w:t xml:space="preserve"> with </w:t>
      </w:r>
      <w:r w:rsidR="00986098" w:rsidRPr="00AD7CC5">
        <w:rPr>
          <w:rFonts w:ascii="Times New Roman" w:hAnsi="Times New Roman" w:cs="Times New Roman"/>
          <w:sz w:val="24"/>
          <w:szCs w:val="24"/>
          <w:lang w:val="en-US"/>
        </w:rPr>
        <w:t>multinomial distributi</w:t>
      </w:r>
      <w:r w:rsidR="008471FB" w:rsidRPr="00AD7CC5">
        <w:rPr>
          <w:rFonts w:ascii="Times New Roman" w:hAnsi="Times New Roman" w:cs="Times New Roman"/>
          <w:sz w:val="24"/>
          <w:szCs w:val="24"/>
          <w:lang w:val="en-US"/>
        </w:rPr>
        <w:t>on</w:t>
      </w:r>
      <w:r w:rsidR="00E1369C" w:rsidRPr="00AD7CC5">
        <w:rPr>
          <w:rFonts w:ascii="Times New Roman" w:hAnsi="Times New Roman" w:cs="Times New Roman"/>
          <w:sz w:val="24"/>
          <w:szCs w:val="24"/>
          <w:lang w:val="en-US"/>
        </w:rPr>
        <w:t>s and a</w:t>
      </w:r>
      <w:r w:rsidR="00921694" w:rsidRPr="00AD7CC5">
        <w:rPr>
          <w:rFonts w:ascii="Times New Roman" w:hAnsi="Times New Roman" w:cs="Times New Roman"/>
          <w:sz w:val="24"/>
          <w:szCs w:val="24"/>
          <w:lang w:val="en-US"/>
        </w:rPr>
        <w:t xml:space="preserve"> Probit link function</w:t>
      </w:r>
      <w:r w:rsidR="00D309A0" w:rsidRPr="00AD7CC5">
        <w:rPr>
          <w:rFonts w:ascii="Times New Roman" w:hAnsi="Times New Roman" w:cs="Times New Roman"/>
          <w:sz w:val="24"/>
          <w:szCs w:val="24"/>
          <w:lang w:val="en-US"/>
        </w:rPr>
        <w:t xml:space="preserve"> (modelling the relationship between the </w:t>
      </w:r>
      <w:r w:rsidR="00FC6E8F" w:rsidRPr="00AD7CC5">
        <w:rPr>
          <w:rFonts w:ascii="Times New Roman" w:hAnsi="Times New Roman" w:cs="Times New Roman"/>
          <w:sz w:val="24"/>
          <w:szCs w:val="24"/>
          <w:lang w:val="en-US"/>
        </w:rPr>
        <w:t>independent</w:t>
      </w:r>
      <w:r w:rsidR="00D309A0" w:rsidRPr="00AD7CC5">
        <w:rPr>
          <w:rFonts w:ascii="Times New Roman" w:hAnsi="Times New Roman" w:cs="Times New Roman"/>
          <w:sz w:val="24"/>
          <w:szCs w:val="24"/>
          <w:lang w:val="en-US"/>
        </w:rPr>
        <w:t xml:space="preserve"> variable and the dependent variable)</w:t>
      </w:r>
      <w:r w:rsidR="00921694" w:rsidRPr="00AD7CC5">
        <w:rPr>
          <w:rFonts w:ascii="Times New Roman" w:hAnsi="Times New Roman" w:cs="Times New Roman"/>
          <w:sz w:val="24"/>
          <w:szCs w:val="24"/>
          <w:lang w:val="en-US"/>
        </w:rPr>
        <w:t>. The models employed</w:t>
      </w:r>
      <w:r w:rsidR="008471FB" w:rsidRPr="00AD7CC5">
        <w:rPr>
          <w:rFonts w:ascii="Times New Roman" w:hAnsi="Times New Roman" w:cs="Times New Roman"/>
          <w:sz w:val="24"/>
          <w:szCs w:val="24"/>
          <w:lang w:val="en-US"/>
        </w:rPr>
        <w:t xml:space="preserve"> </w:t>
      </w:r>
      <w:r w:rsidR="008E5589" w:rsidRPr="00AD7CC5">
        <w:rPr>
          <w:rFonts w:ascii="Times New Roman" w:hAnsi="Times New Roman" w:cs="Times New Roman"/>
          <w:sz w:val="24"/>
          <w:szCs w:val="24"/>
          <w:lang w:val="en-US"/>
        </w:rPr>
        <w:t>robust estimation to ‘handle violations of model assumptions’ and Satterthwaite approximation.</w:t>
      </w:r>
      <w:r w:rsidR="00AA0A56" w:rsidRPr="00AD7CC5">
        <w:rPr>
          <w:rFonts w:ascii="Times New Roman" w:hAnsi="Times New Roman" w:cs="Times New Roman"/>
          <w:sz w:val="24"/>
          <w:szCs w:val="24"/>
          <w:lang w:val="en-US"/>
        </w:rPr>
        <w:t xml:space="preserve"> </w:t>
      </w:r>
      <w:r w:rsidR="00B277D1" w:rsidRPr="00AD7CC5">
        <w:rPr>
          <w:rFonts w:ascii="Times New Roman" w:hAnsi="Times New Roman" w:cs="Times New Roman"/>
          <w:sz w:val="24"/>
          <w:szCs w:val="24"/>
          <w:lang w:val="en-US"/>
        </w:rPr>
        <w:t>Random effects were modelled using a variance components c</w:t>
      </w:r>
      <w:r w:rsidR="008E5589" w:rsidRPr="00AD7CC5">
        <w:rPr>
          <w:rFonts w:ascii="Times New Roman" w:hAnsi="Times New Roman" w:cs="Times New Roman"/>
          <w:sz w:val="24"/>
          <w:szCs w:val="24"/>
          <w:lang w:val="en-US"/>
        </w:rPr>
        <w:t>ovariance</w:t>
      </w:r>
      <w:r w:rsidR="000005EA" w:rsidRPr="00AD7CC5">
        <w:rPr>
          <w:rFonts w:ascii="Times New Roman" w:hAnsi="Times New Roman" w:cs="Times New Roman"/>
          <w:sz w:val="24"/>
          <w:szCs w:val="24"/>
          <w:lang w:val="en-US"/>
        </w:rPr>
        <w:t xml:space="preserve"> matrix</w:t>
      </w:r>
      <w:r w:rsidR="008B4000" w:rsidRPr="00AD7CC5">
        <w:rPr>
          <w:rFonts w:ascii="Times New Roman" w:hAnsi="Times New Roman" w:cs="Times New Roman"/>
          <w:sz w:val="24"/>
          <w:szCs w:val="24"/>
          <w:lang w:val="en-US"/>
        </w:rPr>
        <w:t>.</w:t>
      </w:r>
    </w:p>
    <w:p w14:paraId="7CC27DD5" w14:textId="7471F49D" w:rsidR="008E5589" w:rsidRPr="00AD7CC5" w:rsidRDefault="00D61733" w:rsidP="00B72C94">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lastRenderedPageBreak/>
        <w:t>The current study reports two GLMMS. The first model</w:t>
      </w:r>
      <w:r w:rsidR="00B72C94" w:rsidRPr="00AD7CC5">
        <w:rPr>
          <w:rFonts w:ascii="Times New Roman" w:hAnsi="Times New Roman" w:cs="Times New Roman"/>
          <w:sz w:val="24"/>
          <w:szCs w:val="24"/>
          <w:lang w:val="en-US"/>
        </w:rPr>
        <w:t xml:space="preserve"> focused</w:t>
      </w:r>
      <w:r w:rsidRPr="00AD7CC5">
        <w:rPr>
          <w:rFonts w:ascii="Times New Roman" w:hAnsi="Times New Roman" w:cs="Times New Roman"/>
          <w:sz w:val="24"/>
          <w:szCs w:val="24"/>
          <w:lang w:val="en-US"/>
        </w:rPr>
        <w:t xml:space="preserve"> on the relationship be</w:t>
      </w:r>
      <w:r w:rsidR="00743D8D" w:rsidRPr="00AD7CC5">
        <w:rPr>
          <w:rFonts w:ascii="Times New Roman" w:hAnsi="Times New Roman" w:cs="Times New Roman"/>
          <w:sz w:val="24"/>
          <w:szCs w:val="24"/>
          <w:lang w:val="en-US"/>
        </w:rPr>
        <w:t xml:space="preserve">tween </w:t>
      </w:r>
      <w:r w:rsidR="006E18B5" w:rsidRPr="00AD7CC5">
        <w:rPr>
          <w:rFonts w:ascii="Times New Roman" w:hAnsi="Times New Roman" w:cs="Times New Roman"/>
          <w:sz w:val="24"/>
          <w:szCs w:val="24"/>
          <w:lang w:val="en-US"/>
        </w:rPr>
        <w:t xml:space="preserve">episodic distress with </w:t>
      </w:r>
      <w:r w:rsidR="00743D8D" w:rsidRPr="00AD7CC5">
        <w:rPr>
          <w:rFonts w:ascii="Times New Roman" w:hAnsi="Times New Roman" w:cs="Times New Roman"/>
          <w:sz w:val="24"/>
          <w:szCs w:val="24"/>
          <w:lang w:val="en-US"/>
        </w:rPr>
        <w:t>momentary motor state</w:t>
      </w:r>
      <w:r w:rsidR="006E18B5" w:rsidRPr="00AD7CC5">
        <w:rPr>
          <w:rFonts w:ascii="Times New Roman" w:hAnsi="Times New Roman" w:cs="Times New Roman"/>
          <w:sz w:val="24"/>
          <w:szCs w:val="24"/>
          <w:lang w:val="en-US"/>
        </w:rPr>
        <w:t xml:space="preserve"> while</w:t>
      </w:r>
      <w:r w:rsidRPr="00AD7CC5">
        <w:rPr>
          <w:rFonts w:ascii="Times New Roman" w:hAnsi="Times New Roman" w:cs="Times New Roman"/>
          <w:sz w:val="24"/>
          <w:szCs w:val="24"/>
          <w:lang w:val="en-US"/>
        </w:rPr>
        <w:t xml:space="preserve"> the second</w:t>
      </w:r>
      <w:r w:rsidR="00A85152" w:rsidRPr="00AD7CC5">
        <w:rPr>
          <w:rFonts w:ascii="Times New Roman" w:hAnsi="Times New Roman" w:cs="Times New Roman"/>
          <w:sz w:val="24"/>
          <w:szCs w:val="24"/>
          <w:lang w:val="en-US"/>
        </w:rPr>
        <w:t xml:space="preserve"> </w:t>
      </w:r>
      <w:r w:rsidR="004569BD" w:rsidRPr="00AD7CC5">
        <w:rPr>
          <w:rFonts w:ascii="Times New Roman" w:hAnsi="Times New Roman" w:cs="Times New Roman"/>
          <w:sz w:val="24"/>
          <w:szCs w:val="24"/>
          <w:lang w:val="en-US"/>
        </w:rPr>
        <w:t xml:space="preserve">the relationship between motor state and </w:t>
      </w:r>
      <w:r w:rsidR="00A85152" w:rsidRPr="00AD7CC5">
        <w:rPr>
          <w:rFonts w:ascii="Times New Roman" w:hAnsi="Times New Roman" w:cs="Times New Roman"/>
          <w:sz w:val="24"/>
          <w:szCs w:val="24"/>
          <w:lang w:val="en-US"/>
        </w:rPr>
        <w:t xml:space="preserve">momentary </w:t>
      </w:r>
      <w:r w:rsidR="000434F2" w:rsidRPr="00AD7CC5">
        <w:rPr>
          <w:rFonts w:ascii="Times New Roman" w:hAnsi="Times New Roman" w:cs="Times New Roman"/>
          <w:sz w:val="24"/>
          <w:szCs w:val="24"/>
          <w:lang w:val="en-US"/>
        </w:rPr>
        <w:t>cognitive process</w:t>
      </w:r>
      <w:r w:rsidR="006E18B5" w:rsidRPr="00AD7CC5">
        <w:rPr>
          <w:rFonts w:ascii="Times New Roman" w:hAnsi="Times New Roman" w:cs="Times New Roman"/>
          <w:sz w:val="24"/>
          <w:szCs w:val="24"/>
          <w:lang w:val="en-US"/>
        </w:rPr>
        <w:t xml:space="preserve"> activation and metacognitions</w:t>
      </w:r>
      <w:r w:rsidR="00A85152" w:rsidRPr="00AD7CC5">
        <w:rPr>
          <w:rFonts w:ascii="Times New Roman" w:hAnsi="Times New Roman" w:cs="Times New Roman"/>
          <w:sz w:val="24"/>
          <w:szCs w:val="24"/>
          <w:lang w:val="en-US"/>
        </w:rPr>
        <w:t>.</w:t>
      </w:r>
      <w:r w:rsidR="00E47157" w:rsidRPr="00AD7CC5">
        <w:rPr>
          <w:rFonts w:ascii="Times New Roman" w:hAnsi="Times New Roman" w:cs="Times New Roman"/>
          <w:sz w:val="24"/>
          <w:szCs w:val="24"/>
          <w:lang w:val="en-US"/>
        </w:rPr>
        <w:t xml:space="preserve"> The first model </w:t>
      </w:r>
      <w:r w:rsidR="00E73AC0" w:rsidRPr="00AD7CC5">
        <w:rPr>
          <w:rFonts w:ascii="Times New Roman" w:hAnsi="Times New Roman" w:cs="Times New Roman"/>
          <w:sz w:val="24"/>
          <w:szCs w:val="24"/>
          <w:lang w:val="en-US"/>
        </w:rPr>
        <w:t xml:space="preserve">controlled for </w:t>
      </w:r>
      <w:r w:rsidR="006D0CE4" w:rsidRPr="00AD7CC5">
        <w:rPr>
          <w:rFonts w:ascii="Times New Roman" w:hAnsi="Times New Roman" w:cs="Times New Roman"/>
          <w:sz w:val="24"/>
          <w:szCs w:val="24"/>
          <w:lang w:val="en-US"/>
        </w:rPr>
        <w:t xml:space="preserve">Time, Company, Medication, and Trigger. The </w:t>
      </w:r>
      <w:r w:rsidR="00683A67" w:rsidRPr="00AD7CC5">
        <w:rPr>
          <w:rFonts w:ascii="Times New Roman" w:hAnsi="Times New Roman" w:cs="Times New Roman"/>
          <w:sz w:val="24"/>
          <w:szCs w:val="24"/>
          <w:lang w:val="en-US"/>
        </w:rPr>
        <w:t xml:space="preserve">second model was built from the </w:t>
      </w:r>
      <w:r w:rsidR="006A74E1" w:rsidRPr="00AD7CC5">
        <w:rPr>
          <w:rFonts w:ascii="Times New Roman" w:hAnsi="Times New Roman" w:cs="Times New Roman"/>
          <w:sz w:val="24"/>
          <w:szCs w:val="24"/>
          <w:lang w:val="en-US"/>
        </w:rPr>
        <w:t xml:space="preserve">first, controlling for significant predictors </w:t>
      </w:r>
      <w:r w:rsidR="00A9741B" w:rsidRPr="00AD7CC5">
        <w:rPr>
          <w:rFonts w:ascii="Times New Roman" w:hAnsi="Times New Roman" w:cs="Times New Roman"/>
          <w:sz w:val="24"/>
          <w:szCs w:val="24"/>
          <w:lang w:val="en-US"/>
        </w:rPr>
        <w:t>that had b</w:t>
      </w:r>
      <w:r w:rsidR="00E87D77" w:rsidRPr="00AD7CC5">
        <w:rPr>
          <w:rFonts w:ascii="Times New Roman" w:hAnsi="Times New Roman" w:cs="Times New Roman"/>
          <w:sz w:val="24"/>
          <w:szCs w:val="24"/>
          <w:lang w:val="en-US"/>
        </w:rPr>
        <w:t>een found while excluding those nonsignificant. This exclusion strategy was employed to optimize the number of parameter</w:t>
      </w:r>
      <w:r w:rsidR="001D3E9E" w:rsidRPr="00AD7CC5">
        <w:rPr>
          <w:rFonts w:ascii="Times New Roman" w:hAnsi="Times New Roman" w:cs="Times New Roman"/>
          <w:sz w:val="24"/>
          <w:szCs w:val="24"/>
          <w:lang w:val="en-US"/>
        </w:rPr>
        <w:t>s needed to</w:t>
      </w:r>
      <w:r w:rsidR="003C4F60" w:rsidRPr="00AD7CC5">
        <w:rPr>
          <w:rFonts w:ascii="Times New Roman" w:hAnsi="Times New Roman" w:cs="Times New Roman"/>
          <w:sz w:val="24"/>
          <w:szCs w:val="24"/>
          <w:lang w:val="en-US"/>
        </w:rPr>
        <w:t xml:space="preserve"> estimate the model</w:t>
      </w:r>
      <w:r w:rsidR="009F65AF" w:rsidRPr="00AD7CC5">
        <w:rPr>
          <w:rFonts w:ascii="Times New Roman" w:hAnsi="Times New Roman" w:cs="Times New Roman"/>
          <w:sz w:val="24"/>
          <w:szCs w:val="24"/>
          <w:lang w:val="en-US"/>
        </w:rPr>
        <w:t xml:space="preserve">, </w:t>
      </w:r>
      <w:r w:rsidR="00E050B8" w:rsidRPr="00AD7CC5">
        <w:rPr>
          <w:rFonts w:ascii="Times New Roman" w:hAnsi="Times New Roman" w:cs="Times New Roman"/>
          <w:sz w:val="24"/>
          <w:szCs w:val="24"/>
          <w:lang w:val="en-US"/>
        </w:rPr>
        <w:t>enhancing</w:t>
      </w:r>
      <w:r w:rsidR="009F65AF" w:rsidRPr="00AD7CC5">
        <w:rPr>
          <w:rFonts w:ascii="Times New Roman" w:hAnsi="Times New Roman" w:cs="Times New Roman"/>
          <w:sz w:val="24"/>
          <w:szCs w:val="24"/>
          <w:lang w:val="en-US"/>
        </w:rPr>
        <w:t xml:space="preserve"> statistical power.</w:t>
      </w:r>
    </w:p>
    <w:p w14:paraId="7E4B3C47" w14:textId="77777777" w:rsidR="00AD3BA8" w:rsidRPr="00AD7CC5" w:rsidRDefault="00AD3BA8" w:rsidP="00FD2E89">
      <w:pPr>
        <w:spacing w:after="0" w:line="480" w:lineRule="auto"/>
        <w:contextualSpacing/>
        <w:jc w:val="center"/>
        <w:outlineLvl w:val="0"/>
        <w:rPr>
          <w:rFonts w:ascii="Times New Roman" w:hAnsi="Times New Roman" w:cs="Times New Roman"/>
          <w:b/>
          <w:sz w:val="24"/>
          <w:szCs w:val="24"/>
          <w:lang w:val="en-US"/>
        </w:rPr>
      </w:pPr>
      <w:r w:rsidRPr="00AD7CC5">
        <w:rPr>
          <w:rFonts w:ascii="Times New Roman" w:hAnsi="Times New Roman" w:cs="Times New Roman"/>
          <w:b/>
          <w:sz w:val="24"/>
          <w:szCs w:val="24"/>
          <w:lang w:val="en-US"/>
        </w:rPr>
        <w:t>Results</w:t>
      </w:r>
    </w:p>
    <w:p w14:paraId="27545EFD" w14:textId="56501020" w:rsidR="00AD3BA8" w:rsidRPr="00AD7CC5" w:rsidRDefault="00AD3BA8" w:rsidP="00AD3BA8">
      <w:pPr>
        <w:spacing w:after="0" w:line="480" w:lineRule="auto"/>
        <w:contextualSpacing/>
        <w:outlineLvl w:val="0"/>
        <w:rPr>
          <w:rFonts w:ascii="Times New Roman" w:hAnsi="Times New Roman" w:cs="Times New Roman"/>
          <w:b/>
          <w:sz w:val="24"/>
          <w:szCs w:val="24"/>
          <w:lang w:val="en-US"/>
        </w:rPr>
      </w:pPr>
      <w:r w:rsidRPr="00AD7CC5">
        <w:rPr>
          <w:rFonts w:ascii="Times New Roman" w:hAnsi="Times New Roman" w:cs="Times New Roman"/>
          <w:b/>
          <w:sz w:val="24"/>
          <w:szCs w:val="24"/>
          <w:lang w:val="en-US"/>
        </w:rPr>
        <w:t xml:space="preserve">Participant </w:t>
      </w:r>
      <w:r w:rsidR="003747F2" w:rsidRPr="00AD7CC5">
        <w:rPr>
          <w:rFonts w:ascii="Times New Roman" w:hAnsi="Times New Roman" w:cs="Times New Roman"/>
          <w:b/>
          <w:sz w:val="24"/>
          <w:szCs w:val="24"/>
          <w:lang w:val="en-US"/>
        </w:rPr>
        <w:t xml:space="preserve">Characteristics and Baseline Self-Report Measures </w:t>
      </w:r>
    </w:p>
    <w:p w14:paraId="391F6936" w14:textId="49DE346B" w:rsidR="000E6B21" w:rsidRPr="00AD7CC5" w:rsidRDefault="00903C81" w:rsidP="005F34FD">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A</w:t>
      </w:r>
      <w:r w:rsidR="00B34D95" w:rsidRPr="00AD7CC5">
        <w:rPr>
          <w:rFonts w:ascii="Times New Roman" w:hAnsi="Times New Roman" w:cs="Times New Roman"/>
          <w:sz w:val="24"/>
          <w:szCs w:val="24"/>
          <w:lang w:val="en-US"/>
        </w:rPr>
        <w:t>ll</w:t>
      </w:r>
      <w:r w:rsidR="00EE51C9" w:rsidRPr="00AD7CC5">
        <w:rPr>
          <w:rFonts w:ascii="Times New Roman" w:hAnsi="Times New Roman" w:cs="Times New Roman"/>
          <w:sz w:val="24"/>
          <w:szCs w:val="24"/>
          <w:lang w:val="en-US"/>
        </w:rPr>
        <w:t xml:space="preserve"> 20 participants</w:t>
      </w:r>
      <w:r w:rsidR="00E924CB" w:rsidRPr="00AD7CC5">
        <w:rPr>
          <w:rFonts w:ascii="Times New Roman" w:hAnsi="Times New Roman" w:cs="Times New Roman"/>
          <w:sz w:val="24"/>
          <w:szCs w:val="24"/>
          <w:lang w:val="en-US"/>
        </w:rPr>
        <w:t xml:space="preserve"> had received a clinical diagnosis</w:t>
      </w:r>
      <w:r w:rsidRPr="00AD7CC5">
        <w:rPr>
          <w:rFonts w:ascii="Times New Roman" w:hAnsi="Times New Roman" w:cs="Times New Roman"/>
          <w:sz w:val="24"/>
          <w:szCs w:val="24"/>
          <w:lang w:val="en-US"/>
        </w:rPr>
        <w:t xml:space="preserve"> of PD </w:t>
      </w:r>
      <w:r w:rsidR="00E924CB" w:rsidRPr="00AD7CC5">
        <w:rPr>
          <w:rFonts w:ascii="Times New Roman" w:hAnsi="Times New Roman" w:cs="Times New Roman"/>
          <w:sz w:val="24"/>
          <w:szCs w:val="24"/>
          <w:lang w:val="en-US"/>
        </w:rPr>
        <w:t xml:space="preserve">and were taking </w:t>
      </w:r>
      <w:r w:rsidR="00BB7817" w:rsidRPr="00AD7CC5">
        <w:rPr>
          <w:rFonts w:ascii="Times New Roman" w:hAnsi="Times New Roman" w:cs="Times New Roman"/>
          <w:sz w:val="24"/>
          <w:szCs w:val="24"/>
          <w:lang w:val="en-US"/>
        </w:rPr>
        <w:t>DRT</w:t>
      </w:r>
      <w:r w:rsidR="00E924CB" w:rsidRPr="00AD7CC5">
        <w:rPr>
          <w:rFonts w:ascii="Times New Roman" w:hAnsi="Times New Roman" w:cs="Times New Roman"/>
          <w:sz w:val="24"/>
          <w:szCs w:val="24"/>
          <w:lang w:val="en-US"/>
        </w:rPr>
        <w:t>.</w:t>
      </w:r>
      <w:r w:rsidR="00AD3BA8" w:rsidRPr="00AD7CC5">
        <w:rPr>
          <w:rFonts w:ascii="Times New Roman" w:hAnsi="Times New Roman" w:cs="Times New Roman"/>
          <w:sz w:val="24"/>
          <w:szCs w:val="24"/>
          <w:lang w:val="en-US"/>
        </w:rPr>
        <w:t xml:space="preserve"> The mean duration since the participants’ PD diagnosis was 7.6 years (range 1 to 20 years; </w:t>
      </w:r>
      <w:r w:rsidR="00AD3BA8" w:rsidRPr="00AD7CC5">
        <w:rPr>
          <w:rFonts w:ascii="Times New Roman" w:hAnsi="Times New Roman" w:cs="Times New Roman"/>
          <w:i/>
          <w:sz w:val="24"/>
          <w:szCs w:val="24"/>
          <w:lang w:val="en-US"/>
        </w:rPr>
        <w:t>SD</w:t>
      </w:r>
      <w:r w:rsidR="00AD3BA8" w:rsidRPr="00AD7CC5">
        <w:rPr>
          <w:rFonts w:ascii="Times New Roman" w:hAnsi="Times New Roman" w:cs="Times New Roman"/>
          <w:sz w:val="24"/>
          <w:szCs w:val="24"/>
          <w:lang w:val="en-US"/>
        </w:rPr>
        <w:t xml:space="preserve"> = 5.1). </w:t>
      </w:r>
      <w:r w:rsidR="000B7D63" w:rsidRPr="00AD7CC5">
        <w:rPr>
          <w:rFonts w:ascii="Times New Roman" w:hAnsi="Times New Roman" w:cs="Times New Roman"/>
          <w:sz w:val="24"/>
          <w:szCs w:val="24"/>
          <w:lang w:val="en-US"/>
        </w:rPr>
        <w:t xml:space="preserve">All participants self-reported experiencing </w:t>
      </w:r>
      <w:r w:rsidR="00CA2DD9" w:rsidRPr="00AD7CC5">
        <w:rPr>
          <w:rFonts w:ascii="Times New Roman" w:hAnsi="Times New Roman" w:cs="Times New Roman"/>
          <w:sz w:val="24"/>
          <w:szCs w:val="24"/>
          <w:lang w:val="en-US"/>
        </w:rPr>
        <w:t xml:space="preserve">motor fluctuations and spending a quarter of their days in an off state. </w:t>
      </w:r>
      <w:r w:rsidR="00AD3BA8" w:rsidRPr="00AD7CC5">
        <w:rPr>
          <w:rFonts w:ascii="Times New Roman" w:hAnsi="Times New Roman" w:cs="Times New Roman"/>
          <w:sz w:val="24"/>
          <w:szCs w:val="24"/>
          <w:lang w:val="en-US"/>
        </w:rPr>
        <w:t>Nineteen participants self-reported as British</w:t>
      </w:r>
      <w:r w:rsidR="00F951B2"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 xml:space="preserve">All but three participants reported that English was their first language. All participants had attended formal education up until at least the age of 16 years, with four </w:t>
      </w:r>
      <w:r w:rsidR="000302F0" w:rsidRPr="00AD7CC5">
        <w:rPr>
          <w:rFonts w:ascii="Times New Roman" w:hAnsi="Times New Roman" w:cs="Times New Roman"/>
          <w:sz w:val="24"/>
          <w:szCs w:val="24"/>
          <w:lang w:val="en-US"/>
        </w:rPr>
        <w:t xml:space="preserve">educated to </w:t>
      </w:r>
      <w:r w:rsidR="005E4932" w:rsidRPr="00AD7CC5">
        <w:rPr>
          <w:rFonts w:ascii="Times New Roman" w:hAnsi="Times New Roman" w:cs="Times New Roman"/>
          <w:sz w:val="24"/>
          <w:szCs w:val="24"/>
          <w:lang w:val="en-US"/>
        </w:rPr>
        <w:t>university degree</w:t>
      </w:r>
      <w:r w:rsidR="00AD3BA8" w:rsidRPr="00AD7CC5">
        <w:rPr>
          <w:rFonts w:ascii="Times New Roman" w:hAnsi="Times New Roman" w:cs="Times New Roman"/>
          <w:sz w:val="24"/>
          <w:szCs w:val="24"/>
          <w:lang w:val="en-US"/>
        </w:rPr>
        <w:t>-level</w:t>
      </w:r>
      <w:r w:rsidR="005E4932" w:rsidRPr="00AD7CC5">
        <w:rPr>
          <w:rFonts w:ascii="Times New Roman" w:hAnsi="Times New Roman" w:cs="Times New Roman"/>
          <w:sz w:val="24"/>
          <w:szCs w:val="24"/>
          <w:lang w:val="en-US"/>
        </w:rPr>
        <w:t>.</w:t>
      </w:r>
    </w:p>
    <w:p w14:paraId="6ACCD8AA" w14:textId="20BA2E7B" w:rsidR="00AD3BA8" w:rsidRPr="00AD7CC5" w:rsidRDefault="00AD3BA8" w:rsidP="005F34FD">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 xml:space="preserve">Table </w:t>
      </w:r>
      <w:r w:rsidR="004C2032" w:rsidRPr="00AD7CC5">
        <w:rPr>
          <w:rFonts w:ascii="Times New Roman" w:hAnsi="Times New Roman" w:cs="Times New Roman"/>
          <w:sz w:val="24"/>
          <w:szCs w:val="24"/>
          <w:lang w:val="en-US"/>
        </w:rPr>
        <w:t>1</w:t>
      </w:r>
      <w:r w:rsidRPr="00AD7CC5">
        <w:rPr>
          <w:rFonts w:ascii="Times New Roman" w:hAnsi="Times New Roman" w:cs="Times New Roman"/>
          <w:sz w:val="24"/>
          <w:szCs w:val="24"/>
          <w:lang w:val="en-US"/>
        </w:rPr>
        <w:t xml:space="preserve"> shows the mean</w:t>
      </w:r>
      <w:r w:rsidR="0099546E" w:rsidRPr="00AD7CC5">
        <w:rPr>
          <w:rFonts w:ascii="Times New Roman" w:hAnsi="Times New Roman" w:cs="Times New Roman"/>
          <w:sz w:val="24"/>
          <w:szCs w:val="24"/>
          <w:lang w:val="en-US"/>
        </w:rPr>
        <w:t>s</w:t>
      </w:r>
      <w:r w:rsidRPr="00AD7CC5">
        <w:rPr>
          <w:rFonts w:ascii="Times New Roman" w:hAnsi="Times New Roman" w:cs="Times New Roman"/>
          <w:sz w:val="24"/>
          <w:szCs w:val="24"/>
          <w:lang w:val="en-US"/>
        </w:rPr>
        <w:t xml:space="preserve">, </w:t>
      </w:r>
      <w:r w:rsidR="0099546E" w:rsidRPr="00AD7CC5">
        <w:rPr>
          <w:rFonts w:ascii="Times New Roman" w:hAnsi="Times New Roman" w:cs="Times New Roman"/>
          <w:sz w:val="24"/>
          <w:szCs w:val="24"/>
          <w:lang w:val="en-US"/>
        </w:rPr>
        <w:t>SD</w:t>
      </w:r>
      <w:r w:rsidR="00B92FA9" w:rsidRPr="00AD7CC5">
        <w:rPr>
          <w:rFonts w:ascii="Times New Roman" w:hAnsi="Times New Roman" w:cs="Times New Roman"/>
          <w:sz w:val="24"/>
          <w:szCs w:val="24"/>
          <w:lang w:val="en-US"/>
        </w:rPr>
        <w:t>,</w:t>
      </w:r>
      <w:r w:rsidRPr="00AD7CC5">
        <w:rPr>
          <w:rFonts w:ascii="Times New Roman" w:hAnsi="Times New Roman" w:cs="Times New Roman"/>
          <w:sz w:val="24"/>
          <w:szCs w:val="24"/>
          <w:lang w:val="en-US"/>
        </w:rPr>
        <w:t xml:space="preserve"> and intercorrelations between the self-report measures assessed at baseline. </w:t>
      </w:r>
      <w:r w:rsidR="00E107B4" w:rsidRPr="00AD7CC5">
        <w:rPr>
          <w:rFonts w:ascii="Times New Roman" w:hAnsi="Times New Roman" w:cs="Times New Roman"/>
          <w:sz w:val="24"/>
          <w:szCs w:val="24"/>
          <w:lang w:val="en-US"/>
        </w:rPr>
        <w:t xml:space="preserve">NM </w:t>
      </w:r>
      <w:r w:rsidR="00606A55" w:rsidRPr="00AD7CC5">
        <w:rPr>
          <w:rFonts w:ascii="Times New Roman" w:hAnsi="Times New Roman" w:cs="Times New Roman"/>
          <w:sz w:val="24"/>
          <w:szCs w:val="24"/>
          <w:lang w:val="en-US"/>
        </w:rPr>
        <w:t xml:space="preserve">(but not </w:t>
      </w:r>
      <w:r w:rsidR="00F951B2" w:rsidRPr="00AD7CC5">
        <w:rPr>
          <w:rFonts w:ascii="Times New Roman" w:hAnsi="Times New Roman" w:cs="Times New Roman"/>
          <w:sz w:val="24"/>
          <w:szCs w:val="24"/>
          <w:lang w:val="en-US"/>
        </w:rPr>
        <w:t>P</w:t>
      </w:r>
      <w:r w:rsidR="00606A55" w:rsidRPr="00AD7CC5">
        <w:rPr>
          <w:rFonts w:ascii="Times New Roman" w:hAnsi="Times New Roman" w:cs="Times New Roman"/>
          <w:sz w:val="24"/>
          <w:szCs w:val="24"/>
          <w:lang w:val="en-US"/>
        </w:rPr>
        <w:t xml:space="preserve">M) </w:t>
      </w:r>
      <w:r w:rsidR="00E377C0" w:rsidRPr="00AD7CC5">
        <w:rPr>
          <w:rFonts w:ascii="Times New Roman" w:hAnsi="Times New Roman" w:cs="Times New Roman"/>
          <w:sz w:val="24"/>
          <w:szCs w:val="24"/>
          <w:lang w:val="en-US"/>
        </w:rPr>
        <w:t>positively and significantly correlated with total PAS and PHQ-9 scores.</w:t>
      </w:r>
      <w:r w:rsidR="00297A75" w:rsidRPr="00AD7CC5">
        <w:rPr>
          <w:rFonts w:ascii="Times New Roman" w:hAnsi="Times New Roman" w:cs="Times New Roman"/>
          <w:sz w:val="24"/>
          <w:szCs w:val="24"/>
          <w:lang w:val="en-US"/>
        </w:rPr>
        <w:t xml:space="preserve"> </w:t>
      </w:r>
      <w:r w:rsidR="00112EB9" w:rsidRPr="00AD7CC5">
        <w:rPr>
          <w:rFonts w:ascii="Times New Roman" w:hAnsi="Times New Roman" w:cs="Times New Roman"/>
          <w:sz w:val="24"/>
          <w:szCs w:val="24"/>
          <w:lang w:val="en-US"/>
        </w:rPr>
        <w:t>Twelve</w:t>
      </w:r>
      <w:r w:rsidRPr="00AD7CC5">
        <w:rPr>
          <w:rFonts w:ascii="Times New Roman" w:hAnsi="Times New Roman" w:cs="Times New Roman"/>
          <w:sz w:val="24"/>
          <w:szCs w:val="24"/>
          <w:lang w:val="en-US"/>
        </w:rPr>
        <w:t xml:space="preserve"> participants ha</w:t>
      </w:r>
      <w:r w:rsidR="006E20B1" w:rsidRPr="00AD7CC5">
        <w:rPr>
          <w:rFonts w:ascii="Times New Roman" w:hAnsi="Times New Roman" w:cs="Times New Roman"/>
          <w:sz w:val="24"/>
          <w:szCs w:val="24"/>
          <w:lang w:val="en-US"/>
        </w:rPr>
        <w:t>d</w:t>
      </w:r>
      <w:r w:rsidRPr="00AD7CC5">
        <w:rPr>
          <w:rFonts w:ascii="Times New Roman" w:hAnsi="Times New Roman" w:cs="Times New Roman"/>
          <w:sz w:val="24"/>
          <w:szCs w:val="24"/>
          <w:lang w:val="en-US"/>
        </w:rPr>
        <w:t xml:space="preserve"> significant anxiety based on the total PAS score (cut-off 13/14), with </w:t>
      </w:r>
      <w:r w:rsidR="00AE107C" w:rsidRPr="00AD7CC5">
        <w:rPr>
          <w:rFonts w:ascii="Times New Roman" w:hAnsi="Times New Roman" w:cs="Times New Roman"/>
          <w:sz w:val="24"/>
          <w:szCs w:val="24"/>
          <w:lang w:val="en-US"/>
        </w:rPr>
        <w:t>six</w:t>
      </w:r>
      <w:r w:rsidRPr="00AD7CC5">
        <w:rPr>
          <w:rFonts w:ascii="Times New Roman" w:hAnsi="Times New Roman" w:cs="Times New Roman"/>
          <w:sz w:val="24"/>
          <w:szCs w:val="24"/>
          <w:lang w:val="en-US"/>
        </w:rPr>
        <w:t xml:space="preserve"> showing significant </w:t>
      </w:r>
      <w:r w:rsidR="00542BA6" w:rsidRPr="00AD7CC5">
        <w:rPr>
          <w:rFonts w:ascii="Times New Roman" w:hAnsi="Times New Roman" w:cs="Times New Roman"/>
          <w:sz w:val="24"/>
          <w:szCs w:val="24"/>
          <w:lang w:val="en-US"/>
        </w:rPr>
        <w:t>persistent</w:t>
      </w:r>
      <w:r w:rsidR="005C19DB" w:rsidRPr="00AD7CC5">
        <w:rPr>
          <w:rFonts w:ascii="Times New Roman" w:hAnsi="Times New Roman" w:cs="Times New Roman"/>
          <w:sz w:val="24"/>
          <w:szCs w:val="24"/>
          <w:lang w:val="en-US"/>
        </w:rPr>
        <w:t xml:space="preserve"> anxiety</w:t>
      </w:r>
      <w:r w:rsidRPr="00AD7CC5">
        <w:rPr>
          <w:rFonts w:ascii="Times New Roman" w:hAnsi="Times New Roman" w:cs="Times New Roman"/>
          <w:sz w:val="24"/>
          <w:szCs w:val="24"/>
          <w:lang w:val="en-US"/>
        </w:rPr>
        <w:t xml:space="preserve"> (cut-off 9/10), </w:t>
      </w:r>
      <w:r w:rsidR="00AE107C" w:rsidRPr="00AD7CC5">
        <w:rPr>
          <w:rFonts w:ascii="Times New Roman" w:hAnsi="Times New Roman" w:cs="Times New Roman"/>
          <w:sz w:val="24"/>
          <w:szCs w:val="24"/>
          <w:lang w:val="en-US"/>
        </w:rPr>
        <w:t>three</w:t>
      </w:r>
      <w:r w:rsidRPr="00AD7CC5">
        <w:rPr>
          <w:rFonts w:ascii="Times New Roman" w:hAnsi="Times New Roman" w:cs="Times New Roman"/>
          <w:sz w:val="24"/>
          <w:szCs w:val="24"/>
          <w:lang w:val="en-US"/>
        </w:rPr>
        <w:t xml:space="preserve"> significant episodic </w:t>
      </w:r>
      <w:r w:rsidR="005C19DB" w:rsidRPr="00AD7CC5">
        <w:rPr>
          <w:rFonts w:ascii="Times New Roman" w:hAnsi="Times New Roman" w:cs="Times New Roman"/>
          <w:sz w:val="24"/>
          <w:szCs w:val="24"/>
          <w:lang w:val="en-US"/>
        </w:rPr>
        <w:t xml:space="preserve">anxiety </w:t>
      </w:r>
      <w:r w:rsidRPr="00AD7CC5">
        <w:rPr>
          <w:rFonts w:ascii="Times New Roman" w:hAnsi="Times New Roman" w:cs="Times New Roman"/>
          <w:sz w:val="24"/>
          <w:szCs w:val="24"/>
          <w:lang w:val="en-US"/>
        </w:rPr>
        <w:t>(cut-off 5/6)</w:t>
      </w:r>
      <w:r w:rsidR="00053B6E" w:rsidRPr="00AD7CC5">
        <w:rPr>
          <w:rFonts w:ascii="Times New Roman" w:hAnsi="Times New Roman" w:cs="Times New Roman"/>
          <w:sz w:val="24"/>
          <w:szCs w:val="24"/>
          <w:lang w:val="en-US"/>
        </w:rPr>
        <w:t>,</w:t>
      </w:r>
      <w:r w:rsidRPr="00AD7CC5">
        <w:rPr>
          <w:rFonts w:ascii="Times New Roman" w:hAnsi="Times New Roman" w:cs="Times New Roman"/>
          <w:sz w:val="24"/>
          <w:szCs w:val="24"/>
          <w:lang w:val="en-US"/>
        </w:rPr>
        <w:t xml:space="preserve"> and </w:t>
      </w:r>
      <w:r w:rsidR="00AE107C" w:rsidRPr="00AD7CC5">
        <w:rPr>
          <w:rFonts w:ascii="Times New Roman" w:hAnsi="Times New Roman" w:cs="Times New Roman"/>
          <w:sz w:val="24"/>
          <w:szCs w:val="24"/>
          <w:lang w:val="en-US"/>
        </w:rPr>
        <w:t>nine</w:t>
      </w:r>
      <w:r w:rsidRPr="00AD7CC5">
        <w:rPr>
          <w:rFonts w:ascii="Times New Roman" w:hAnsi="Times New Roman" w:cs="Times New Roman"/>
          <w:sz w:val="24"/>
          <w:szCs w:val="24"/>
          <w:lang w:val="en-US"/>
        </w:rPr>
        <w:t xml:space="preserve"> significant avoidance </w:t>
      </w:r>
      <w:r w:rsidR="005F614A" w:rsidRPr="00AD7CC5">
        <w:rPr>
          <w:rFonts w:ascii="Times New Roman" w:hAnsi="Times New Roman" w:cs="Times New Roman"/>
          <w:sz w:val="24"/>
          <w:szCs w:val="24"/>
          <w:lang w:val="en-US"/>
        </w:rPr>
        <w:t xml:space="preserve">anxiety </w:t>
      </w:r>
      <w:r w:rsidRPr="00AD7CC5">
        <w:rPr>
          <w:rFonts w:ascii="Times New Roman" w:hAnsi="Times New Roman" w:cs="Times New Roman"/>
          <w:sz w:val="24"/>
          <w:szCs w:val="24"/>
          <w:lang w:val="en-US"/>
        </w:rPr>
        <w:t xml:space="preserve">(cut-off 4/5). On the PHQ-9, </w:t>
      </w:r>
      <w:r w:rsidR="006947BE" w:rsidRPr="00AD7CC5">
        <w:rPr>
          <w:rFonts w:ascii="Times New Roman" w:hAnsi="Times New Roman" w:cs="Times New Roman"/>
          <w:sz w:val="24"/>
          <w:szCs w:val="24"/>
          <w:lang w:val="en-US"/>
        </w:rPr>
        <w:t>nine</w:t>
      </w:r>
      <w:r w:rsidRPr="00AD7CC5">
        <w:rPr>
          <w:rFonts w:ascii="Times New Roman" w:hAnsi="Times New Roman" w:cs="Times New Roman"/>
          <w:sz w:val="24"/>
          <w:szCs w:val="24"/>
          <w:lang w:val="en-US"/>
        </w:rPr>
        <w:t xml:space="preserve"> showed evidence of no, minimal</w:t>
      </w:r>
      <w:r w:rsidR="00840FD7" w:rsidRPr="00AD7CC5">
        <w:rPr>
          <w:rFonts w:ascii="Times New Roman" w:hAnsi="Times New Roman" w:cs="Times New Roman"/>
          <w:sz w:val="24"/>
          <w:szCs w:val="24"/>
          <w:lang w:val="en-US"/>
        </w:rPr>
        <w:t>,</w:t>
      </w:r>
      <w:r w:rsidRPr="00AD7CC5">
        <w:rPr>
          <w:rFonts w:ascii="Times New Roman" w:hAnsi="Times New Roman" w:cs="Times New Roman"/>
          <w:sz w:val="24"/>
          <w:szCs w:val="24"/>
          <w:lang w:val="en-US"/>
        </w:rPr>
        <w:t xml:space="preserve"> or mild depression (</w:t>
      </w:r>
      <w:r w:rsidR="00D00FE5" w:rsidRPr="00AD7CC5">
        <w:rPr>
          <w:rFonts w:ascii="Times New Roman" w:hAnsi="Times New Roman" w:cs="Times New Roman"/>
          <w:sz w:val="24"/>
          <w:szCs w:val="24"/>
          <w:lang w:val="en-US"/>
        </w:rPr>
        <w:t>score &lt;</w:t>
      </w:r>
      <w:r w:rsidR="003B0FDC" w:rsidRPr="00AD7CC5">
        <w:rPr>
          <w:rFonts w:ascii="Times New Roman" w:hAnsi="Times New Roman" w:cs="Times New Roman"/>
          <w:sz w:val="24"/>
          <w:szCs w:val="24"/>
          <w:lang w:val="en-US"/>
        </w:rPr>
        <w:t xml:space="preserve"> </w:t>
      </w:r>
      <w:r w:rsidRPr="00AD7CC5">
        <w:rPr>
          <w:rFonts w:ascii="Times New Roman" w:hAnsi="Times New Roman" w:cs="Times New Roman"/>
          <w:sz w:val="24"/>
          <w:szCs w:val="24"/>
          <w:lang w:val="en-US"/>
        </w:rPr>
        <w:t xml:space="preserve">10), </w:t>
      </w:r>
      <w:r w:rsidR="00AE107C" w:rsidRPr="00AD7CC5">
        <w:rPr>
          <w:rFonts w:ascii="Times New Roman" w:hAnsi="Times New Roman" w:cs="Times New Roman"/>
          <w:sz w:val="24"/>
          <w:szCs w:val="24"/>
          <w:lang w:val="en-US"/>
        </w:rPr>
        <w:t>six</w:t>
      </w:r>
      <w:r w:rsidRPr="00AD7CC5">
        <w:rPr>
          <w:rFonts w:ascii="Times New Roman" w:hAnsi="Times New Roman" w:cs="Times New Roman"/>
          <w:sz w:val="24"/>
          <w:szCs w:val="24"/>
          <w:lang w:val="en-US"/>
        </w:rPr>
        <w:t xml:space="preserve"> moderate depression (score 10-14)</w:t>
      </w:r>
      <w:r w:rsidR="00840FD7" w:rsidRPr="00AD7CC5">
        <w:rPr>
          <w:rFonts w:ascii="Times New Roman" w:hAnsi="Times New Roman" w:cs="Times New Roman"/>
          <w:sz w:val="24"/>
          <w:szCs w:val="24"/>
          <w:lang w:val="en-US"/>
        </w:rPr>
        <w:t>,</w:t>
      </w:r>
      <w:r w:rsidRPr="00AD7CC5">
        <w:rPr>
          <w:rFonts w:ascii="Times New Roman" w:hAnsi="Times New Roman" w:cs="Times New Roman"/>
          <w:sz w:val="24"/>
          <w:szCs w:val="24"/>
          <w:lang w:val="en-US"/>
        </w:rPr>
        <w:t xml:space="preserve"> and </w:t>
      </w:r>
      <w:r w:rsidR="00AE107C" w:rsidRPr="00AD7CC5">
        <w:rPr>
          <w:rFonts w:ascii="Times New Roman" w:hAnsi="Times New Roman" w:cs="Times New Roman"/>
          <w:sz w:val="24"/>
          <w:szCs w:val="24"/>
          <w:lang w:val="en-US"/>
        </w:rPr>
        <w:t>five m</w:t>
      </w:r>
      <w:r w:rsidRPr="00AD7CC5">
        <w:rPr>
          <w:rFonts w:ascii="Times New Roman" w:hAnsi="Times New Roman" w:cs="Times New Roman"/>
          <w:sz w:val="24"/>
          <w:szCs w:val="24"/>
          <w:lang w:val="en-US"/>
        </w:rPr>
        <w:t>oderately severe depression (score 15-27).</w:t>
      </w:r>
    </w:p>
    <w:p w14:paraId="4FA0D9E8" w14:textId="4E2AD247" w:rsidR="00AD3BA8" w:rsidRPr="00AD7CC5" w:rsidRDefault="008970DD" w:rsidP="00AD3BA8">
      <w:pPr>
        <w:spacing w:after="0" w:line="480" w:lineRule="auto"/>
        <w:contextualSpacing/>
        <w:rPr>
          <w:rFonts w:ascii="Times New Roman" w:hAnsi="Times New Roman" w:cs="Times New Roman"/>
          <w:sz w:val="24"/>
          <w:szCs w:val="24"/>
          <w:lang w:val="en-US"/>
        </w:rPr>
      </w:pPr>
      <w:r w:rsidRPr="00AD7CC5">
        <w:rPr>
          <w:rFonts w:ascii="Times New Roman" w:hAnsi="Times New Roman" w:cs="Times New Roman"/>
          <w:b/>
          <w:sz w:val="24"/>
          <w:szCs w:val="24"/>
          <w:lang w:val="en-US"/>
        </w:rPr>
        <w:t>Characteristics</w:t>
      </w:r>
      <w:r w:rsidR="00591680" w:rsidRPr="00AD7CC5">
        <w:rPr>
          <w:rFonts w:ascii="Times New Roman" w:hAnsi="Times New Roman" w:cs="Times New Roman"/>
          <w:b/>
          <w:sz w:val="24"/>
          <w:szCs w:val="24"/>
          <w:lang w:val="en-US"/>
        </w:rPr>
        <w:t xml:space="preserve"> of </w:t>
      </w:r>
      <w:r w:rsidRPr="00AD7CC5">
        <w:rPr>
          <w:rFonts w:ascii="Times New Roman" w:hAnsi="Times New Roman" w:cs="Times New Roman"/>
          <w:b/>
          <w:sz w:val="24"/>
          <w:szCs w:val="24"/>
          <w:lang w:val="en-US"/>
        </w:rPr>
        <w:t>E</w:t>
      </w:r>
      <w:r w:rsidR="003747F2" w:rsidRPr="00AD7CC5">
        <w:rPr>
          <w:rFonts w:ascii="Times New Roman" w:hAnsi="Times New Roman" w:cs="Times New Roman"/>
          <w:b/>
          <w:sz w:val="24"/>
          <w:szCs w:val="24"/>
          <w:lang w:val="en-US"/>
        </w:rPr>
        <w:t xml:space="preserve">cological </w:t>
      </w:r>
      <w:r w:rsidRPr="00AD7CC5">
        <w:rPr>
          <w:rFonts w:ascii="Times New Roman" w:hAnsi="Times New Roman" w:cs="Times New Roman"/>
          <w:b/>
          <w:sz w:val="24"/>
          <w:szCs w:val="24"/>
          <w:lang w:val="en-US"/>
        </w:rPr>
        <w:t>M</w:t>
      </w:r>
      <w:r w:rsidR="003747F2" w:rsidRPr="00AD7CC5">
        <w:rPr>
          <w:rFonts w:ascii="Times New Roman" w:hAnsi="Times New Roman" w:cs="Times New Roman"/>
          <w:b/>
          <w:sz w:val="24"/>
          <w:szCs w:val="24"/>
          <w:lang w:val="en-US"/>
        </w:rPr>
        <w:t xml:space="preserve">omentary </w:t>
      </w:r>
      <w:r w:rsidRPr="00AD7CC5">
        <w:rPr>
          <w:rFonts w:ascii="Times New Roman" w:hAnsi="Times New Roman" w:cs="Times New Roman"/>
          <w:b/>
          <w:sz w:val="24"/>
          <w:szCs w:val="24"/>
          <w:lang w:val="en-US"/>
        </w:rPr>
        <w:t>A</w:t>
      </w:r>
      <w:r w:rsidR="003747F2" w:rsidRPr="00AD7CC5">
        <w:rPr>
          <w:rFonts w:ascii="Times New Roman" w:hAnsi="Times New Roman" w:cs="Times New Roman"/>
          <w:b/>
          <w:sz w:val="24"/>
          <w:szCs w:val="24"/>
          <w:lang w:val="en-US"/>
        </w:rPr>
        <w:t>ssessment D</w:t>
      </w:r>
      <w:r w:rsidRPr="00AD7CC5">
        <w:rPr>
          <w:rFonts w:ascii="Times New Roman" w:hAnsi="Times New Roman" w:cs="Times New Roman"/>
          <w:b/>
          <w:sz w:val="24"/>
          <w:szCs w:val="24"/>
          <w:lang w:val="en-US"/>
        </w:rPr>
        <w:t>ata</w:t>
      </w:r>
    </w:p>
    <w:p w14:paraId="64BE657D" w14:textId="1806697E" w:rsidR="00AD3BA8" w:rsidRPr="00AD7CC5" w:rsidRDefault="00AD3BA8" w:rsidP="00CE107D">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lastRenderedPageBreak/>
        <w:t>A total of</w:t>
      </w:r>
      <w:r w:rsidRPr="00AD7CC5">
        <w:rPr>
          <w:rFonts w:ascii="Times New Roman" w:hAnsi="Times New Roman" w:cs="Times New Roman"/>
          <w:b/>
          <w:sz w:val="24"/>
          <w:szCs w:val="24"/>
          <w:lang w:val="en-US"/>
        </w:rPr>
        <w:t xml:space="preserve"> </w:t>
      </w:r>
      <w:r w:rsidRPr="00AD7CC5">
        <w:rPr>
          <w:rFonts w:ascii="Times New Roman" w:hAnsi="Times New Roman" w:cs="Times New Roman"/>
          <w:sz w:val="24"/>
          <w:szCs w:val="24"/>
          <w:lang w:val="en-US"/>
        </w:rPr>
        <w:t xml:space="preserve">560 random alerts were </w:t>
      </w:r>
      <w:r w:rsidR="00176279" w:rsidRPr="00AD7CC5">
        <w:rPr>
          <w:rFonts w:ascii="Times New Roman" w:hAnsi="Times New Roman" w:cs="Times New Roman"/>
          <w:sz w:val="24"/>
          <w:szCs w:val="24"/>
          <w:lang w:val="en-US"/>
        </w:rPr>
        <w:t>produced</w:t>
      </w:r>
      <w:r w:rsidRPr="00AD7CC5">
        <w:rPr>
          <w:rFonts w:ascii="Times New Roman" w:hAnsi="Times New Roman" w:cs="Times New Roman"/>
          <w:sz w:val="24"/>
          <w:szCs w:val="24"/>
          <w:lang w:val="en-US"/>
        </w:rPr>
        <w:t xml:space="preserve"> </w:t>
      </w:r>
      <w:r w:rsidR="006902EA" w:rsidRPr="00AD7CC5">
        <w:rPr>
          <w:rFonts w:ascii="Times New Roman" w:hAnsi="Times New Roman" w:cs="Times New Roman"/>
          <w:sz w:val="24"/>
          <w:szCs w:val="24"/>
          <w:lang w:val="en-US"/>
        </w:rPr>
        <w:t xml:space="preserve">by the smartphone App over the </w:t>
      </w:r>
      <w:r w:rsidR="00E10D3A" w:rsidRPr="00AD7CC5">
        <w:rPr>
          <w:rFonts w:ascii="Times New Roman" w:hAnsi="Times New Roman" w:cs="Times New Roman"/>
          <w:sz w:val="24"/>
          <w:szCs w:val="24"/>
          <w:lang w:val="en-US"/>
        </w:rPr>
        <w:t xml:space="preserve">combined </w:t>
      </w:r>
      <w:r w:rsidR="006902EA" w:rsidRPr="00AD7CC5">
        <w:rPr>
          <w:rFonts w:ascii="Times New Roman" w:hAnsi="Times New Roman" w:cs="Times New Roman"/>
          <w:sz w:val="24"/>
          <w:szCs w:val="24"/>
          <w:lang w:val="en-US"/>
        </w:rPr>
        <w:t xml:space="preserve">study periods for </w:t>
      </w:r>
      <w:r w:rsidR="00A2684B" w:rsidRPr="00AD7CC5">
        <w:rPr>
          <w:rFonts w:ascii="Times New Roman" w:hAnsi="Times New Roman" w:cs="Times New Roman"/>
          <w:sz w:val="24"/>
          <w:szCs w:val="24"/>
          <w:lang w:val="en-US"/>
        </w:rPr>
        <w:t xml:space="preserve">all participants, </w:t>
      </w:r>
      <w:r w:rsidR="00E10D3A" w:rsidRPr="00AD7CC5">
        <w:rPr>
          <w:rFonts w:ascii="Times New Roman" w:hAnsi="Times New Roman" w:cs="Times New Roman"/>
          <w:sz w:val="24"/>
          <w:szCs w:val="24"/>
          <w:lang w:val="en-US"/>
        </w:rPr>
        <w:t>of which</w:t>
      </w:r>
      <w:r w:rsidRPr="00AD7CC5">
        <w:rPr>
          <w:rFonts w:ascii="Times New Roman" w:hAnsi="Times New Roman" w:cs="Times New Roman"/>
          <w:sz w:val="24"/>
          <w:szCs w:val="24"/>
          <w:lang w:val="en-US"/>
        </w:rPr>
        <w:t xml:space="preserve"> </w:t>
      </w:r>
      <w:r w:rsidR="00D742C3" w:rsidRPr="00AD7CC5">
        <w:rPr>
          <w:rFonts w:ascii="Times New Roman" w:hAnsi="Times New Roman" w:cs="Times New Roman"/>
          <w:sz w:val="24"/>
          <w:szCs w:val="24"/>
          <w:lang w:val="en-US"/>
        </w:rPr>
        <w:t xml:space="preserve">50.2% generated </w:t>
      </w:r>
      <w:r w:rsidR="008D4878" w:rsidRPr="00AD7CC5">
        <w:rPr>
          <w:rFonts w:ascii="Times New Roman" w:hAnsi="Times New Roman" w:cs="Times New Roman"/>
          <w:sz w:val="24"/>
          <w:szCs w:val="24"/>
          <w:lang w:val="en-US"/>
        </w:rPr>
        <w:t xml:space="preserve">completed </w:t>
      </w:r>
      <w:r w:rsidR="00A558D2" w:rsidRPr="00AD7CC5">
        <w:rPr>
          <w:rFonts w:ascii="Times New Roman" w:hAnsi="Times New Roman" w:cs="Times New Roman"/>
          <w:sz w:val="24"/>
          <w:szCs w:val="24"/>
          <w:lang w:val="en-US"/>
        </w:rPr>
        <w:t xml:space="preserve">EMA </w:t>
      </w:r>
      <w:r w:rsidR="008D4878" w:rsidRPr="00AD7CC5">
        <w:rPr>
          <w:rFonts w:ascii="Times New Roman" w:hAnsi="Times New Roman" w:cs="Times New Roman"/>
          <w:sz w:val="24"/>
          <w:szCs w:val="24"/>
          <w:lang w:val="en-US"/>
        </w:rPr>
        <w:t>survey</w:t>
      </w:r>
      <w:r w:rsidR="00A558D2" w:rsidRPr="00AD7CC5">
        <w:rPr>
          <w:rFonts w:ascii="Times New Roman" w:hAnsi="Times New Roman" w:cs="Times New Roman"/>
          <w:sz w:val="24"/>
          <w:szCs w:val="24"/>
          <w:lang w:val="en-US"/>
        </w:rPr>
        <w:t>s</w:t>
      </w:r>
      <w:r w:rsidR="008D4878" w:rsidRPr="00AD7CC5">
        <w:rPr>
          <w:rFonts w:ascii="Times New Roman" w:hAnsi="Times New Roman" w:cs="Times New Roman"/>
          <w:sz w:val="24"/>
          <w:szCs w:val="24"/>
          <w:lang w:val="en-US"/>
        </w:rPr>
        <w:t xml:space="preserve">. </w:t>
      </w:r>
      <w:r w:rsidR="00842F24" w:rsidRPr="00AD7CC5">
        <w:rPr>
          <w:rFonts w:ascii="Times New Roman" w:hAnsi="Times New Roman" w:cs="Times New Roman"/>
          <w:sz w:val="24"/>
          <w:szCs w:val="24"/>
          <w:lang w:val="en-US"/>
        </w:rPr>
        <w:t>Four-hundred and ninety-eight</w:t>
      </w:r>
      <w:r w:rsidR="00320C9E" w:rsidRPr="00AD7CC5">
        <w:rPr>
          <w:rFonts w:ascii="Times New Roman" w:hAnsi="Times New Roman" w:cs="Times New Roman"/>
          <w:sz w:val="24"/>
          <w:szCs w:val="24"/>
          <w:lang w:val="en-US"/>
        </w:rPr>
        <w:t xml:space="preserve"> </w:t>
      </w:r>
      <w:r w:rsidR="00A13F58" w:rsidRPr="00AD7CC5">
        <w:rPr>
          <w:rFonts w:ascii="Times New Roman" w:hAnsi="Times New Roman" w:cs="Times New Roman"/>
          <w:sz w:val="24"/>
          <w:szCs w:val="24"/>
          <w:lang w:val="en-US"/>
        </w:rPr>
        <w:t>completed surveys were generated</w:t>
      </w:r>
      <w:r w:rsidR="009378AB" w:rsidRPr="00AD7CC5">
        <w:rPr>
          <w:rFonts w:ascii="Times New Roman" w:hAnsi="Times New Roman" w:cs="Times New Roman"/>
          <w:sz w:val="24"/>
          <w:szCs w:val="24"/>
          <w:lang w:val="en-US"/>
        </w:rPr>
        <w:t xml:space="preserve">, </w:t>
      </w:r>
      <w:r w:rsidR="00497CFD" w:rsidRPr="00AD7CC5">
        <w:rPr>
          <w:rFonts w:ascii="Times New Roman" w:hAnsi="Times New Roman" w:cs="Times New Roman"/>
          <w:sz w:val="24"/>
          <w:szCs w:val="24"/>
          <w:lang w:val="en-US"/>
        </w:rPr>
        <w:t xml:space="preserve">of which 43.6% were </w:t>
      </w:r>
      <w:r w:rsidRPr="00AD7CC5">
        <w:rPr>
          <w:rFonts w:ascii="Times New Roman" w:hAnsi="Times New Roman" w:cs="Times New Roman"/>
          <w:sz w:val="24"/>
          <w:szCs w:val="24"/>
          <w:lang w:val="en-US"/>
        </w:rPr>
        <w:t>participant-initiated surveys</w:t>
      </w:r>
      <w:r w:rsidR="00FF3D6D" w:rsidRPr="00AD7CC5">
        <w:rPr>
          <w:rFonts w:ascii="Times New Roman" w:hAnsi="Times New Roman" w:cs="Times New Roman"/>
          <w:sz w:val="24"/>
          <w:szCs w:val="24"/>
          <w:lang w:val="en-US"/>
        </w:rPr>
        <w:t xml:space="preserve">. </w:t>
      </w:r>
      <w:r w:rsidR="00297A75" w:rsidRPr="00AD7CC5">
        <w:rPr>
          <w:rFonts w:ascii="Times New Roman" w:hAnsi="Times New Roman" w:cs="Times New Roman"/>
          <w:sz w:val="24"/>
          <w:szCs w:val="24"/>
          <w:lang w:val="en-US"/>
        </w:rPr>
        <w:t xml:space="preserve">Table </w:t>
      </w:r>
      <w:r w:rsidR="00FF3D6D" w:rsidRPr="00AD7CC5">
        <w:rPr>
          <w:rFonts w:ascii="Times New Roman" w:hAnsi="Times New Roman" w:cs="Times New Roman"/>
          <w:sz w:val="24"/>
          <w:szCs w:val="24"/>
          <w:lang w:val="en-US"/>
        </w:rPr>
        <w:t xml:space="preserve">2 shows the </w:t>
      </w:r>
      <w:r w:rsidR="000D5CF0" w:rsidRPr="00AD7CC5">
        <w:rPr>
          <w:rFonts w:ascii="Times New Roman" w:hAnsi="Times New Roman" w:cs="Times New Roman"/>
          <w:sz w:val="24"/>
          <w:szCs w:val="24"/>
          <w:lang w:val="en-US"/>
        </w:rPr>
        <w:t xml:space="preserve">counts of completed surveys, stratified by </w:t>
      </w:r>
      <w:r w:rsidR="004C2032" w:rsidRPr="00AD7CC5">
        <w:rPr>
          <w:rFonts w:ascii="Times New Roman" w:hAnsi="Times New Roman" w:cs="Times New Roman"/>
          <w:sz w:val="24"/>
          <w:szCs w:val="24"/>
          <w:lang w:val="en-US"/>
        </w:rPr>
        <w:t>Trigger and Motor</w:t>
      </w:r>
      <w:r w:rsidRPr="00AD7CC5">
        <w:rPr>
          <w:rFonts w:ascii="Times New Roman" w:hAnsi="Times New Roman" w:cs="Times New Roman"/>
          <w:sz w:val="24"/>
          <w:szCs w:val="24"/>
          <w:lang w:val="en-US"/>
        </w:rPr>
        <w:t xml:space="preserve">. </w:t>
      </w:r>
      <w:r w:rsidR="0018037B" w:rsidRPr="00AD7CC5">
        <w:rPr>
          <w:rFonts w:ascii="Times New Roman" w:hAnsi="Times New Roman" w:cs="Times New Roman"/>
          <w:sz w:val="24"/>
          <w:szCs w:val="24"/>
          <w:lang w:val="en-US"/>
        </w:rPr>
        <w:t xml:space="preserve">Five </w:t>
      </w:r>
      <w:r w:rsidR="00271905" w:rsidRPr="00AD7CC5">
        <w:rPr>
          <w:rFonts w:ascii="Times New Roman" w:hAnsi="Times New Roman" w:cs="Times New Roman"/>
          <w:sz w:val="24"/>
          <w:szCs w:val="24"/>
          <w:lang w:val="en-US"/>
        </w:rPr>
        <w:t xml:space="preserve">(25.0%) </w:t>
      </w:r>
      <w:r w:rsidR="0018037B" w:rsidRPr="00AD7CC5">
        <w:rPr>
          <w:rFonts w:ascii="Times New Roman" w:hAnsi="Times New Roman" w:cs="Times New Roman"/>
          <w:sz w:val="24"/>
          <w:szCs w:val="24"/>
          <w:lang w:val="en-US"/>
        </w:rPr>
        <w:t>participants did not complete a surve</w:t>
      </w:r>
      <w:r w:rsidR="00271905" w:rsidRPr="00AD7CC5">
        <w:rPr>
          <w:rFonts w:ascii="Times New Roman" w:hAnsi="Times New Roman" w:cs="Times New Roman"/>
          <w:sz w:val="24"/>
          <w:szCs w:val="24"/>
          <w:lang w:val="en-US"/>
        </w:rPr>
        <w:t>y</w:t>
      </w:r>
      <w:r w:rsidR="0018037B" w:rsidRPr="00AD7CC5">
        <w:rPr>
          <w:rFonts w:ascii="Times New Roman" w:hAnsi="Times New Roman" w:cs="Times New Roman"/>
          <w:sz w:val="24"/>
          <w:szCs w:val="24"/>
          <w:lang w:val="en-US"/>
        </w:rPr>
        <w:t xml:space="preserve"> during an off period</w:t>
      </w:r>
      <w:r w:rsidR="005F009E" w:rsidRPr="00AD7CC5">
        <w:rPr>
          <w:rFonts w:ascii="Times New Roman" w:hAnsi="Times New Roman" w:cs="Times New Roman"/>
          <w:sz w:val="24"/>
          <w:szCs w:val="24"/>
          <w:lang w:val="en-US"/>
        </w:rPr>
        <w:t>, f</w:t>
      </w:r>
      <w:r w:rsidR="00CE107D" w:rsidRPr="00AD7CC5">
        <w:rPr>
          <w:rFonts w:ascii="Times New Roman" w:hAnsi="Times New Roman" w:cs="Times New Roman"/>
          <w:sz w:val="24"/>
          <w:szCs w:val="24"/>
          <w:lang w:val="en-US"/>
        </w:rPr>
        <w:t xml:space="preserve">our </w:t>
      </w:r>
      <w:r w:rsidR="00A92670" w:rsidRPr="00AD7CC5">
        <w:rPr>
          <w:rFonts w:ascii="Times New Roman" w:hAnsi="Times New Roman" w:cs="Times New Roman"/>
          <w:sz w:val="24"/>
          <w:szCs w:val="24"/>
          <w:lang w:val="en-US"/>
        </w:rPr>
        <w:t xml:space="preserve">(20.0%) </w:t>
      </w:r>
      <w:r w:rsidR="00CE107D" w:rsidRPr="00AD7CC5">
        <w:rPr>
          <w:rFonts w:ascii="Times New Roman" w:hAnsi="Times New Roman" w:cs="Times New Roman"/>
          <w:sz w:val="24"/>
          <w:szCs w:val="24"/>
          <w:lang w:val="en-US"/>
        </w:rPr>
        <w:t xml:space="preserve">when off-coming-on, </w:t>
      </w:r>
      <w:r w:rsidR="00A92670" w:rsidRPr="00AD7CC5">
        <w:rPr>
          <w:rFonts w:ascii="Times New Roman" w:hAnsi="Times New Roman" w:cs="Times New Roman"/>
          <w:sz w:val="24"/>
          <w:szCs w:val="24"/>
          <w:lang w:val="en-US"/>
        </w:rPr>
        <w:t xml:space="preserve">and </w:t>
      </w:r>
      <w:r w:rsidR="00497F2D" w:rsidRPr="00AD7CC5">
        <w:rPr>
          <w:rFonts w:ascii="Times New Roman" w:hAnsi="Times New Roman" w:cs="Times New Roman"/>
          <w:sz w:val="24"/>
          <w:szCs w:val="24"/>
          <w:lang w:val="en-US"/>
        </w:rPr>
        <w:t xml:space="preserve">two </w:t>
      </w:r>
      <w:r w:rsidR="00A92670" w:rsidRPr="00AD7CC5">
        <w:rPr>
          <w:rFonts w:ascii="Times New Roman" w:hAnsi="Times New Roman" w:cs="Times New Roman"/>
          <w:sz w:val="24"/>
          <w:szCs w:val="24"/>
          <w:lang w:val="en-US"/>
        </w:rPr>
        <w:t xml:space="preserve">(10.0%) </w:t>
      </w:r>
      <w:r w:rsidR="00497F2D" w:rsidRPr="00AD7CC5">
        <w:rPr>
          <w:rFonts w:ascii="Times New Roman" w:hAnsi="Times New Roman" w:cs="Times New Roman"/>
          <w:sz w:val="24"/>
          <w:szCs w:val="24"/>
          <w:lang w:val="en-US"/>
        </w:rPr>
        <w:t xml:space="preserve">when on-wearing-off. </w:t>
      </w:r>
      <w:r w:rsidR="004D463F" w:rsidRPr="00AD7CC5">
        <w:rPr>
          <w:rFonts w:ascii="Times New Roman" w:hAnsi="Times New Roman" w:cs="Times New Roman"/>
          <w:sz w:val="24"/>
          <w:szCs w:val="24"/>
          <w:lang w:val="en-US"/>
        </w:rPr>
        <w:t>All participants completed surveys when on</w:t>
      </w:r>
      <w:r w:rsidR="00271905" w:rsidRPr="00AD7CC5">
        <w:rPr>
          <w:rFonts w:ascii="Times New Roman" w:hAnsi="Times New Roman" w:cs="Times New Roman"/>
          <w:sz w:val="24"/>
          <w:szCs w:val="24"/>
          <w:lang w:val="en-US"/>
        </w:rPr>
        <w:t xml:space="preserve">. </w:t>
      </w:r>
      <w:r w:rsidRPr="00AD7CC5">
        <w:rPr>
          <w:rFonts w:ascii="Times New Roman" w:hAnsi="Times New Roman" w:cs="Times New Roman"/>
          <w:sz w:val="24"/>
          <w:szCs w:val="24"/>
          <w:lang w:val="en-US"/>
        </w:rPr>
        <w:t>Thirteen (65.</w:t>
      </w:r>
      <w:r w:rsidR="00D077A0" w:rsidRPr="00AD7CC5">
        <w:rPr>
          <w:rFonts w:ascii="Times New Roman" w:hAnsi="Times New Roman" w:cs="Times New Roman"/>
          <w:sz w:val="24"/>
          <w:szCs w:val="24"/>
          <w:lang w:val="en-US"/>
        </w:rPr>
        <w:t>0</w:t>
      </w:r>
      <w:r w:rsidRPr="00AD7CC5">
        <w:rPr>
          <w:rFonts w:ascii="Times New Roman" w:hAnsi="Times New Roman" w:cs="Times New Roman"/>
          <w:sz w:val="24"/>
          <w:szCs w:val="24"/>
          <w:lang w:val="en-US"/>
        </w:rPr>
        <w:t>%) participants completed surveys in response to 50% or more of the random alerts, seven (35.0%) to 60% or more, and five (25.0%) to 70% or more. Of the 279 (49.8%) of the random alerts that were not responded to, 33 (11.8%) were actively dismissed, 136 (48.7%) ignored, six (2.2%) incomplete, and for 104 (37.3%) no data was recorded. The latter likely indicate</w:t>
      </w:r>
      <w:r w:rsidR="007309B4" w:rsidRPr="00AD7CC5">
        <w:rPr>
          <w:rFonts w:ascii="Times New Roman" w:hAnsi="Times New Roman" w:cs="Times New Roman"/>
          <w:sz w:val="24"/>
          <w:szCs w:val="24"/>
          <w:lang w:val="en-US"/>
        </w:rPr>
        <w:t>d</w:t>
      </w:r>
      <w:r w:rsidRPr="00AD7CC5">
        <w:rPr>
          <w:rFonts w:ascii="Times New Roman" w:hAnsi="Times New Roman" w:cs="Times New Roman"/>
          <w:sz w:val="24"/>
          <w:szCs w:val="24"/>
          <w:lang w:val="en-US"/>
        </w:rPr>
        <w:t xml:space="preserve"> the smartphone was switched off or out of battery.</w:t>
      </w:r>
      <w:r w:rsidR="0017461E" w:rsidRPr="00AD7CC5">
        <w:rPr>
          <w:rFonts w:ascii="Times New Roman" w:hAnsi="Times New Roman" w:cs="Times New Roman"/>
          <w:sz w:val="24"/>
          <w:szCs w:val="24"/>
          <w:lang w:val="en-US"/>
        </w:rPr>
        <w:t xml:space="preserve"> </w:t>
      </w:r>
      <w:r w:rsidRPr="00AD7CC5">
        <w:rPr>
          <w:rFonts w:ascii="Times New Roman" w:hAnsi="Times New Roman" w:cs="Times New Roman"/>
          <w:sz w:val="24"/>
          <w:szCs w:val="24"/>
          <w:lang w:val="en-US"/>
        </w:rPr>
        <w:t>The mean recorded duration taken to complete a survey was 68.5 seconds (range 13</w:t>
      </w:r>
      <w:r w:rsidR="00AE0C4E" w:rsidRPr="00AD7CC5">
        <w:rPr>
          <w:rFonts w:ascii="Times New Roman" w:hAnsi="Times New Roman" w:cs="Times New Roman"/>
          <w:sz w:val="24"/>
          <w:szCs w:val="24"/>
          <w:lang w:val="en-US"/>
        </w:rPr>
        <w:t>-</w:t>
      </w:r>
      <w:r w:rsidRPr="00AD7CC5">
        <w:rPr>
          <w:rFonts w:ascii="Times New Roman" w:hAnsi="Times New Roman" w:cs="Times New Roman"/>
          <w:sz w:val="24"/>
          <w:szCs w:val="24"/>
          <w:lang w:val="en-US"/>
        </w:rPr>
        <w:t xml:space="preserve">606 seconds; </w:t>
      </w:r>
      <w:r w:rsidRPr="00AD7CC5">
        <w:rPr>
          <w:rFonts w:ascii="Times New Roman" w:hAnsi="Times New Roman" w:cs="Times New Roman"/>
          <w:i/>
          <w:sz w:val="24"/>
          <w:szCs w:val="24"/>
          <w:lang w:val="en-US"/>
        </w:rPr>
        <w:t>SD</w:t>
      </w:r>
      <w:r w:rsidRPr="00AD7CC5">
        <w:rPr>
          <w:rFonts w:ascii="Times New Roman" w:hAnsi="Times New Roman" w:cs="Times New Roman"/>
          <w:sz w:val="24"/>
          <w:szCs w:val="24"/>
          <w:lang w:val="en-US"/>
        </w:rPr>
        <w:t xml:space="preserve"> = 48.6).</w:t>
      </w:r>
    </w:p>
    <w:p w14:paraId="339108F4" w14:textId="4219031F" w:rsidR="00305CD5" w:rsidRPr="00AD7CC5" w:rsidRDefault="00593E42" w:rsidP="00593E42">
      <w:pPr>
        <w:spacing w:after="0" w:line="480" w:lineRule="auto"/>
        <w:contextualSpacing/>
        <w:rPr>
          <w:rFonts w:ascii="Times New Roman" w:hAnsi="Times New Roman" w:cs="Times New Roman"/>
          <w:b/>
          <w:sz w:val="24"/>
          <w:szCs w:val="24"/>
          <w:lang w:val="en-US"/>
        </w:rPr>
      </w:pPr>
      <w:r w:rsidRPr="00AD7CC5">
        <w:rPr>
          <w:rFonts w:ascii="Times New Roman" w:hAnsi="Times New Roman" w:cs="Times New Roman"/>
          <w:b/>
          <w:sz w:val="24"/>
          <w:szCs w:val="24"/>
          <w:lang w:val="en-US"/>
        </w:rPr>
        <w:t xml:space="preserve">Relationships </w:t>
      </w:r>
      <w:r w:rsidR="00A06E24" w:rsidRPr="00AD7CC5">
        <w:rPr>
          <w:rFonts w:ascii="Times New Roman" w:hAnsi="Times New Roman" w:cs="Times New Roman"/>
          <w:b/>
          <w:sz w:val="24"/>
          <w:szCs w:val="24"/>
          <w:lang w:val="en-US"/>
        </w:rPr>
        <w:t>Between Momentary Distress and Motor State</w:t>
      </w:r>
    </w:p>
    <w:p w14:paraId="273B1C6D" w14:textId="3EA0D483" w:rsidR="0028346C" w:rsidRPr="00AD7CC5" w:rsidRDefault="0028346C" w:rsidP="00AD3BA8">
      <w:pPr>
        <w:spacing w:after="0" w:line="480" w:lineRule="auto"/>
        <w:contextualSpacing/>
        <w:outlineLvl w:val="0"/>
        <w:rPr>
          <w:rFonts w:ascii="Times New Roman" w:hAnsi="Times New Roman" w:cs="Times New Roman"/>
          <w:sz w:val="24"/>
          <w:szCs w:val="24"/>
          <w:lang w:val="en-US"/>
        </w:rPr>
      </w:pPr>
      <w:r w:rsidRPr="00AD7CC5">
        <w:rPr>
          <w:rFonts w:ascii="Times New Roman" w:hAnsi="Times New Roman" w:cs="Times New Roman"/>
          <w:b/>
          <w:i/>
          <w:sz w:val="24"/>
          <w:szCs w:val="24"/>
          <w:lang w:val="en-US"/>
        </w:rPr>
        <w:tab/>
      </w:r>
      <w:r w:rsidR="00CB49BE" w:rsidRPr="00AD7CC5">
        <w:rPr>
          <w:rFonts w:ascii="Times New Roman" w:hAnsi="Times New Roman" w:cs="Times New Roman"/>
          <w:sz w:val="24"/>
          <w:szCs w:val="24"/>
          <w:lang w:val="en-US"/>
        </w:rPr>
        <w:t xml:space="preserve">Figure 1 is </w:t>
      </w:r>
      <w:r w:rsidR="00F27E97" w:rsidRPr="00AD7CC5">
        <w:rPr>
          <w:rFonts w:ascii="Times New Roman" w:hAnsi="Times New Roman" w:cs="Times New Roman"/>
          <w:sz w:val="24"/>
          <w:szCs w:val="24"/>
          <w:lang w:val="en-US"/>
        </w:rPr>
        <w:t>a</w:t>
      </w:r>
      <w:r w:rsidR="00CB49BE" w:rsidRPr="00AD7CC5">
        <w:rPr>
          <w:rFonts w:ascii="Times New Roman" w:hAnsi="Times New Roman" w:cs="Times New Roman"/>
          <w:sz w:val="24"/>
          <w:szCs w:val="24"/>
          <w:lang w:val="en-US"/>
        </w:rPr>
        <w:t xml:space="preserve"> mean error bar graph </w:t>
      </w:r>
      <w:r w:rsidR="00734CEA" w:rsidRPr="00AD7CC5">
        <w:rPr>
          <w:rFonts w:ascii="Times New Roman" w:hAnsi="Times New Roman" w:cs="Times New Roman"/>
          <w:sz w:val="24"/>
          <w:szCs w:val="24"/>
          <w:lang w:val="en-US"/>
        </w:rPr>
        <w:t>that plots Motor against perso</w:t>
      </w:r>
      <w:r w:rsidR="00A447F2" w:rsidRPr="00AD7CC5">
        <w:rPr>
          <w:rFonts w:ascii="Times New Roman" w:hAnsi="Times New Roman" w:cs="Times New Roman"/>
          <w:sz w:val="24"/>
          <w:szCs w:val="24"/>
          <w:lang w:val="en-US"/>
        </w:rPr>
        <w:t xml:space="preserve">n-mean centered episodic distress. </w:t>
      </w:r>
      <w:r w:rsidR="00F51A98" w:rsidRPr="00AD7CC5">
        <w:rPr>
          <w:rFonts w:ascii="Times New Roman" w:hAnsi="Times New Roman" w:cs="Times New Roman"/>
          <w:sz w:val="24"/>
          <w:szCs w:val="24"/>
          <w:lang w:val="en-US"/>
        </w:rPr>
        <w:t>Episodic distress was person-mean centered</w:t>
      </w:r>
      <w:r w:rsidR="00D06F5C" w:rsidRPr="00AD7CC5">
        <w:rPr>
          <w:rFonts w:ascii="Times New Roman" w:hAnsi="Times New Roman" w:cs="Times New Roman"/>
          <w:sz w:val="24"/>
          <w:szCs w:val="24"/>
          <w:lang w:val="en-US"/>
        </w:rPr>
        <w:t xml:space="preserve"> to calibrate </w:t>
      </w:r>
      <w:r w:rsidR="003167C6" w:rsidRPr="00AD7CC5">
        <w:rPr>
          <w:rFonts w:ascii="Times New Roman" w:hAnsi="Times New Roman" w:cs="Times New Roman"/>
          <w:sz w:val="24"/>
          <w:szCs w:val="24"/>
          <w:lang w:val="en-US"/>
        </w:rPr>
        <w:t xml:space="preserve">participants’ ratings </w:t>
      </w:r>
      <w:r w:rsidR="00526DA1" w:rsidRPr="00AD7CC5">
        <w:rPr>
          <w:rFonts w:ascii="Times New Roman" w:hAnsi="Times New Roman" w:cs="Times New Roman"/>
          <w:sz w:val="24"/>
          <w:szCs w:val="24"/>
          <w:lang w:val="en-US"/>
        </w:rPr>
        <w:t>relative to the individual.</w:t>
      </w:r>
      <w:r w:rsidR="00F27E97" w:rsidRPr="00AD7CC5">
        <w:rPr>
          <w:rFonts w:ascii="Times New Roman" w:hAnsi="Times New Roman" w:cs="Times New Roman"/>
          <w:sz w:val="24"/>
          <w:szCs w:val="24"/>
          <w:lang w:val="en-US"/>
        </w:rPr>
        <w:t xml:space="preserve"> A visual inspection of</w:t>
      </w:r>
      <w:r w:rsidR="00526DA1" w:rsidRPr="00AD7CC5">
        <w:rPr>
          <w:rFonts w:ascii="Times New Roman" w:hAnsi="Times New Roman" w:cs="Times New Roman"/>
          <w:sz w:val="24"/>
          <w:szCs w:val="24"/>
          <w:lang w:val="en-US"/>
        </w:rPr>
        <w:t xml:space="preserve"> Figure 1 indicates </w:t>
      </w:r>
      <w:r w:rsidR="00B17905" w:rsidRPr="00AD7CC5">
        <w:rPr>
          <w:rFonts w:ascii="Times New Roman" w:hAnsi="Times New Roman" w:cs="Times New Roman"/>
          <w:sz w:val="24"/>
          <w:szCs w:val="24"/>
          <w:lang w:val="en-US"/>
        </w:rPr>
        <w:t xml:space="preserve">participants experienced </w:t>
      </w:r>
      <w:r w:rsidR="00526DA1" w:rsidRPr="00AD7CC5">
        <w:rPr>
          <w:rFonts w:ascii="Times New Roman" w:hAnsi="Times New Roman" w:cs="Times New Roman"/>
          <w:sz w:val="24"/>
          <w:szCs w:val="24"/>
          <w:lang w:val="en-US"/>
        </w:rPr>
        <w:t xml:space="preserve">greater levels of episodic distress when </w:t>
      </w:r>
      <w:r w:rsidR="00D940D9" w:rsidRPr="00AD7CC5">
        <w:rPr>
          <w:rFonts w:ascii="Times New Roman" w:hAnsi="Times New Roman" w:cs="Times New Roman"/>
          <w:sz w:val="24"/>
          <w:szCs w:val="24"/>
          <w:lang w:val="en-US"/>
        </w:rPr>
        <w:t xml:space="preserve">they </w:t>
      </w:r>
      <w:r w:rsidR="00526DA1" w:rsidRPr="00AD7CC5">
        <w:rPr>
          <w:rFonts w:ascii="Times New Roman" w:hAnsi="Times New Roman" w:cs="Times New Roman"/>
          <w:sz w:val="24"/>
          <w:szCs w:val="24"/>
          <w:lang w:val="en-US"/>
        </w:rPr>
        <w:t xml:space="preserve">were off </w:t>
      </w:r>
      <w:r w:rsidR="00C12A9D" w:rsidRPr="00AD7CC5">
        <w:rPr>
          <w:rFonts w:ascii="Times New Roman" w:hAnsi="Times New Roman" w:cs="Times New Roman"/>
          <w:sz w:val="24"/>
          <w:szCs w:val="24"/>
          <w:lang w:val="en-US"/>
        </w:rPr>
        <w:t xml:space="preserve">and off-coming-on compared to when they were on and on-wearing-off. </w:t>
      </w:r>
      <w:r w:rsidR="00D940D9" w:rsidRPr="00AD7CC5">
        <w:rPr>
          <w:rFonts w:ascii="Times New Roman" w:hAnsi="Times New Roman" w:cs="Times New Roman"/>
          <w:sz w:val="24"/>
          <w:szCs w:val="24"/>
          <w:lang w:val="en-US"/>
        </w:rPr>
        <w:t xml:space="preserve">Greater levels of episodic distress </w:t>
      </w:r>
      <w:r w:rsidR="000A2D26" w:rsidRPr="00AD7CC5">
        <w:rPr>
          <w:rFonts w:ascii="Times New Roman" w:hAnsi="Times New Roman" w:cs="Times New Roman"/>
          <w:sz w:val="24"/>
          <w:szCs w:val="24"/>
          <w:lang w:val="en-US"/>
        </w:rPr>
        <w:t xml:space="preserve">during off periods compared to on periods </w:t>
      </w:r>
      <w:r w:rsidR="00373D76" w:rsidRPr="00AD7CC5">
        <w:rPr>
          <w:rFonts w:ascii="Times New Roman" w:hAnsi="Times New Roman" w:cs="Times New Roman"/>
          <w:sz w:val="24"/>
          <w:szCs w:val="24"/>
          <w:lang w:val="en-US"/>
        </w:rPr>
        <w:t xml:space="preserve">aligns with the findings of earlier studies. The </w:t>
      </w:r>
      <w:r w:rsidR="007D000D" w:rsidRPr="00AD7CC5">
        <w:rPr>
          <w:rFonts w:ascii="Times New Roman" w:hAnsi="Times New Roman" w:cs="Times New Roman"/>
          <w:sz w:val="24"/>
          <w:szCs w:val="24"/>
          <w:lang w:val="en-US"/>
        </w:rPr>
        <w:t xml:space="preserve">apparent difference in levels of episodic distress </w:t>
      </w:r>
      <w:r w:rsidR="00857856" w:rsidRPr="00AD7CC5">
        <w:rPr>
          <w:rFonts w:ascii="Times New Roman" w:hAnsi="Times New Roman" w:cs="Times New Roman"/>
          <w:sz w:val="24"/>
          <w:szCs w:val="24"/>
          <w:lang w:val="en-US"/>
        </w:rPr>
        <w:t>between</w:t>
      </w:r>
      <w:r w:rsidR="00803B7F" w:rsidRPr="00AD7CC5">
        <w:rPr>
          <w:rFonts w:ascii="Times New Roman" w:hAnsi="Times New Roman" w:cs="Times New Roman"/>
          <w:sz w:val="24"/>
          <w:szCs w:val="24"/>
          <w:lang w:val="en-US"/>
        </w:rPr>
        <w:t xml:space="preserve"> transitional</w:t>
      </w:r>
      <w:r w:rsidR="00D638E2" w:rsidRPr="00AD7CC5">
        <w:rPr>
          <w:rFonts w:ascii="Times New Roman" w:hAnsi="Times New Roman" w:cs="Times New Roman"/>
          <w:sz w:val="24"/>
          <w:szCs w:val="24"/>
          <w:lang w:val="en-US"/>
        </w:rPr>
        <w:t xml:space="preserve"> motor</w:t>
      </w:r>
      <w:r w:rsidR="00803B7F" w:rsidRPr="00AD7CC5">
        <w:rPr>
          <w:rFonts w:ascii="Times New Roman" w:hAnsi="Times New Roman" w:cs="Times New Roman"/>
          <w:sz w:val="24"/>
          <w:szCs w:val="24"/>
          <w:lang w:val="en-US"/>
        </w:rPr>
        <w:t xml:space="preserve"> states (i.e., off-coming-on </w:t>
      </w:r>
      <w:r w:rsidR="00D638E2" w:rsidRPr="00AD7CC5">
        <w:rPr>
          <w:rFonts w:ascii="Times New Roman" w:hAnsi="Times New Roman" w:cs="Times New Roman"/>
          <w:sz w:val="24"/>
          <w:szCs w:val="24"/>
          <w:lang w:val="en-US"/>
        </w:rPr>
        <w:t>versus on-wearing-off) is a new finding.</w:t>
      </w:r>
    </w:p>
    <w:p w14:paraId="1BC6C318" w14:textId="27FDD855" w:rsidR="006312BE" w:rsidRPr="00AD7CC5" w:rsidRDefault="00AD3BA8" w:rsidP="00AD3BA8">
      <w:pPr>
        <w:spacing w:after="0" w:line="480" w:lineRule="auto"/>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ab/>
      </w:r>
      <w:r w:rsidR="00195CE4" w:rsidRPr="00AD7CC5">
        <w:rPr>
          <w:rFonts w:ascii="Times New Roman" w:hAnsi="Times New Roman" w:cs="Times New Roman"/>
          <w:sz w:val="24"/>
          <w:szCs w:val="24"/>
          <w:lang w:val="en-US"/>
        </w:rPr>
        <w:t>T</w:t>
      </w:r>
      <w:r w:rsidRPr="00AD7CC5">
        <w:rPr>
          <w:rFonts w:ascii="Times New Roman" w:hAnsi="Times New Roman" w:cs="Times New Roman"/>
          <w:sz w:val="24"/>
          <w:szCs w:val="24"/>
          <w:lang w:val="en-US"/>
        </w:rPr>
        <w:t>h</w:t>
      </w:r>
      <w:r w:rsidR="00195CE4" w:rsidRPr="00AD7CC5">
        <w:rPr>
          <w:rFonts w:ascii="Times New Roman" w:hAnsi="Times New Roman" w:cs="Times New Roman"/>
          <w:sz w:val="24"/>
          <w:szCs w:val="24"/>
          <w:lang w:val="en-US"/>
        </w:rPr>
        <w:t>e first</w:t>
      </w:r>
      <w:r w:rsidR="00E14316" w:rsidRPr="00AD7CC5">
        <w:rPr>
          <w:rFonts w:ascii="Times New Roman" w:hAnsi="Times New Roman" w:cs="Times New Roman"/>
          <w:sz w:val="24"/>
          <w:szCs w:val="24"/>
          <w:lang w:val="en-US"/>
        </w:rPr>
        <w:t xml:space="preserve"> </w:t>
      </w:r>
      <w:r w:rsidR="00307B8E" w:rsidRPr="00AD7CC5">
        <w:rPr>
          <w:rFonts w:ascii="Times New Roman" w:hAnsi="Times New Roman" w:cs="Times New Roman"/>
          <w:sz w:val="24"/>
          <w:szCs w:val="24"/>
          <w:lang w:val="en-US"/>
        </w:rPr>
        <w:t>GLMM</w:t>
      </w:r>
      <w:r w:rsidR="00137A8C" w:rsidRPr="00AD7CC5">
        <w:rPr>
          <w:rFonts w:ascii="Times New Roman" w:hAnsi="Times New Roman" w:cs="Times New Roman"/>
          <w:sz w:val="24"/>
          <w:szCs w:val="24"/>
          <w:lang w:val="en-US"/>
        </w:rPr>
        <w:t xml:space="preserve"> (Model 1)</w:t>
      </w:r>
      <w:r w:rsidRPr="00AD7CC5">
        <w:rPr>
          <w:rFonts w:ascii="Times New Roman" w:hAnsi="Times New Roman" w:cs="Times New Roman"/>
          <w:sz w:val="24"/>
          <w:szCs w:val="24"/>
          <w:lang w:val="en-US"/>
        </w:rPr>
        <w:t xml:space="preserve"> </w:t>
      </w:r>
      <w:r w:rsidR="00E14316" w:rsidRPr="00AD7CC5">
        <w:rPr>
          <w:rFonts w:ascii="Times New Roman" w:hAnsi="Times New Roman" w:cs="Times New Roman"/>
          <w:sz w:val="24"/>
          <w:szCs w:val="24"/>
          <w:lang w:val="en-US"/>
        </w:rPr>
        <w:t xml:space="preserve">comprised of </w:t>
      </w:r>
      <w:r w:rsidRPr="00AD7CC5">
        <w:rPr>
          <w:rFonts w:ascii="Times New Roman" w:hAnsi="Times New Roman" w:cs="Times New Roman"/>
          <w:sz w:val="24"/>
          <w:szCs w:val="24"/>
          <w:lang w:val="en-US"/>
        </w:rPr>
        <w:t xml:space="preserve">five fixed effects </w:t>
      </w:r>
      <w:r w:rsidR="000446E5" w:rsidRPr="00AD7CC5">
        <w:rPr>
          <w:rFonts w:ascii="Times New Roman" w:hAnsi="Times New Roman" w:cs="Times New Roman"/>
          <w:sz w:val="24"/>
          <w:szCs w:val="24"/>
          <w:lang w:val="en-US"/>
        </w:rPr>
        <w:t>(</w:t>
      </w:r>
      <w:r w:rsidRPr="00AD7CC5">
        <w:rPr>
          <w:rFonts w:ascii="Times New Roman" w:hAnsi="Times New Roman" w:cs="Times New Roman"/>
          <w:sz w:val="24"/>
          <w:szCs w:val="24"/>
          <w:lang w:val="en-US"/>
        </w:rPr>
        <w:t>Motor, Company, Medication, Trigger</w:t>
      </w:r>
      <w:r w:rsidR="00704452" w:rsidRPr="00AD7CC5">
        <w:rPr>
          <w:rFonts w:ascii="Times New Roman" w:hAnsi="Times New Roman" w:cs="Times New Roman"/>
          <w:sz w:val="24"/>
          <w:szCs w:val="24"/>
          <w:lang w:val="en-US"/>
        </w:rPr>
        <w:t>,</w:t>
      </w:r>
      <w:r w:rsidRPr="00AD7CC5">
        <w:rPr>
          <w:rFonts w:ascii="Times New Roman" w:hAnsi="Times New Roman" w:cs="Times New Roman"/>
          <w:sz w:val="24"/>
          <w:szCs w:val="24"/>
          <w:lang w:val="en-US"/>
        </w:rPr>
        <w:t xml:space="preserve"> and Time</w:t>
      </w:r>
      <w:r w:rsidR="00B37567" w:rsidRPr="00AD7CC5">
        <w:rPr>
          <w:rFonts w:ascii="Times New Roman" w:hAnsi="Times New Roman" w:cs="Times New Roman"/>
          <w:sz w:val="24"/>
          <w:szCs w:val="24"/>
          <w:lang w:val="en-US"/>
        </w:rPr>
        <w:t>)</w:t>
      </w:r>
      <w:r w:rsidR="00E14316" w:rsidRPr="00AD7CC5">
        <w:rPr>
          <w:rFonts w:ascii="Times New Roman" w:hAnsi="Times New Roman" w:cs="Times New Roman"/>
          <w:sz w:val="24"/>
          <w:szCs w:val="24"/>
          <w:lang w:val="en-US"/>
        </w:rPr>
        <w:t xml:space="preserve"> and two random effects</w:t>
      </w:r>
      <w:r w:rsidR="00521399" w:rsidRPr="00AD7CC5">
        <w:rPr>
          <w:rFonts w:ascii="Times New Roman" w:hAnsi="Times New Roman" w:cs="Times New Roman"/>
          <w:sz w:val="24"/>
          <w:szCs w:val="24"/>
          <w:lang w:val="en-US"/>
        </w:rPr>
        <w:t xml:space="preserve"> (comprising of an intercept and a slope)</w:t>
      </w:r>
      <w:r w:rsidR="0041125C" w:rsidRPr="00AD7CC5">
        <w:rPr>
          <w:rFonts w:ascii="Times New Roman" w:hAnsi="Times New Roman" w:cs="Times New Roman"/>
          <w:sz w:val="24"/>
          <w:szCs w:val="24"/>
          <w:lang w:val="en-US"/>
        </w:rPr>
        <w:t>.</w:t>
      </w:r>
      <w:r w:rsidRPr="00AD7CC5">
        <w:rPr>
          <w:rFonts w:ascii="Times New Roman" w:hAnsi="Times New Roman" w:cs="Times New Roman"/>
          <w:sz w:val="24"/>
          <w:szCs w:val="24"/>
          <w:lang w:val="en-US"/>
        </w:rPr>
        <w:t xml:space="preserve"> </w:t>
      </w:r>
      <w:r w:rsidR="00F11888" w:rsidRPr="00AD7CC5">
        <w:rPr>
          <w:rFonts w:ascii="Times New Roman" w:hAnsi="Times New Roman" w:cs="Times New Roman"/>
          <w:sz w:val="24"/>
          <w:szCs w:val="24"/>
          <w:lang w:val="en-US"/>
        </w:rPr>
        <w:t>The random intercept was def</w:t>
      </w:r>
      <w:r w:rsidR="00E8063F" w:rsidRPr="00AD7CC5">
        <w:rPr>
          <w:rFonts w:ascii="Times New Roman" w:hAnsi="Times New Roman" w:cs="Times New Roman"/>
          <w:sz w:val="24"/>
          <w:szCs w:val="24"/>
          <w:lang w:val="en-US"/>
        </w:rPr>
        <w:t>ined usi</w:t>
      </w:r>
      <w:r w:rsidR="00786C04" w:rsidRPr="00AD7CC5">
        <w:rPr>
          <w:rFonts w:ascii="Times New Roman" w:hAnsi="Times New Roman" w:cs="Times New Roman"/>
          <w:sz w:val="24"/>
          <w:szCs w:val="24"/>
          <w:lang w:val="en-US"/>
        </w:rPr>
        <w:t xml:space="preserve">ng an index variable </w:t>
      </w:r>
      <w:r w:rsidR="00DD07E0" w:rsidRPr="00AD7CC5">
        <w:rPr>
          <w:rFonts w:ascii="Times New Roman" w:hAnsi="Times New Roman" w:cs="Times New Roman"/>
          <w:sz w:val="24"/>
          <w:szCs w:val="24"/>
          <w:lang w:val="en-US"/>
        </w:rPr>
        <w:t>that identified</w:t>
      </w:r>
      <w:r w:rsidR="00A1222E" w:rsidRPr="00AD7CC5">
        <w:rPr>
          <w:rFonts w:ascii="Times New Roman" w:hAnsi="Times New Roman" w:cs="Times New Roman"/>
          <w:sz w:val="24"/>
          <w:szCs w:val="24"/>
          <w:lang w:val="en-US"/>
        </w:rPr>
        <w:t xml:space="preserve"> </w:t>
      </w:r>
      <w:r w:rsidR="00786C04" w:rsidRPr="00AD7CC5">
        <w:rPr>
          <w:rFonts w:ascii="Times New Roman" w:hAnsi="Times New Roman" w:cs="Times New Roman"/>
          <w:sz w:val="24"/>
          <w:szCs w:val="24"/>
          <w:lang w:val="en-US"/>
        </w:rPr>
        <w:t xml:space="preserve">each </w:t>
      </w:r>
      <w:r w:rsidR="00E8063F" w:rsidRPr="00AD7CC5">
        <w:rPr>
          <w:rFonts w:ascii="Times New Roman" w:hAnsi="Times New Roman" w:cs="Times New Roman"/>
          <w:sz w:val="24"/>
          <w:szCs w:val="24"/>
          <w:lang w:val="en-US"/>
        </w:rPr>
        <w:lastRenderedPageBreak/>
        <w:t>participant (ID)</w:t>
      </w:r>
      <w:r w:rsidR="00332301" w:rsidRPr="00AD7CC5">
        <w:rPr>
          <w:rFonts w:ascii="Times New Roman" w:hAnsi="Times New Roman" w:cs="Times New Roman"/>
          <w:sz w:val="24"/>
          <w:szCs w:val="24"/>
          <w:lang w:val="en-US"/>
        </w:rPr>
        <w:t xml:space="preserve"> and modelled </w:t>
      </w:r>
      <w:r w:rsidR="00F91352" w:rsidRPr="00AD7CC5">
        <w:rPr>
          <w:rFonts w:ascii="Times New Roman" w:hAnsi="Times New Roman" w:cs="Times New Roman"/>
          <w:sz w:val="24"/>
          <w:szCs w:val="24"/>
          <w:lang w:val="en-US"/>
        </w:rPr>
        <w:t>vari</w:t>
      </w:r>
      <w:r w:rsidR="006B5F53" w:rsidRPr="00AD7CC5">
        <w:rPr>
          <w:rFonts w:ascii="Times New Roman" w:hAnsi="Times New Roman" w:cs="Times New Roman"/>
          <w:sz w:val="24"/>
          <w:szCs w:val="24"/>
          <w:lang w:val="en-US"/>
        </w:rPr>
        <w:t xml:space="preserve">ation in episodic distress between </w:t>
      </w:r>
      <w:r w:rsidR="00172843" w:rsidRPr="00AD7CC5">
        <w:rPr>
          <w:rFonts w:ascii="Times New Roman" w:hAnsi="Times New Roman" w:cs="Times New Roman"/>
          <w:sz w:val="24"/>
          <w:szCs w:val="24"/>
          <w:lang w:val="en-US"/>
        </w:rPr>
        <w:t>them</w:t>
      </w:r>
      <w:r w:rsidR="00E8063F" w:rsidRPr="00AD7CC5">
        <w:rPr>
          <w:rFonts w:ascii="Times New Roman" w:hAnsi="Times New Roman" w:cs="Times New Roman"/>
          <w:sz w:val="24"/>
          <w:szCs w:val="24"/>
          <w:lang w:val="en-US"/>
        </w:rPr>
        <w:t xml:space="preserve">. The random slope </w:t>
      </w:r>
      <w:r w:rsidR="0049552D" w:rsidRPr="00AD7CC5">
        <w:rPr>
          <w:rFonts w:ascii="Times New Roman" w:hAnsi="Times New Roman" w:cs="Times New Roman"/>
          <w:sz w:val="24"/>
          <w:szCs w:val="24"/>
          <w:lang w:val="en-US"/>
        </w:rPr>
        <w:t xml:space="preserve">represented the </w:t>
      </w:r>
      <w:r w:rsidR="00D558F5" w:rsidRPr="00AD7CC5">
        <w:rPr>
          <w:rFonts w:ascii="Times New Roman" w:hAnsi="Times New Roman" w:cs="Times New Roman"/>
          <w:sz w:val="24"/>
          <w:szCs w:val="24"/>
          <w:lang w:val="en-US"/>
        </w:rPr>
        <w:t>relationship</w:t>
      </w:r>
      <w:r w:rsidR="0049552D" w:rsidRPr="00AD7CC5">
        <w:rPr>
          <w:rFonts w:ascii="Times New Roman" w:hAnsi="Times New Roman" w:cs="Times New Roman"/>
          <w:sz w:val="24"/>
          <w:szCs w:val="24"/>
          <w:lang w:val="en-US"/>
        </w:rPr>
        <w:t xml:space="preserve"> between ID and Time</w:t>
      </w:r>
      <w:r w:rsidR="00205347" w:rsidRPr="00AD7CC5">
        <w:rPr>
          <w:rFonts w:ascii="Times New Roman" w:hAnsi="Times New Roman" w:cs="Times New Roman"/>
          <w:sz w:val="24"/>
          <w:szCs w:val="24"/>
          <w:lang w:val="en-US"/>
        </w:rPr>
        <w:t xml:space="preserve"> for </w:t>
      </w:r>
      <w:r w:rsidR="00016741" w:rsidRPr="00AD7CC5">
        <w:rPr>
          <w:rFonts w:ascii="Times New Roman" w:hAnsi="Times New Roman" w:cs="Times New Roman"/>
          <w:sz w:val="24"/>
          <w:szCs w:val="24"/>
          <w:lang w:val="en-US"/>
        </w:rPr>
        <w:t xml:space="preserve">each participant </w:t>
      </w:r>
      <w:r w:rsidR="00AE73ED" w:rsidRPr="00AD7CC5">
        <w:rPr>
          <w:rFonts w:ascii="Times New Roman" w:hAnsi="Times New Roman" w:cs="Times New Roman"/>
          <w:sz w:val="24"/>
          <w:szCs w:val="24"/>
          <w:lang w:val="en-US"/>
        </w:rPr>
        <w:t>separately</w:t>
      </w:r>
      <w:r w:rsidR="0049552D" w:rsidRPr="00AD7CC5">
        <w:rPr>
          <w:rFonts w:ascii="Times New Roman" w:hAnsi="Times New Roman" w:cs="Times New Roman"/>
          <w:sz w:val="24"/>
          <w:szCs w:val="24"/>
          <w:lang w:val="en-US"/>
        </w:rPr>
        <w:t xml:space="preserve">. </w:t>
      </w:r>
      <w:r w:rsidRPr="00AD7CC5">
        <w:rPr>
          <w:rFonts w:ascii="Times New Roman" w:hAnsi="Times New Roman" w:cs="Times New Roman"/>
          <w:sz w:val="24"/>
          <w:szCs w:val="24"/>
          <w:lang w:val="en-US"/>
        </w:rPr>
        <w:t xml:space="preserve">Overall, </w:t>
      </w:r>
      <w:r w:rsidR="00D551E5" w:rsidRPr="00AD7CC5">
        <w:rPr>
          <w:rFonts w:ascii="Times New Roman" w:hAnsi="Times New Roman" w:cs="Times New Roman"/>
          <w:sz w:val="24"/>
          <w:szCs w:val="24"/>
          <w:lang w:val="en-US"/>
        </w:rPr>
        <w:t>M</w:t>
      </w:r>
      <w:r w:rsidRPr="00AD7CC5">
        <w:rPr>
          <w:rFonts w:ascii="Times New Roman" w:hAnsi="Times New Roman" w:cs="Times New Roman"/>
          <w:sz w:val="24"/>
          <w:szCs w:val="24"/>
          <w:lang w:val="en-US"/>
        </w:rPr>
        <w:t xml:space="preserve">otor </w:t>
      </w:r>
      <w:r w:rsidR="00FF2C18" w:rsidRPr="00AD7CC5">
        <w:rPr>
          <w:rFonts w:ascii="Times New Roman" w:hAnsi="Times New Roman" w:cs="Times New Roman"/>
          <w:sz w:val="24"/>
          <w:szCs w:val="24"/>
          <w:lang w:val="en-US"/>
        </w:rPr>
        <w:t xml:space="preserve">and Time </w:t>
      </w:r>
      <w:r w:rsidR="00EB2278" w:rsidRPr="00AD7CC5">
        <w:rPr>
          <w:rFonts w:ascii="Times New Roman" w:hAnsi="Times New Roman" w:cs="Times New Roman"/>
          <w:sz w:val="24"/>
          <w:szCs w:val="24"/>
          <w:lang w:val="en-US"/>
        </w:rPr>
        <w:t>were the only significant predictor fixed effects</w:t>
      </w:r>
      <w:r w:rsidR="002C507E" w:rsidRPr="00AD7CC5">
        <w:rPr>
          <w:rFonts w:ascii="Times New Roman" w:hAnsi="Times New Roman" w:cs="Times New Roman"/>
          <w:sz w:val="24"/>
          <w:szCs w:val="24"/>
          <w:lang w:val="en-US"/>
        </w:rPr>
        <w:t xml:space="preserve"> of </w:t>
      </w:r>
      <w:r w:rsidR="00972E97" w:rsidRPr="00AD7CC5">
        <w:rPr>
          <w:rFonts w:ascii="Times New Roman" w:hAnsi="Times New Roman" w:cs="Times New Roman"/>
          <w:sz w:val="24"/>
          <w:szCs w:val="24"/>
          <w:lang w:val="en-US"/>
        </w:rPr>
        <w:t>episodic distress</w:t>
      </w:r>
      <w:r w:rsidR="00237A76" w:rsidRPr="00AD7CC5">
        <w:rPr>
          <w:rFonts w:ascii="Times New Roman" w:hAnsi="Times New Roman" w:cs="Times New Roman"/>
          <w:sz w:val="24"/>
          <w:szCs w:val="24"/>
          <w:lang w:val="en-US"/>
        </w:rPr>
        <w:t xml:space="preserve"> (see Table 3</w:t>
      </w:r>
      <w:r w:rsidR="00D06C30" w:rsidRPr="00AD7CC5">
        <w:rPr>
          <w:rFonts w:ascii="Times New Roman" w:hAnsi="Times New Roman" w:cs="Times New Roman"/>
          <w:sz w:val="24"/>
          <w:szCs w:val="24"/>
          <w:lang w:val="en-US"/>
        </w:rPr>
        <w:t>)</w:t>
      </w:r>
      <w:r w:rsidR="002D343C" w:rsidRPr="00AD7CC5">
        <w:rPr>
          <w:rFonts w:ascii="Times New Roman" w:hAnsi="Times New Roman" w:cs="Times New Roman"/>
          <w:sz w:val="24"/>
          <w:szCs w:val="24"/>
          <w:lang w:val="en-US"/>
        </w:rPr>
        <w:t xml:space="preserve"> </w:t>
      </w:r>
      <w:r w:rsidR="00596DF6" w:rsidRPr="00AD7CC5">
        <w:rPr>
          <w:rFonts w:ascii="Times New Roman" w:hAnsi="Times New Roman" w:cs="Times New Roman"/>
          <w:sz w:val="24"/>
          <w:szCs w:val="24"/>
          <w:lang w:val="en-US"/>
        </w:rPr>
        <w:t>and this model</w:t>
      </w:r>
      <w:r w:rsidR="002D343C" w:rsidRPr="00AD7CC5">
        <w:rPr>
          <w:rFonts w:ascii="Times New Roman" w:hAnsi="Times New Roman" w:cs="Times New Roman"/>
          <w:sz w:val="24"/>
          <w:szCs w:val="24"/>
          <w:lang w:val="en-US"/>
        </w:rPr>
        <w:t xml:space="preserve"> correctly classified 62.2% of </w:t>
      </w:r>
      <w:r w:rsidR="00596DF6" w:rsidRPr="00AD7CC5">
        <w:rPr>
          <w:rFonts w:ascii="Times New Roman" w:hAnsi="Times New Roman" w:cs="Times New Roman"/>
          <w:sz w:val="24"/>
          <w:szCs w:val="24"/>
          <w:lang w:val="en-US"/>
        </w:rPr>
        <w:t>responses.</w:t>
      </w:r>
      <w:r w:rsidRPr="00AD7CC5">
        <w:rPr>
          <w:rFonts w:ascii="Times New Roman" w:hAnsi="Times New Roman" w:cs="Times New Roman"/>
          <w:sz w:val="24"/>
          <w:szCs w:val="24"/>
          <w:lang w:val="en-US"/>
        </w:rPr>
        <w:t xml:space="preserve"> The parameter</w:t>
      </w:r>
      <w:r w:rsidR="00972E97" w:rsidRPr="00AD7CC5">
        <w:rPr>
          <w:rFonts w:ascii="Times New Roman" w:hAnsi="Times New Roman" w:cs="Times New Roman"/>
          <w:sz w:val="24"/>
          <w:szCs w:val="24"/>
          <w:lang w:val="en-US"/>
        </w:rPr>
        <w:t xml:space="preserve"> e</w:t>
      </w:r>
      <w:r w:rsidRPr="00AD7CC5">
        <w:rPr>
          <w:rFonts w:ascii="Times New Roman" w:hAnsi="Times New Roman" w:cs="Times New Roman"/>
          <w:sz w:val="24"/>
          <w:szCs w:val="24"/>
          <w:lang w:val="en-US"/>
        </w:rPr>
        <w:t>s</w:t>
      </w:r>
      <w:r w:rsidR="00972E97" w:rsidRPr="00AD7CC5">
        <w:rPr>
          <w:rFonts w:ascii="Times New Roman" w:hAnsi="Times New Roman" w:cs="Times New Roman"/>
          <w:sz w:val="24"/>
          <w:szCs w:val="24"/>
          <w:lang w:val="en-US"/>
        </w:rPr>
        <w:t>timates</w:t>
      </w:r>
      <w:r w:rsidRPr="00AD7CC5">
        <w:rPr>
          <w:rFonts w:ascii="Times New Roman" w:hAnsi="Times New Roman" w:cs="Times New Roman"/>
          <w:sz w:val="24"/>
          <w:szCs w:val="24"/>
          <w:lang w:val="en-US"/>
        </w:rPr>
        <w:t xml:space="preserve"> for </w:t>
      </w:r>
      <w:r w:rsidR="00DE0CD9" w:rsidRPr="00AD7CC5">
        <w:rPr>
          <w:rFonts w:ascii="Times New Roman" w:hAnsi="Times New Roman" w:cs="Times New Roman"/>
          <w:sz w:val="24"/>
          <w:szCs w:val="24"/>
          <w:lang w:val="en-US"/>
        </w:rPr>
        <w:t>the four nominal</w:t>
      </w:r>
      <w:r w:rsidR="00B724FA" w:rsidRPr="00AD7CC5">
        <w:rPr>
          <w:rFonts w:ascii="Times New Roman" w:hAnsi="Times New Roman" w:cs="Times New Roman"/>
          <w:sz w:val="24"/>
          <w:szCs w:val="24"/>
          <w:lang w:val="en-US"/>
        </w:rPr>
        <w:t xml:space="preserve"> motor states show that </w:t>
      </w:r>
      <w:r w:rsidR="005C19DB" w:rsidRPr="00AD7CC5">
        <w:rPr>
          <w:rFonts w:ascii="Times New Roman" w:hAnsi="Times New Roman" w:cs="Times New Roman"/>
          <w:sz w:val="24"/>
          <w:szCs w:val="24"/>
          <w:lang w:val="en-US"/>
        </w:rPr>
        <w:t xml:space="preserve">on </w:t>
      </w:r>
      <w:r w:rsidR="008728CB" w:rsidRPr="00AD7CC5">
        <w:rPr>
          <w:rFonts w:ascii="Times New Roman" w:hAnsi="Times New Roman" w:cs="Times New Roman"/>
          <w:sz w:val="24"/>
          <w:szCs w:val="24"/>
          <w:lang w:val="en-US"/>
        </w:rPr>
        <w:t xml:space="preserve">periods </w:t>
      </w:r>
      <w:r w:rsidR="005C19DB" w:rsidRPr="00AD7CC5">
        <w:rPr>
          <w:rFonts w:ascii="Times New Roman" w:hAnsi="Times New Roman" w:cs="Times New Roman"/>
          <w:sz w:val="24"/>
          <w:szCs w:val="24"/>
          <w:lang w:val="en-US"/>
        </w:rPr>
        <w:t>and on-wearing</w:t>
      </w:r>
      <w:r w:rsidR="00F53F1F" w:rsidRPr="00AD7CC5">
        <w:rPr>
          <w:rFonts w:ascii="Times New Roman" w:hAnsi="Times New Roman" w:cs="Times New Roman"/>
          <w:sz w:val="24"/>
          <w:szCs w:val="24"/>
          <w:lang w:val="en-US"/>
        </w:rPr>
        <w:t>-</w:t>
      </w:r>
      <w:r w:rsidR="005C19DB" w:rsidRPr="00AD7CC5">
        <w:rPr>
          <w:rFonts w:ascii="Times New Roman" w:hAnsi="Times New Roman" w:cs="Times New Roman"/>
          <w:sz w:val="24"/>
          <w:szCs w:val="24"/>
          <w:lang w:val="en-US"/>
        </w:rPr>
        <w:t xml:space="preserve">off states </w:t>
      </w:r>
      <w:r w:rsidR="004165B6" w:rsidRPr="00AD7CC5">
        <w:rPr>
          <w:rFonts w:ascii="Times New Roman" w:hAnsi="Times New Roman" w:cs="Times New Roman"/>
          <w:sz w:val="24"/>
          <w:szCs w:val="24"/>
          <w:lang w:val="en-US"/>
        </w:rPr>
        <w:t>we</w:t>
      </w:r>
      <w:r w:rsidR="008728CB" w:rsidRPr="00AD7CC5">
        <w:rPr>
          <w:rFonts w:ascii="Times New Roman" w:hAnsi="Times New Roman" w:cs="Times New Roman"/>
          <w:sz w:val="24"/>
          <w:szCs w:val="24"/>
          <w:lang w:val="en-US"/>
        </w:rPr>
        <w:t xml:space="preserve">re associated with significantly </w:t>
      </w:r>
      <w:r w:rsidR="005C19DB" w:rsidRPr="00AD7CC5">
        <w:rPr>
          <w:rFonts w:ascii="Times New Roman" w:hAnsi="Times New Roman" w:cs="Times New Roman"/>
          <w:sz w:val="24"/>
          <w:szCs w:val="24"/>
          <w:lang w:val="en-US"/>
        </w:rPr>
        <w:t>less</w:t>
      </w:r>
      <w:r w:rsidR="00752311" w:rsidRPr="00AD7CC5">
        <w:rPr>
          <w:rFonts w:ascii="Times New Roman" w:hAnsi="Times New Roman" w:cs="Times New Roman"/>
          <w:sz w:val="24"/>
          <w:szCs w:val="24"/>
          <w:lang w:val="en-US"/>
        </w:rPr>
        <w:t xml:space="preserve"> episodic</w:t>
      </w:r>
      <w:r w:rsidR="005C19DB" w:rsidRPr="00AD7CC5">
        <w:rPr>
          <w:rFonts w:ascii="Times New Roman" w:hAnsi="Times New Roman" w:cs="Times New Roman"/>
          <w:sz w:val="24"/>
          <w:szCs w:val="24"/>
          <w:lang w:val="en-US"/>
        </w:rPr>
        <w:t xml:space="preserve"> d</w:t>
      </w:r>
      <w:r w:rsidR="008728CB" w:rsidRPr="00AD7CC5">
        <w:rPr>
          <w:rFonts w:ascii="Times New Roman" w:hAnsi="Times New Roman" w:cs="Times New Roman"/>
          <w:sz w:val="24"/>
          <w:szCs w:val="24"/>
          <w:lang w:val="en-US"/>
        </w:rPr>
        <w:t xml:space="preserve">istress than </w:t>
      </w:r>
      <w:r w:rsidR="00BF079E" w:rsidRPr="00AD7CC5">
        <w:rPr>
          <w:rFonts w:ascii="Times New Roman" w:hAnsi="Times New Roman" w:cs="Times New Roman"/>
          <w:sz w:val="24"/>
          <w:szCs w:val="24"/>
          <w:lang w:val="en-US"/>
        </w:rPr>
        <w:t>o</w:t>
      </w:r>
      <w:r w:rsidR="005C19DB" w:rsidRPr="00AD7CC5">
        <w:rPr>
          <w:rFonts w:ascii="Times New Roman" w:hAnsi="Times New Roman" w:cs="Times New Roman"/>
          <w:sz w:val="24"/>
          <w:szCs w:val="24"/>
          <w:lang w:val="en-US"/>
        </w:rPr>
        <w:t>ff</w:t>
      </w:r>
      <w:r w:rsidR="00BF079E" w:rsidRPr="00AD7CC5">
        <w:rPr>
          <w:rFonts w:ascii="Times New Roman" w:hAnsi="Times New Roman" w:cs="Times New Roman"/>
          <w:sz w:val="24"/>
          <w:szCs w:val="24"/>
          <w:lang w:val="en-US"/>
        </w:rPr>
        <w:t xml:space="preserve"> periods</w:t>
      </w:r>
      <w:r w:rsidR="00FC54E3" w:rsidRPr="00AD7CC5">
        <w:rPr>
          <w:rFonts w:ascii="Times New Roman" w:hAnsi="Times New Roman" w:cs="Times New Roman"/>
          <w:sz w:val="24"/>
          <w:szCs w:val="24"/>
          <w:lang w:val="en-US"/>
        </w:rPr>
        <w:t xml:space="preserve"> (see </w:t>
      </w:r>
      <w:r w:rsidR="002C507E" w:rsidRPr="00AD7CC5">
        <w:rPr>
          <w:rFonts w:ascii="Times New Roman" w:hAnsi="Times New Roman" w:cs="Times New Roman"/>
          <w:sz w:val="24"/>
          <w:szCs w:val="24"/>
          <w:lang w:val="en-US"/>
        </w:rPr>
        <w:t>Supplementary Material 2)</w:t>
      </w:r>
      <w:r w:rsidR="005117F6" w:rsidRPr="00AD7CC5">
        <w:rPr>
          <w:rFonts w:ascii="Times New Roman" w:hAnsi="Times New Roman" w:cs="Times New Roman"/>
          <w:sz w:val="24"/>
          <w:szCs w:val="24"/>
          <w:lang w:val="en-US"/>
        </w:rPr>
        <w:t>.</w:t>
      </w:r>
      <w:r w:rsidR="00972E97" w:rsidRPr="00AD7CC5">
        <w:rPr>
          <w:rFonts w:ascii="Times New Roman" w:hAnsi="Times New Roman" w:cs="Times New Roman"/>
          <w:sz w:val="24"/>
          <w:szCs w:val="24"/>
          <w:lang w:val="en-US"/>
        </w:rPr>
        <w:t xml:space="preserve"> However, there was no</w:t>
      </w:r>
      <w:r w:rsidR="00742159" w:rsidRPr="00AD7CC5">
        <w:rPr>
          <w:rFonts w:ascii="Times New Roman" w:hAnsi="Times New Roman" w:cs="Times New Roman"/>
          <w:sz w:val="24"/>
          <w:szCs w:val="24"/>
          <w:lang w:val="en-US"/>
        </w:rPr>
        <w:t xml:space="preserve"> significant difference in episodic distress when off and </w:t>
      </w:r>
      <w:r w:rsidR="00D35C59" w:rsidRPr="00AD7CC5">
        <w:rPr>
          <w:rFonts w:ascii="Times New Roman" w:hAnsi="Times New Roman" w:cs="Times New Roman"/>
          <w:sz w:val="24"/>
          <w:szCs w:val="24"/>
          <w:lang w:val="en-US"/>
        </w:rPr>
        <w:t>off-coming-on, aligning with a visual inspection of Figure 1.</w:t>
      </w:r>
    </w:p>
    <w:p w14:paraId="4099749F" w14:textId="2221A61C" w:rsidR="00AD3BA8" w:rsidRPr="00AD7CC5" w:rsidRDefault="00271371" w:rsidP="006312BE">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 xml:space="preserve">The significant </w:t>
      </w:r>
      <w:r w:rsidR="00D4627B" w:rsidRPr="00AD7CC5">
        <w:rPr>
          <w:rFonts w:ascii="Times New Roman" w:hAnsi="Times New Roman" w:cs="Times New Roman"/>
          <w:sz w:val="24"/>
          <w:szCs w:val="24"/>
          <w:lang w:val="en-US"/>
        </w:rPr>
        <w:t>Time fixed effect indicate</w:t>
      </w:r>
      <w:r w:rsidR="002B6710" w:rsidRPr="00AD7CC5">
        <w:rPr>
          <w:rFonts w:ascii="Times New Roman" w:hAnsi="Times New Roman" w:cs="Times New Roman"/>
          <w:sz w:val="24"/>
          <w:szCs w:val="24"/>
          <w:lang w:val="en-US"/>
        </w:rPr>
        <w:t>d</w:t>
      </w:r>
      <w:r w:rsidR="00D4627B" w:rsidRPr="00AD7CC5">
        <w:rPr>
          <w:rFonts w:ascii="Times New Roman" w:hAnsi="Times New Roman" w:cs="Times New Roman"/>
          <w:sz w:val="24"/>
          <w:szCs w:val="24"/>
          <w:lang w:val="en-US"/>
        </w:rPr>
        <w:t xml:space="preserve"> that </w:t>
      </w:r>
      <w:r w:rsidR="00B638B5" w:rsidRPr="00AD7CC5">
        <w:rPr>
          <w:rFonts w:ascii="Times New Roman" w:hAnsi="Times New Roman" w:cs="Times New Roman"/>
          <w:sz w:val="24"/>
          <w:szCs w:val="24"/>
          <w:lang w:val="en-US"/>
        </w:rPr>
        <w:t>(</w:t>
      </w:r>
      <w:r w:rsidR="00D4627B" w:rsidRPr="00AD7CC5">
        <w:rPr>
          <w:rFonts w:ascii="Times New Roman" w:hAnsi="Times New Roman" w:cs="Times New Roman"/>
          <w:sz w:val="24"/>
          <w:szCs w:val="24"/>
          <w:lang w:val="en-US"/>
        </w:rPr>
        <w:t>overall</w:t>
      </w:r>
      <w:r w:rsidR="00B638B5" w:rsidRPr="00AD7CC5">
        <w:rPr>
          <w:rFonts w:ascii="Times New Roman" w:hAnsi="Times New Roman" w:cs="Times New Roman"/>
          <w:sz w:val="24"/>
          <w:szCs w:val="24"/>
          <w:lang w:val="en-US"/>
        </w:rPr>
        <w:t>)</w:t>
      </w:r>
      <w:r w:rsidR="00D4627B" w:rsidRPr="00AD7CC5">
        <w:rPr>
          <w:rFonts w:ascii="Times New Roman" w:hAnsi="Times New Roman" w:cs="Times New Roman"/>
          <w:sz w:val="24"/>
          <w:szCs w:val="24"/>
          <w:lang w:val="en-US"/>
        </w:rPr>
        <w:t xml:space="preserve"> </w:t>
      </w:r>
      <w:r w:rsidR="004C48C4" w:rsidRPr="00AD7CC5">
        <w:rPr>
          <w:rFonts w:ascii="Times New Roman" w:hAnsi="Times New Roman" w:cs="Times New Roman"/>
          <w:sz w:val="24"/>
          <w:szCs w:val="24"/>
          <w:lang w:val="en-US"/>
        </w:rPr>
        <w:t>p</w:t>
      </w:r>
      <w:r w:rsidR="008B0AD7" w:rsidRPr="00AD7CC5">
        <w:rPr>
          <w:rFonts w:ascii="Times New Roman" w:hAnsi="Times New Roman" w:cs="Times New Roman"/>
          <w:sz w:val="24"/>
          <w:szCs w:val="24"/>
          <w:lang w:val="en-US"/>
        </w:rPr>
        <w:t>articipants</w:t>
      </w:r>
      <w:r w:rsidR="00AD7D18" w:rsidRPr="00AD7CC5">
        <w:rPr>
          <w:rFonts w:ascii="Times New Roman" w:hAnsi="Times New Roman" w:cs="Times New Roman"/>
          <w:sz w:val="24"/>
          <w:szCs w:val="24"/>
          <w:lang w:val="en-US"/>
        </w:rPr>
        <w:t xml:space="preserve"> </w:t>
      </w:r>
      <w:r w:rsidR="00041264" w:rsidRPr="00AD7CC5">
        <w:rPr>
          <w:rFonts w:ascii="Times New Roman" w:hAnsi="Times New Roman" w:cs="Times New Roman"/>
          <w:sz w:val="24"/>
          <w:szCs w:val="24"/>
          <w:lang w:val="en-US"/>
        </w:rPr>
        <w:t xml:space="preserve">were more distressed </w:t>
      </w:r>
      <w:r w:rsidR="001E4272" w:rsidRPr="00AD7CC5">
        <w:rPr>
          <w:rFonts w:ascii="Times New Roman" w:hAnsi="Times New Roman" w:cs="Times New Roman"/>
          <w:sz w:val="24"/>
          <w:szCs w:val="24"/>
          <w:lang w:val="en-US"/>
        </w:rPr>
        <w:t xml:space="preserve">as </w:t>
      </w:r>
      <w:r w:rsidR="00622C83" w:rsidRPr="00AD7CC5">
        <w:rPr>
          <w:rFonts w:ascii="Times New Roman" w:hAnsi="Times New Roman" w:cs="Times New Roman"/>
          <w:sz w:val="24"/>
          <w:szCs w:val="24"/>
          <w:lang w:val="en-US"/>
        </w:rPr>
        <w:t>each</w:t>
      </w:r>
      <w:r w:rsidR="001E4272" w:rsidRPr="00AD7CC5">
        <w:rPr>
          <w:rFonts w:ascii="Times New Roman" w:hAnsi="Times New Roman" w:cs="Times New Roman"/>
          <w:sz w:val="24"/>
          <w:szCs w:val="24"/>
          <w:lang w:val="en-US"/>
        </w:rPr>
        <w:t xml:space="preserve"> </w:t>
      </w:r>
      <w:r w:rsidR="00670D1B" w:rsidRPr="00AD7CC5">
        <w:rPr>
          <w:rFonts w:ascii="Times New Roman" w:hAnsi="Times New Roman" w:cs="Times New Roman"/>
          <w:sz w:val="24"/>
          <w:szCs w:val="24"/>
          <w:lang w:val="en-US"/>
        </w:rPr>
        <w:t>day progressed</w:t>
      </w:r>
      <w:r w:rsidR="00842C57" w:rsidRPr="00AD7CC5">
        <w:rPr>
          <w:rFonts w:ascii="Times New Roman" w:hAnsi="Times New Roman" w:cs="Times New Roman"/>
          <w:sz w:val="24"/>
          <w:szCs w:val="24"/>
          <w:lang w:val="en-US"/>
        </w:rPr>
        <w:t xml:space="preserve">. </w:t>
      </w:r>
      <w:r w:rsidR="009F69F9" w:rsidRPr="00AD7CC5">
        <w:rPr>
          <w:rFonts w:ascii="Times New Roman" w:hAnsi="Times New Roman" w:cs="Times New Roman"/>
          <w:sz w:val="24"/>
          <w:szCs w:val="24"/>
          <w:lang w:val="en-US"/>
        </w:rPr>
        <w:t>T</w:t>
      </w:r>
      <w:r w:rsidR="00AD7D18" w:rsidRPr="00AD7CC5">
        <w:rPr>
          <w:rFonts w:ascii="Times New Roman" w:hAnsi="Times New Roman" w:cs="Times New Roman"/>
          <w:sz w:val="24"/>
          <w:szCs w:val="24"/>
          <w:lang w:val="en-US"/>
        </w:rPr>
        <w:t>he parameter</w:t>
      </w:r>
      <w:r w:rsidR="00CB0FB4" w:rsidRPr="00AD7CC5">
        <w:rPr>
          <w:rFonts w:ascii="Times New Roman" w:hAnsi="Times New Roman" w:cs="Times New Roman"/>
          <w:sz w:val="24"/>
          <w:szCs w:val="24"/>
          <w:lang w:val="en-US"/>
        </w:rPr>
        <w:t xml:space="preserve"> </w:t>
      </w:r>
      <w:r w:rsidR="00B638B5" w:rsidRPr="00AD7CC5">
        <w:rPr>
          <w:rFonts w:ascii="Times New Roman" w:hAnsi="Times New Roman" w:cs="Times New Roman"/>
          <w:sz w:val="24"/>
          <w:szCs w:val="24"/>
          <w:lang w:val="en-US"/>
        </w:rPr>
        <w:t>estimates</w:t>
      </w:r>
      <w:r w:rsidR="00CB0FB4" w:rsidRPr="00AD7CC5">
        <w:rPr>
          <w:rFonts w:ascii="Times New Roman" w:hAnsi="Times New Roman" w:cs="Times New Roman"/>
          <w:sz w:val="24"/>
          <w:szCs w:val="24"/>
          <w:lang w:val="en-US"/>
        </w:rPr>
        <w:t xml:space="preserve"> for the random </w:t>
      </w:r>
      <w:r w:rsidR="0053440E" w:rsidRPr="00AD7CC5">
        <w:rPr>
          <w:rFonts w:ascii="Times New Roman" w:hAnsi="Times New Roman" w:cs="Times New Roman"/>
          <w:sz w:val="24"/>
          <w:szCs w:val="24"/>
          <w:lang w:val="en-US"/>
        </w:rPr>
        <w:t>slope</w:t>
      </w:r>
      <w:r w:rsidR="00CB0FB4" w:rsidRPr="00AD7CC5">
        <w:rPr>
          <w:rFonts w:ascii="Times New Roman" w:hAnsi="Times New Roman" w:cs="Times New Roman"/>
          <w:sz w:val="24"/>
          <w:szCs w:val="24"/>
          <w:lang w:val="en-US"/>
        </w:rPr>
        <w:t xml:space="preserve"> </w:t>
      </w:r>
      <w:r w:rsidR="00C34C87" w:rsidRPr="00AD7CC5">
        <w:rPr>
          <w:rFonts w:ascii="Times New Roman" w:hAnsi="Times New Roman" w:cs="Times New Roman"/>
          <w:sz w:val="24"/>
          <w:szCs w:val="24"/>
          <w:lang w:val="en-US"/>
        </w:rPr>
        <w:t xml:space="preserve">(see Supplementary Material 2) </w:t>
      </w:r>
      <w:r w:rsidR="00CB0FB4" w:rsidRPr="00AD7CC5">
        <w:rPr>
          <w:rFonts w:ascii="Times New Roman" w:hAnsi="Times New Roman" w:cs="Times New Roman"/>
          <w:sz w:val="24"/>
          <w:szCs w:val="24"/>
          <w:lang w:val="en-US"/>
        </w:rPr>
        <w:t xml:space="preserve">suggested </w:t>
      </w:r>
      <w:r w:rsidR="002F0B8C" w:rsidRPr="00AD7CC5">
        <w:rPr>
          <w:rFonts w:ascii="Times New Roman" w:hAnsi="Times New Roman" w:cs="Times New Roman"/>
          <w:sz w:val="24"/>
          <w:szCs w:val="24"/>
          <w:lang w:val="en-US"/>
        </w:rPr>
        <w:t>that</w:t>
      </w:r>
      <w:r w:rsidR="00811ABC" w:rsidRPr="00AD7CC5">
        <w:rPr>
          <w:rFonts w:ascii="Times New Roman" w:hAnsi="Times New Roman" w:cs="Times New Roman"/>
          <w:sz w:val="24"/>
          <w:szCs w:val="24"/>
          <w:lang w:val="en-US"/>
        </w:rPr>
        <w:t xml:space="preserve"> </w:t>
      </w:r>
      <w:r w:rsidR="00D96774" w:rsidRPr="00AD7CC5">
        <w:rPr>
          <w:rFonts w:ascii="Times New Roman" w:hAnsi="Times New Roman" w:cs="Times New Roman"/>
          <w:sz w:val="24"/>
          <w:szCs w:val="24"/>
          <w:lang w:val="en-US"/>
        </w:rPr>
        <w:t xml:space="preserve">this change in episodic distress </w:t>
      </w:r>
      <w:r w:rsidR="00427BA8" w:rsidRPr="00AD7CC5">
        <w:rPr>
          <w:rFonts w:ascii="Times New Roman" w:hAnsi="Times New Roman" w:cs="Times New Roman"/>
          <w:sz w:val="24"/>
          <w:szCs w:val="24"/>
          <w:lang w:val="en-US"/>
        </w:rPr>
        <w:t>over the course of a day did not significantly va</w:t>
      </w:r>
      <w:r w:rsidR="00BD5005" w:rsidRPr="00AD7CC5">
        <w:rPr>
          <w:rFonts w:ascii="Times New Roman" w:hAnsi="Times New Roman" w:cs="Times New Roman"/>
          <w:sz w:val="24"/>
          <w:szCs w:val="24"/>
          <w:lang w:val="en-US"/>
        </w:rPr>
        <w:t>ry between participants</w:t>
      </w:r>
      <w:r w:rsidR="00B201BF" w:rsidRPr="00AD7CC5">
        <w:rPr>
          <w:rFonts w:ascii="Times New Roman" w:hAnsi="Times New Roman" w:cs="Times New Roman"/>
          <w:sz w:val="24"/>
          <w:szCs w:val="24"/>
          <w:lang w:val="en-US"/>
        </w:rPr>
        <w:t xml:space="preserve">. However, the parameter estimates </w:t>
      </w:r>
      <w:r w:rsidR="006D496F" w:rsidRPr="00AD7CC5">
        <w:rPr>
          <w:rFonts w:ascii="Times New Roman" w:hAnsi="Times New Roman" w:cs="Times New Roman"/>
          <w:sz w:val="24"/>
          <w:szCs w:val="24"/>
          <w:lang w:val="en-US"/>
        </w:rPr>
        <w:t xml:space="preserve">for the random intercept </w:t>
      </w:r>
      <w:r w:rsidR="00AD026A" w:rsidRPr="00AD7CC5">
        <w:rPr>
          <w:rFonts w:ascii="Times New Roman" w:hAnsi="Times New Roman" w:cs="Times New Roman"/>
          <w:sz w:val="24"/>
          <w:szCs w:val="24"/>
          <w:lang w:val="en-US"/>
        </w:rPr>
        <w:t>f</w:t>
      </w:r>
      <w:r w:rsidR="008F361C" w:rsidRPr="00AD7CC5">
        <w:rPr>
          <w:rFonts w:ascii="Times New Roman" w:hAnsi="Times New Roman" w:cs="Times New Roman"/>
          <w:sz w:val="24"/>
          <w:szCs w:val="24"/>
          <w:lang w:val="en-US"/>
        </w:rPr>
        <w:t xml:space="preserve">ound </w:t>
      </w:r>
      <w:r w:rsidR="00811ABC" w:rsidRPr="00AD7CC5">
        <w:rPr>
          <w:rFonts w:ascii="Times New Roman" w:hAnsi="Times New Roman" w:cs="Times New Roman"/>
          <w:sz w:val="24"/>
          <w:szCs w:val="24"/>
          <w:lang w:val="en-US"/>
        </w:rPr>
        <w:t>si</w:t>
      </w:r>
      <w:r w:rsidR="00FC26E9" w:rsidRPr="00AD7CC5">
        <w:rPr>
          <w:rFonts w:ascii="Times New Roman" w:hAnsi="Times New Roman" w:cs="Times New Roman"/>
          <w:sz w:val="24"/>
          <w:szCs w:val="24"/>
          <w:lang w:val="en-US"/>
        </w:rPr>
        <w:t xml:space="preserve">gnificant variation in </w:t>
      </w:r>
      <w:r w:rsidR="006231B1" w:rsidRPr="00AD7CC5">
        <w:rPr>
          <w:rFonts w:ascii="Times New Roman" w:hAnsi="Times New Roman" w:cs="Times New Roman"/>
          <w:sz w:val="24"/>
          <w:szCs w:val="24"/>
          <w:lang w:val="en-US"/>
        </w:rPr>
        <w:t xml:space="preserve">the spread of </w:t>
      </w:r>
      <w:r w:rsidR="00FC26E9" w:rsidRPr="00AD7CC5">
        <w:rPr>
          <w:rFonts w:ascii="Times New Roman" w:hAnsi="Times New Roman" w:cs="Times New Roman"/>
          <w:sz w:val="24"/>
          <w:szCs w:val="24"/>
          <w:lang w:val="en-US"/>
        </w:rPr>
        <w:t>episodic distress betwee</w:t>
      </w:r>
      <w:r w:rsidR="004142EB" w:rsidRPr="00AD7CC5">
        <w:rPr>
          <w:rFonts w:ascii="Times New Roman" w:hAnsi="Times New Roman" w:cs="Times New Roman"/>
          <w:sz w:val="24"/>
          <w:szCs w:val="24"/>
          <w:lang w:val="en-US"/>
        </w:rPr>
        <w:t>n</w:t>
      </w:r>
      <w:r w:rsidR="007E4684" w:rsidRPr="00AD7CC5">
        <w:rPr>
          <w:rFonts w:ascii="Times New Roman" w:hAnsi="Times New Roman" w:cs="Times New Roman"/>
          <w:sz w:val="24"/>
          <w:szCs w:val="24"/>
          <w:lang w:val="en-US"/>
        </w:rPr>
        <w:t xml:space="preserve"> participants</w:t>
      </w:r>
      <w:r w:rsidR="006231B1" w:rsidRPr="00AD7CC5">
        <w:rPr>
          <w:rFonts w:ascii="Times New Roman" w:hAnsi="Times New Roman" w:cs="Times New Roman"/>
          <w:sz w:val="24"/>
          <w:szCs w:val="24"/>
          <w:lang w:val="en-US"/>
        </w:rPr>
        <w:t>,</w:t>
      </w:r>
      <w:r w:rsidR="004B3F3B" w:rsidRPr="00AD7CC5">
        <w:rPr>
          <w:rFonts w:ascii="Times New Roman" w:hAnsi="Times New Roman" w:cs="Times New Roman"/>
          <w:sz w:val="24"/>
          <w:szCs w:val="24"/>
          <w:lang w:val="en-US"/>
        </w:rPr>
        <w:t xml:space="preserve"> </w:t>
      </w:r>
      <w:r w:rsidR="000E7A91" w:rsidRPr="00AD7CC5">
        <w:rPr>
          <w:rFonts w:ascii="Times New Roman" w:hAnsi="Times New Roman" w:cs="Times New Roman"/>
          <w:sz w:val="24"/>
          <w:szCs w:val="24"/>
          <w:lang w:val="en-US"/>
        </w:rPr>
        <w:t xml:space="preserve">ID: Estimate = </w:t>
      </w:r>
      <w:r w:rsidR="00A25EFB" w:rsidRPr="00AD7CC5">
        <w:rPr>
          <w:rFonts w:ascii="Times New Roman" w:hAnsi="Times New Roman" w:cs="Times New Roman"/>
          <w:sz w:val="24"/>
          <w:szCs w:val="24"/>
          <w:lang w:val="en-US"/>
        </w:rPr>
        <w:t>0.</w:t>
      </w:r>
      <w:r w:rsidR="007C2795" w:rsidRPr="00AD7CC5">
        <w:rPr>
          <w:rFonts w:ascii="Times New Roman" w:hAnsi="Times New Roman" w:cs="Times New Roman"/>
          <w:sz w:val="24"/>
          <w:szCs w:val="24"/>
          <w:lang w:val="en-US"/>
        </w:rPr>
        <w:t>927</w:t>
      </w:r>
      <w:r w:rsidR="00A25EFB" w:rsidRPr="00AD7CC5">
        <w:rPr>
          <w:rFonts w:ascii="Times New Roman" w:hAnsi="Times New Roman" w:cs="Times New Roman"/>
          <w:sz w:val="24"/>
          <w:szCs w:val="24"/>
          <w:lang w:val="en-US"/>
        </w:rPr>
        <w:t xml:space="preserve">, </w:t>
      </w:r>
      <w:r w:rsidR="00A25EFB" w:rsidRPr="00AD7CC5">
        <w:rPr>
          <w:rFonts w:ascii="Times New Roman" w:hAnsi="Times New Roman" w:cs="Times New Roman"/>
          <w:i/>
          <w:sz w:val="24"/>
          <w:szCs w:val="24"/>
          <w:lang w:val="en-US"/>
        </w:rPr>
        <w:t>SE</w:t>
      </w:r>
      <w:r w:rsidR="00E90E3C" w:rsidRPr="00AD7CC5">
        <w:rPr>
          <w:rFonts w:ascii="Times New Roman" w:hAnsi="Times New Roman" w:cs="Times New Roman"/>
          <w:sz w:val="24"/>
          <w:szCs w:val="24"/>
          <w:lang w:val="en-US"/>
        </w:rPr>
        <w:t xml:space="preserve"> </w:t>
      </w:r>
      <w:r w:rsidR="00A25EFB" w:rsidRPr="00AD7CC5">
        <w:rPr>
          <w:rFonts w:ascii="Times New Roman" w:hAnsi="Times New Roman" w:cs="Times New Roman"/>
          <w:sz w:val="24"/>
          <w:szCs w:val="24"/>
          <w:lang w:val="en-US"/>
        </w:rPr>
        <w:t>=</w:t>
      </w:r>
      <w:r w:rsidR="00E90E3C" w:rsidRPr="00AD7CC5">
        <w:rPr>
          <w:rFonts w:ascii="Times New Roman" w:hAnsi="Times New Roman" w:cs="Times New Roman"/>
          <w:sz w:val="24"/>
          <w:szCs w:val="24"/>
          <w:lang w:val="en-US"/>
        </w:rPr>
        <w:t xml:space="preserve"> 0</w:t>
      </w:r>
      <w:r w:rsidR="007C2795" w:rsidRPr="00AD7CC5">
        <w:rPr>
          <w:rFonts w:ascii="Times New Roman" w:hAnsi="Times New Roman" w:cs="Times New Roman"/>
          <w:sz w:val="24"/>
          <w:szCs w:val="24"/>
          <w:lang w:val="en-US"/>
        </w:rPr>
        <w:t>.423</w:t>
      </w:r>
      <w:r w:rsidR="00E90E3C" w:rsidRPr="00AD7CC5">
        <w:rPr>
          <w:rFonts w:ascii="Times New Roman" w:hAnsi="Times New Roman" w:cs="Times New Roman"/>
          <w:sz w:val="24"/>
          <w:szCs w:val="24"/>
          <w:lang w:val="en-US"/>
        </w:rPr>
        <w:t xml:space="preserve">, </w:t>
      </w:r>
      <w:r w:rsidR="00E90E3C" w:rsidRPr="00AD7CC5">
        <w:rPr>
          <w:rFonts w:ascii="Times New Roman" w:hAnsi="Times New Roman" w:cs="Times New Roman"/>
          <w:i/>
          <w:sz w:val="24"/>
          <w:szCs w:val="24"/>
          <w:lang w:val="en-US"/>
        </w:rPr>
        <w:t>Z</w:t>
      </w:r>
      <w:r w:rsidR="00E90E3C" w:rsidRPr="00AD7CC5">
        <w:rPr>
          <w:rFonts w:ascii="Times New Roman" w:hAnsi="Times New Roman" w:cs="Times New Roman"/>
          <w:sz w:val="24"/>
          <w:szCs w:val="24"/>
          <w:lang w:val="en-US"/>
        </w:rPr>
        <w:t xml:space="preserve"> = </w:t>
      </w:r>
      <w:r w:rsidR="007C2795" w:rsidRPr="00AD7CC5">
        <w:rPr>
          <w:rFonts w:ascii="Times New Roman" w:hAnsi="Times New Roman" w:cs="Times New Roman"/>
          <w:sz w:val="24"/>
          <w:szCs w:val="24"/>
          <w:lang w:val="en-US"/>
        </w:rPr>
        <w:t>2.192</w:t>
      </w:r>
      <w:r w:rsidR="000216B3" w:rsidRPr="00AD7CC5">
        <w:rPr>
          <w:rFonts w:ascii="Times New Roman" w:hAnsi="Times New Roman" w:cs="Times New Roman"/>
          <w:sz w:val="24"/>
          <w:szCs w:val="24"/>
          <w:lang w:val="en-US"/>
        </w:rPr>
        <w:t xml:space="preserve">, </w:t>
      </w:r>
      <w:r w:rsidR="000216B3" w:rsidRPr="00AD7CC5">
        <w:rPr>
          <w:rFonts w:ascii="Times New Roman" w:hAnsi="Times New Roman" w:cs="Times New Roman"/>
          <w:i/>
          <w:sz w:val="24"/>
          <w:szCs w:val="24"/>
          <w:lang w:val="en-US"/>
        </w:rPr>
        <w:t>p</w:t>
      </w:r>
      <w:r w:rsidR="000216B3" w:rsidRPr="00AD7CC5">
        <w:rPr>
          <w:rFonts w:ascii="Times New Roman" w:hAnsi="Times New Roman" w:cs="Times New Roman"/>
          <w:sz w:val="24"/>
          <w:szCs w:val="24"/>
          <w:lang w:val="en-US"/>
        </w:rPr>
        <w:t xml:space="preserve"> = </w:t>
      </w:r>
      <w:r w:rsidR="007C2795" w:rsidRPr="00AD7CC5">
        <w:rPr>
          <w:rFonts w:ascii="Times New Roman" w:hAnsi="Times New Roman" w:cs="Times New Roman"/>
          <w:sz w:val="24"/>
          <w:szCs w:val="24"/>
          <w:lang w:val="en-US"/>
        </w:rPr>
        <w:t>.028</w:t>
      </w:r>
      <w:r w:rsidR="000216B3" w:rsidRPr="00AD7CC5">
        <w:rPr>
          <w:rFonts w:ascii="Times New Roman" w:hAnsi="Times New Roman" w:cs="Times New Roman"/>
          <w:sz w:val="24"/>
          <w:szCs w:val="24"/>
          <w:lang w:val="en-US"/>
        </w:rPr>
        <w:t>,</w:t>
      </w:r>
      <w:r w:rsidR="009850C2" w:rsidRPr="00AD7CC5">
        <w:rPr>
          <w:rFonts w:ascii="Times New Roman" w:hAnsi="Times New Roman" w:cs="Times New Roman"/>
          <w:sz w:val="24"/>
          <w:szCs w:val="24"/>
          <w:lang w:val="en-US"/>
        </w:rPr>
        <w:t xml:space="preserve"> </w:t>
      </w:r>
      <w:r w:rsidR="009850C2" w:rsidRPr="00AD7CC5">
        <w:rPr>
          <w:rFonts w:ascii="Times New Roman" w:eastAsia="Times New Roman" w:hAnsi="Times New Roman"/>
          <w:color w:val="000000" w:themeColor="text1"/>
          <w:sz w:val="24"/>
          <w:szCs w:val="24"/>
          <w:lang w:eastAsia="en-GB"/>
        </w:rPr>
        <w:t xml:space="preserve">95% </w:t>
      </w:r>
      <w:r w:rsidR="009850C2" w:rsidRPr="00AD7CC5">
        <w:rPr>
          <w:rFonts w:ascii="Times New Roman" w:eastAsia="Times New Roman" w:hAnsi="Times New Roman"/>
          <w:i/>
          <w:color w:val="000000" w:themeColor="text1"/>
          <w:sz w:val="24"/>
          <w:szCs w:val="24"/>
          <w:lang w:eastAsia="en-GB"/>
        </w:rPr>
        <w:t>CI</w:t>
      </w:r>
      <w:r w:rsidR="009850C2" w:rsidRPr="00AD7CC5">
        <w:rPr>
          <w:rFonts w:ascii="Times New Roman" w:eastAsia="Times New Roman" w:hAnsi="Times New Roman"/>
          <w:color w:val="000000" w:themeColor="text1"/>
          <w:sz w:val="24"/>
          <w:szCs w:val="24"/>
          <w:lang w:eastAsia="en-GB"/>
        </w:rPr>
        <w:t xml:space="preserve"> [0.</w:t>
      </w:r>
      <w:r w:rsidR="007C2795" w:rsidRPr="00AD7CC5">
        <w:rPr>
          <w:rFonts w:ascii="Times New Roman" w:hAnsi="Times New Roman" w:cs="Times New Roman"/>
          <w:sz w:val="24"/>
          <w:szCs w:val="24"/>
          <w:lang w:val="en-US"/>
        </w:rPr>
        <w:t>379</w:t>
      </w:r>
      <w:r w:rsidR="00CF13AD" w:rsidRPr="00AD7CC5">
        <w:rPr>
          <w:rFonts w:ascii="Times New Roman" w:hAnsi="Times New Roman" w:cs="Times New Roman"/>
          <w:sz w:val="24"/>
          <w:szCs w:val="24"/>
          <w:lang w:val="en-US"/>
        </w:rPr>
        <w:t xml:space="preserve">, </w:t>
      </w:r>
      <w:r w:rsidR="007C2795" w:rsidRPr="00AD7CC5">
        <w:rPr>
          <w:rFonts w:ascii="Times New Roman" w:hAnsi="Times New Roman" w:cs="Times New Roman"/>
          <w:sz w:val="24"/>
          <w:szCs w:val="24"/>
          <w:lang w:val="en-US"/>
        </w:rPr>
        <w:t>2.266</w:t>
      </w:r>
      <w:r w:rsidR="00EA3BAB" w:rsidRPr="00AD7CC5">
        <w:rPr>
          <w:rFonts w:ascii="Times New Roman" w:hAnsi="Times New Roman" w:cs="Times New Roman"/>
          <w:sz w:val="24"/>
          <w:szCs w:val="24"/>
          <w:lang w:val="en-US"/>
        </w:rPr>
        <w:t>].</w:t>
      </w:r>
      <w:r w:rsidR="00AD25D1" w:rsidRPr="00AD7CC5">
        <w:rPr>
          <w:rFonts w:ascii="Times New Roman" w:hAnsi="Times New Roman" w:cs="Times New Roman"/>
          <w:sz w:val="24"/>
          <w:szCs w:val="24"/>
          <w:lang w:val="en-US"/>
        </w:rPr>
        <w:t xml:space="preserve"> </w:t>
      </w:r>
      <w:r w:rsidR="0036035B" w:rsidRPr="00AD7CC5">
        <w:rPr>
          <w:rFonts w:ascii="Times New Roman" w:hAnsi="Times New Roman" w:cs="Times New Roman"/>
          <w:sz w:val="24"/>
          <w:szCs w:val="24"/>
          <w:lang w:val="en-US"/>
        </w:rPr>
        <w:t xml:space="preserve">This suggested </w:t>
      </w:r>
      <w:r w:rsidR="00F862F1" w:rsidRPr="00AD7CC5">
        <w:rPr>
          <w:rFonts w:ascii="Times New Roman" w:hAnsi="Times New Roman" w:cs="Times New Roman"/>
          <w:sz w:val="24"/>
          <w:szCs w:val="24"/>
          <w:lang w:val="en-US"/>
        </w:rPr>
        <w:t>the</w:t>
      </w:r>
      <w:r w:rsidR="008C4204" w:rsidRPr="00AD7CC5">
        <w:rPr>
          <w:rFonts w:ascii="Times New Roman" w:hAnsi="Times New Roman" w:cs="Times New Roman"/>
          <w:sz w:val="24"/>
          <w:szCs w:val="24"/>
          <w:lang w:val="en-US"/>
        </w:rPr>
        <w:t xml:space="preserve"> pattern of</w:t>
      </w:r>
      <w:r w:rsidR="00F862F1" w:rsidRPr="00AD7CC5">
        <w:rPr>
          <w:rFonts w:ascii="Times New Roman" w:hAnsi="Times New Roman" w:cs="Times New Roman"/>
          <w:sz w:val="24"/>
          <w:szCs w:val="24"/>
          <w:lang w:val="en-US"/>
        </w:rPr>
        <w:t xml:space="preserve"> increasing episodic distress as </w:t>
      </w:r>
      <w:r w:rsidR="00986182" w:rsidRPr="00AD7CC5">
        <w:rPr>
          <w:rFonts w:ascii="Times New Roman" w:hAnsi="Times New Roman" w:cs="Times New Roman"/>
          <w:sz w:val="24"/>
          <w:szCs w:val="24"/>
          <w:lang w:val="en-US"/>
        </w:rPr>
        <w:t>a day progresse</w:t>
      </w:r>
      <w:r w:rsidR="004010C0" w:rsidRPr="00AD7CC5">
        <w:rPr>
          <w:rFonts w:ascii="Times New Roman" w:hAnsi="Times New Roman" w:cs="Times New Roman"/>
          <w:sz w:val="24"/>
          <w:szCs w:val="24"/>
          <w:lang w:val="en-US"/>
        </w:rPr>
        <w:t>d</w:t>
      </w:r>
      <w:r w:rsidR="00986182" w:rsidRPr="00AD7CC5">
        <w:rPr>
          <w:rFonts w:ascii="Times New Roman" w:hAnsi="Times New Roman" w:cs="Times New Roman"/>
          <w:sz w:val="24"/>
          <w:szCs w:val="24"/>
          <w:lang w:val="en-US"/>
        </w:rPr>
        <w:t xml:space="preserve"> was generalizable to the s</w:t>
      </w:r>
      <w:r w:rsidR="000D32C4" w:rsidRPr="00AD7CC5">
        <w:rPr>
          <w:rFonts w:ascii="Times New Roman" w:hAnsi="Times New Roman" w:cs="Times New Roman"/>
          <w:sz w:val="24"/>
          <w:szCs w:val="24"/>
          <w:lang w:val="en-US"/>
        </w:rPr>
        <w:t>ample and did not differ between individuals</w:t>
      </w:r>
      <w:r w:rsidR="008C4204" w:rsidRPr="00AD7CC5">
        <w:rPr>
          <w:rFonts w:ascii="Times New Roman" w:hAnsi="Times New Roman" w:cs="Times New Roman"/>
          <w:sz w:val="24"/>
          <w:szCs w:val="24"/>
          <w:lang w:val="en-US"/>
        </w:rPr>
        <w:t xml:space="preserve">, despite </w:t>
      </w:r>
      <w:r w:rsidR="00C66659" w:rsidRPr="00AD7CC5">
        <w:rPr>
          <w:rFonts w:ascii="Times New Roman" w:hAnsi="Times New Roman" w:cs="Times New Roman"/>
          <w:sz w:val="24"/>
          <w:szCs w:val="24"/>
          <w:lang w:val="en-US"/>
        </w:rPr>
        <w:t xml:space="preserve">variation </w:t>
      </w:r>
      <w:r w:rsidR="00A46734" w:rsidRPr="00AD7CC5">
        <w:rPr>
          <w:rFonts w:ascii="Times New Roman" w:hAnsi="Times New Roman" w:cs="Times New Roman"/>
          <w:sz w:val="24"/>
          <w:szCs w:val="24"/>
          <w:lang w:val="en-US"/>
        </w:rPr>
        <w:t>in the spread of episodic distress between participants.</w:t>
      </w:r>
    </w:p>
    <w:p w14:paraId="30D0DDE7" w14:textId="3F12463B" w:rsidR="00D07AC7" w:rsidRPr="00AD7CC5" w:rsidRDefault="00D07AC7" w:rsidP="00AD3BA8">
      <w:pPr>
        <w:spacing w:after="0" w:line="480" w:lineRule="auto"/>
        <w:contextualSpacing/>
        <w:rPr>
          <w:rFonts w:ascii="Times New Roman" w:hAnsi="Times New Roman" w:cs="Times New Roman"/>
          <w:b/>
          <w:sz w:val="24"/>
          <w:szCs w:val="24"/>
          <w:lang w:val="en-US"/>
        </w:rPr>
      </w:pPr>
      <w:r w:rsidRPr="00AD7CC5">
        <w:rPr>
          <w:rFonts w:ascii="Times New Roman" w:hAnsi="Times New Roman" w:cs="Times New Roman"/>
          <w:b/>
          <w:sz w:val="24"/>
          <w:szCs w:val="24"/>
          <w:lang w:val="en-US"/>
        </w:rPr>
        <w:t xml:space="preserve">Relationship </w:t>
      </w:r>
      <w:r w:rsidR="00AE401A" w:rsidRPr="00AD7CC5">
        <w:rPr>
          <w:rFonts w:ascii="Times New Roman" w:hAnsi="Times New Roman" w:cs="Times New Roman"/>
          <w:b/>
          <w:sz w:val="24"/>
          <w:szCs w:val="24"/>
          <w:lang w:val="en-US"/>
        </w:rPr>
        <w:t xml:space="preserve">Between Episodic Distress, </w:t>
      </w:r>
      <w:r w:rsidR="00394131" w:rsidRPr="00AD7CC5">
        <w:rPr>
          <w:rFonts w:ascii="Times New Roman" w:hAnsi="Times New Roman" w:cs="Times New Roman"/>
          <w:b/>
          <w:sz w:val="24"/>
          <w:szCs w:val="24"/>
          <w:lang w:val="en-US"/>
        </w:rPr>
        <w:t xml:space="preserve">Momentary </w:t>
      </w:r>
      <w:r w:rsidRPr="00AD7CC5">
        <w:rPr>
          <w:rFonts w:ascii="Times New Roman" w:hAnsi="Times New Roman" w:cs="Times New Roman"/>
          <w:b/>
          <w:sz w:val="24"/>
          <w:szCs w:val="24"/>
          <w:lang w:val="en-US"/>
        </w:rPr>
        <w:t>C</w:t>
      </w:r>
      <w:r w:rsidR="00394131" w:rsidRPr="00AD7CC5">
        <w:rPr>
          <w:rFonts w:ascii="Times New Roman" w:hAnsi="Times New Roman" w:cs="Times New Roman"/>
          <w:b/>
          <w:sz w:val="24"/>
          <w:szCs w:val="24"/>
          <w:lang w:val="en-US"/>
        </w:rPr>
        <w:t xml:space="preserve">ognitive </w:t>
      </w:r>
      <w:r w:rsidRPr="00AD7CC5">
        <w:rPr>
          <w:rFonts w:ascii="Times New Roman" w:hAnsi="Times New Roman" w:cs="Times New Roman"/>
          <w:b/>
          <w:sz w:val="24"/>
          <w:szCs w:val="24"/>
          <w:lang w:val="en-US"/>
        </w:rPr>
        <w:t>A</w:t>
      </w:r>
      <w:r w:rsidR="00394131" w:rsidRPr="00AD7CC5">
        <w:rPr>
          <w:rFonts w:ascii="Times New Roman" w:hAnsi="Times New Roman" w:cs="Times New Roman"/>
          <w:b/>
          <w:sz w:val="24"/>
          <w:szCs w:val="24"/>
          <w:lang w:val="en-US"/>
        </w:rPr>
        <w:t xml:space="preserve">ttentional </w:t>
      </w:r>
      <w:r w:rsidRPr="00AD7CC5">
        <w:rPr>
          <w:rFonts w:ascii="Times New Roman" w:hAnsi="Times New Roman" w:cs="Times New Roman"/>
          <w:b/>
          <w:sz w:val="24"/>
          <w:szCs w:val="24"/>
          <w:lang w:val="en-US"/>
        </w:rPr>
        <w:t>S</w:t>
      </w:r>
      <w:r w:rsidR="00394131" w:rsidRPr="00AD7CC5">
        <w:rPr>
          <w:rFonts w:ascii="Times New Roman" w:hAnsi="Times New Roman" w:cs="Times New Roman"/>
          <w:b/>
          <w:sz w:val="24"/>
          <w:szCs w:val="24"/>
          <w:lang w:val="en-US"/>
        </w:rPr>
        <w:t>yndrome Activation</w:t>
      </w:r>
      <w:r w:rsidR="00AE401A" w:rsidRPr="00AD7CC5">
        <w:rPr>
          <w:rFonts w:ascii="Times New Roman" w:hAnsi="Times New Roman" w:cs="Times New Roman"/>
          <w:b/>
          <w:sz w:val="24"/>
          <w:szCs w:val="24"/>
          <w:lang w:val="en-US"/>
        </w:rPr>
        <w:t>, And Metacognitions</w:t>
      </w:r>
    </w:p>
    <w:p w14:paraId="5323022B" w14:textId="57C0434F" w:rsidR="003E3C21" w:rsidRPr="00AD7CC5" w:rsidRDefault="00116198" w:rsidP="00CF61BE">
      <w:pPr>
        <w:spacing w:after="0" w:line="480" w:lineRule="auto"/>
        <w:contextualSpacing/>
        <w:rPr>
          <w:rFonts w:ascii="Times New Roman" w:hAnsi="Times New Roman" w:cs="Times New Roman"/>
          <w:sz w:val="24"/>
          <w:szCs w:val="24"/>
          <w:lang w:val="en-US"/>
        </w:rPr>
      </w:pPr>
      <w:r w:rsidRPr="00AD7CC5">
        <w:rPr>
          <w:rFonts w:ascii="Times New Roman" w:hAnsi="Times New Roman" w:cs="Times New Roman"/>
          <w:b/>
          <w:sz w:val="24"/>
          <w:szCs w:val="24"/>
          <w:lang w:val="en-US"/>
        </w:rPr>
        <w:tab/>
      </w:r>
      <w:r w:rsidR="002C30BF" w:rsidRPr="00AD7CC5">
        <w:rPr>
          <w:rFonts w:ascii="Times New Roman" w:hAnsi="Times New Roman" w:cs="Times New Roman"/>
          <w:sz w:val="24"/>
          <w:szCs w:val="24"/>
          <w:lang w:val="en-US"/>
        </w:rPr>
        <w:t>According</w:t>
      </w:r>
      <w:r w:rsidR="007F32A9" w:rsidRPr="00AD7CC5">
        <w:rPr>
          <w:rFonts w:ascii="Times New Roman" w:hAnsi="Times New Roman" w:cs="Times New Roman"/>
          <w:sz w:val="24"/>
          <w:szCs w:val="24"/>
          <w:lang w:val="en-US"/>
        </w:rPr>
        <w:t xml:space="preserve"> </w:t>
      </w:r>
      <w:r w:rsidR="00B12DD5" w:rsidRPr="00AD7CC5">
        <w:rPr>
          <w:rFonts w:ascii="Times New Roman" w:hAnsi="Times New Roman" w:cs="Times New Roman"/>
          <w:sz w:val="24"/>
          <w:szCs w:val="24"/>
          <w:lang w:val="en-US"/>
        </w:rPr>
        <w:t xml:space="preserve">to the S-REF model, rumination, symptom focus, and worry are all components of </w:t>
      </w:r>
      <w:r w:rsidR="0095774E" w:rsidRPr="00AD7CC5">
        <w:rPr>
          <w:rFonts w:ascii="Times New Roman" w:hAnsi="Times New Roman" w:cs="Times New Roman"/>
          <w:sz w:val="24"/>
          <w:szCs w:val="24"/>
          <w:lang w:val="en-US"/>
        </w:rPr>
        <w:t xml:space="preserve">a CAS. The raw data of this study generated three separate variables to </w:t>
      </w:r>
      <w:r w:rsidR="000700B7" w:rsidRPr="00AD7CC5">
        <w:rPr>
          <w:rFonts w:ascii="Times New Roman" w:hAnsi="Times New Roman" w:cs="Times New Roman"/>
          <w:sz w:val="24"/>
          <w:szCs w:val="24"/>
          <w:lang w:val="en-US"/>
        </w:rPr>
        <w:t xml:space="preserve">represent these cognitive processes. If these three variables represented a single, latent-variable, a composite CAS </w:t>
      </w:r>
      <w:r w:rsidR="008A7F96" w:rsidRPr="00AD7CC5">
        <w:rPr>
          <w:rFonts w:ascii="Times New Roman" w:hAnsi="Times New Roman" w:cs="Times New Roman"/>
          <w:sz w:val="24"/>
          <w:szCs w:val="24"/>
          <w:lang w:val="en-US"/>
        </w:rPr>
        <w:t xml:space="preserve">score could be calculated. </w:t>
      </w:r>
      <w:r w:rsidR="0071181E" w:rsidRPr="00AD7CC5">
        <w:rPr>
          <w:rFonts w:ascii="Times New Roman" w:hAnsi="Times New Roman" w:cs="Times New Roman"/>
          <w:sz w:val="24"/>
          <w:szCs w:val="24"/>
          <w:lang w:val="en-US"/>
        </w:rPr>
        <w:t xml:space="preserve">Specifying a single </w:t>
      </w:r>
      <w:r w:rsidR="00EC49E4" w:rsidRPr="00AD7CC5">
        <w:rPr>
          <w:rFonts w:ascii="Times New Roman" w:hAnsi="Times New Roman" w:cs="Times New Roman"/>
          <w:sz w:val="24"/>
          <w:szCs w:val="24"/>
          <w:lang w:val="en-US"/>
        </w:rPr>
        <w:t xml:space="preserve">CAS variable, rather than three </w:t>
      </w:r>
      <w:r w:rsidR="00545D6E" w:rsidRPr="00AD7CC5">
        <w:rPr>
          <w:rFonts w:ascii="Times New Roman" w:hAnsi="Times New Roman" w:cs="Times New Roman"/>
          <w:sz w:val="24"/>
          <w:szCs w:val="24"/>
          <w:lang w:val="en-US"/>
        </w:rPr>
        <w:t xml:space="preserve">variables representing </w:t>
      </w:r>
      <w:r w:rsidR="00EC49E4" w:rsidRPr="00AD7CC5">
        <w:rPr>
          <w:rFonts w:ascii="Times New Roman" w:hAnsi="Times New Roman" w:cs="Times New Roman"/>
          <w:sz w:val="24"/>
          <w:szCs w:val="24"/>
          <w:lang w:val="en-US"/>
        </w:rPr>
        <w:t>separate cognitive</w:t>
      </w:r>
      <w:r w:rsidR="00545D6E" w:rsidRPr="00AD7CC5">
        <w:rPr>
          <w:rFonts w:ascii="Times New Roman" w:hAnsi="Times New Roman" w:cs="Times New Roman"/>
          <w:sz w:val="24"/>
          <w:szCs w:val="24"/>
          <w:lang w:val="en-US"/>
        </w:rPr>
        <w:t xml:space="preserve"> process</w:t>
      </w:r>
      <w:r w:rsidR="00167ED2" w:rsidRPr="00AD7CC5">
        <w:rPr>
          <w:rFonts w:ascii="Times New Roman" w:hAnsi="Times New Roman" w:cs="Times New Roman"/>
          <w:sz w:val="24"/>
          <w:szCs w:val="24"/>
          <w:lang w:val="en-US"/>
        </w:rPr>
        <w:t xml:space="preserve">es, would reduce the number of parameters needed to be estimated for the GLMM. </w:t>
      </w:r>
      <w:r w:rsidR="007B0CAF" w:rsidRPr="00AD7CC5">
        <w:rPr>
          <w:rFonts w:ascii="Times New Roman" w:hAnsi="Times New Roman" w:cs="Times New Roman"/>
          <w:sz w:val="24"/>
          <w:szCs w:val="24"/>
          <w:lang w:val="en-US"/>
        </w:rPr>
        <w:t xml:space="preserve">To </w:t>
      </w:r>
      <w:r w:rsidR="00CB1AE8" w:rsidRPr="00AD7CC5">
        <w:rPr>
          <w:rFonts w:ascii="Times New Roman" w:hAnsi="Times New Roman" w:cs="Times New Roman"/>
          <w:sz w:val="24"/>
          <w:szCs w:val="24"/>
          <w:lang w:val="en-US"/>
        </w:rPr>
        <w:t xml:space="preserve">justify the creation of a </w:t>
      </w:r>
      <w:r w:rsidR="00CB1AE8" w:rsidRPr="00AD7CC5">
        <w:rPr>
          <w:rFonts w:ascii="Times New Roman" w:hAnsi="Times New Roman" w:cs="Times New Roman"/>
          <w:sz w:val="24"/>
          <w:szCs w:val="24"/>
          <w:lang w:val="en-US"/>
        </w:rPr>
        <w:lastRenderedPageBreak/>
        <w:t xml:space="preserve">single CAS variable, </w:t>
      </w:r>
      <w:r w:rsidR="00766A32" w:rsidRPr="00AD7CC5">
        <w:rPr>
          <w:rFonts w:ascii="Times New Roman" w:hAnsi="Times New Roman" w:cs="Times New Roman"/>
          <w:sz w:val="24"/>
          <w:szCs w:val="24"/>
          <w:lang w:val="en-US"/>
        </w:rPr>
        <w:t>a</w:t>
      </w:r>
      <w:r w:rsidR="003E3C21" w:rsidRPr="00AD7CC5">
        <w:rPr>
          <w:rFonts w:ascii="Times New Roman" w:hAnsi="Times New Roman" w:cs="Times New Roman"/>
          <w:sz w:val="24"/>
          <w:szCs w:val="24"/>
          <w:lang w:val="en-US"/>
        </w:rPr>
        <w:t xml:space="preserve"> principle components analysis of the entire dataset </w:t>
      </w:r>
      <w:r w:rsidR="00766A32" w:rsidRPr="00AD7CC5">
        <w:rPr>
          <w:rFonts w:ascii="Times New Roman" w:hAnsi="Times New Roman" w:cs="Times New Roman"/>
          <w:sz w:val="24"/>
          <w:szCs w:val="24"/>
          <w:lang w:val="en-US"/>
        </w:rPr>
        <w:t xml:space="preserve">was conducted. This </w:t>
      </w:r>
      <w:r w:rsidR="003E3C21" w:rsidRPr="00AD7CC5">
        <w:rPr>
          <w:rFonts w:ascii="Times New Roman" w:hAnsi="Times New Roman" w:cs="Times New Roman"/>
          <w:sz w:val="24"/>
          <w:szCs w:val="24"/>
          <w:lang w:val="en-US"/>
        </w:rPr>
        <w:t>revealed</w:t>
      </w:r>
      <w:r w:rsidR="00766A32" w:rsidRPr="00AD7CC5">
        <w:rPr>
          <w:rFonts w:ascii="Times New Roman" w:hAnsi="Times New Roman" w:cs="Times New Roman"/>
          <w:sz w:val="24"/>
          <w:szCs w:val="24"/>
          <w:lang w:val="en-US"/>
        </w:rPr>
        <w:t xml:space="preserve"> that the</w:t>
      </w:r>
      <w:r w:rsidR="003E3C21" w:rsidRPr="00AD7CC5">
        <w:rPr>
          <w:rFonts w:ascii="Times New Roman" w:hAnsi="Times New Roman" w:cs="Times New Roman"/>
          <w:sz w:val="24"/>
          <w:szCs w:val="24"/>
          <w:lang w:val="en-US"/>
        </w:rPr>
        <w:t xml:space="preserve"> three survey items referring cognitive processes loaded heavily on a single factor (factor loadings: rumination = 0.91; symptom focus = 0.92; and worry = 0.88)</w:t>
      </w:r>
      <w:r w:rsidR="00626157" w:rsidRPr="00AD7CC5">
        <w:rPr>
          <w:rFonts w:ascii="Times New Roman" w:hAnsi="Times New Roman" w:cs="Times New Roman"/>
          <w:sz w:val="24"/>
          <w:szCs w:val="24"/>
          <w:lang w:val="en-US"/>
        </w:rPr>
        <w:t xml:space="preserve">. This factor had </w:t>
      </w:r>
      <w:r w:rsidR="003E3C21" w:rsidRPr="00AD7CC5">
        <w:rPr>
          <w:rFonts w:ascii="Times New Roman" w:hAnsi="Times New Roman" w:cs="Times New Roman"/>
          <w:sz w:val="24"/>
          <w:szCs w:val="24"/>
          <w:lang w:val="en-US"/>
        </w:rPr>
        <w:t>an Eigen value of 2.44 that explained 81.4% of the variance. This latent variable was labelled CAS and calculated by summing rumination, symptom focus, and worry responses.</w:t>
      </w:r>
      <w:r w:rsidR="00CF61BE" w:rsidRPr="00AD7CC5">
        <w:rPr>
          <w:rFonts w:ascii="Times New Roman" w:hAnsi="Times New Roman" w:cs="Times New Roman"/>
          <w:sz w:val="24"/>
          <w:szCs w:val="24"/>
          <w:lang w:val="en-US"/>
        </w:rPr>
        <w:t xml:space="preserve"> </w:t>
      </w:r>
      <w:r w:rsidR="003E3C21" w:rsidRPr="00AD7CC5">
        <w:rPr>
          <w:rFonts w:ascii="Times New Roman" w:hAnsi="Times New Roman" w:cs="Times New Roman"/>
          <w:sz w:val="24"/>
          <w:szCs w:val="24"/>
          <w:lang w:val="en-US"/>
        </w:rPr>
        <w:t xml:space="preserve">The CAS variable was person-mean centered </w:t>
      </w:r>
      <w:r w:rsidR="00FE2625" w:rsidRPr="00AD7CC5">
        <w:rPr>
          <w:rFonts w:ascii="Times New Roman" w:hAnsi="Times New Roman" w:cs="Times New Roman"/>
          <w:sz w:val="24"/>
          <w:szCs w:val="24"/>
          <w:lang w:val="en-US"/>
        </w:rPr>
        <w:t>because (1)</w:t>
      </w:r>
      <w:r w:rsidR="003E3C21" w:rsidRPr="00AD7CC5">
        <w:rPr>
          <w:rFonts w:ascii="Times New Roman" w:hAnsi="Times New Roman" w:cs="Times New Roman"/>
          <w:sz w:val="24"/>
          <w:szCs w:val="24"/>
          <w:lang w:val="en-US"/>
        </w:rPr>
        <w:t xml:space="preserve"> it was time-dependent and</w:t>
      </w:r>
      <w:r w:rsidR="00761DF7" w:rsidRPr="00AD7CC5">
        <w:rPr>
          <w:rFonts w:ascii="Times New Roman" w:hAnsi="Times New Roman" w:cs="Times New Roman"/>
          <w:sz w:val="24"/>
          <w:szCs w:val="24"/>
          <w:lang w:val="en-US"/>
        </w:rPr>
        <w:t xml:space="preserve"> (2) </w:t>
      </w:r>
      <w:r w:rsidR="00A77E52" w:rsidRPr="00AD7CC5">
        <w:rPr>
          <w:rFonts w:ascii="Times New Roman" w:hAnsi="Times New Roman" w:cs="Times New Roman"/>
          <w:sz w:val="24"/>
          <w:szCs w:val="24"/>
          <w:lang w:val="en-US"/>
        </w:rPr>
        <w:t>this would</w:t>
      </w:r>
      <w:r w:rsidR="003E3C21" w:rsidRPr="00AD7CC5">
        <w:rPr>
          <w:rFonts w:ascii="Times New Roman" w:hAnsi="Times New Roman" w:cs="Times New Roman"/>
          <w:sz w:val="24"/>
          <w:szCs w:val="24"/>
          <w:lang w:val="en-US"/>
        </w:rPr>
        <w:t xml:space="preserve"> represent within-participant differences</w:t>
      </w:r>
      <w:r w:rsidR="000A2214" w:rsidRPr="00AD7CC5">
        <w:rPr>
          <w:rFonts w:ascii="Times New Roman" w:hAnsi="Times New Roman" w:cs="Times New Roman"/>
          <w:sz w:val="24"/>
          <w:szCs w:val="24"/>
          <w:lang w:val="en-US"/>
        </w:rPr>
        <w:t xml:space="preserve"> (i.e., </w:t>
      </w:r>
      <w:r w:rsidR="003E3C21" w:rsidRPr="00AD7CC5">
        <w:rPr>
          <w:rFonts w:ascii="Times New Roman" w:hAnsi="Times New Roman" w:cs="Times New Roman"/>
          <w:sz w:val="24"/>
          <w:szCs w:val="24"/>
          <w:lang w:val="en-US"/>
        </w:rPr>
        <w:t xml:space="preserve">how individuals rate their engagement in momentary </w:t>
      </w:r>
      <w:r w:rsidR="00701EFF" w:rsidRPr="00AD7CC5">
        <w:rPr>
          <w:rFonts w:ascii="Times New Roman" w:hAnsi="Times New Roman" w:cs="Times New Roman"/>
          <w:sz w:val="24"/>
          <w:szCs w:val="24"/>
          <w:lang w:val="en-US"/>
        </w:rPr>
        <w:t xml:space="preserve">rumination, symptom focus, and </w:t>
      </w:r>
      <w:r w:rsidR="003E3C21" w:rsidRPr="00AD7CC5">
        <w:rPr>
          <w:rFonts w:ascii="Times New Roman" w:hAnsi="Times New Roman" w:cs="Times New Roman"/>
          <w:sz w:val="24"/>
          <w:szCs w:val="24"/>
          <w:lang w:val="en-US"/>
        </w:rPr>
        <w:t xml:space="preserve">worry on a five-point, Likert-type scale </w:t>
      </w:r>
      <w:r w:rsidR="0068048C" w:rsidRPr="00AD7CC5">
        <w:rPr>
          <w:rFonts w:ascii="Times New Roman" w:hAnsi="Times New Roman" w:cs="Times New Roman"/>
          <w:sz w:val="24"/>
          <w:szCs w:val="24"/>
          <w:lang w:val="en-US"/>
        </w:rPr>
        <w:t>was assumed</w:t>
      </w:r>
      <w:r w:rsidR="003E3C21" w:rsidRPr="00AD7CC5">
        <w:rPr>
          <w:rFonts w:ascii="Times New Roman" w:hAnsi="Times New Roman" w:cs="Times New Roman"/>
          <w:sz w:val="24"/>
          <w:szCs w:val="24"/>
          <w:lang w:val="en-US"/>
        </w:rPr>
        <w:t xml:space="preserve"> to be </w:t>
      </w:r>
      <w:r w:rsidR="004A43AD" w:rsidRPr="00AD7CC5">
        <w:rPr>
          <w:rFonts w:ascii="Times New Roman" w:hAnsi="Times New Roman" w:cs="Times New Roman"/>
          <w:sz w:val="24"/>
          <w:szCs w:val="24"/>
          <w:lang w:val="en-US"/>
        </w:rPr>
        <w:t>personally, rather than generally</w:t>
      </w:r>
      <w:r w:rsidR="003E3C21" w:rsidRPr="00AD7CC5">
        <w:rPr>
          <w:rFonts w:ascii="Times New Roman" w:hAnsi="Times New Roman" w:cs="Times New Roman"/>
          <w:sz w:val="24"/>
          <w:szCs w:val="24"/>
          <w:lang w:val="en-US"/>
        </w:rPr>
        <w:t>, calibrated</w:t>
      </w:r>
      <w:r w:rsidR="0068048C" w:rsidRPr="00AD7CC5">
        <w:rPr>
          <w:rFonts w:ascii="Times New Roman" w:hAnsi="Times New Roman" w:cs="Times New Roman"/>
          <w:sz w:val="24"/>
          <w:szCs w:val="24"/>
          <w:lang w:val="en-US"/>
        </w:rPr>
        <w:t>)</w:t>
      </w:r>
      <w:r w:rsidR="003E3C21" w:rsidRPr="00AD7CC5">
        <w:rPr>
          <w:rFonts w:ascii="Times New Roman" w:hAnsi="Times New Roman" w:cs="Times New Roman"/>
          <w:sz w:val="24"/>
          <w:szCs w:val="24"/>
          <w:lang w:val="en-US"/>
        </w:rPr>
        <w:t>.</w:t>
      </w:r>
      <w:r w:rsidR="004F6A99" w:rsidRPr="00AD7CC5">
        <w:rPr>
          <w:rFonts w:ascii="Times New Roman" w:hAnsi="Times New Roman" w:cs="Times New Roman"/>
          <w:sz w:val="24"/>
          <w:szCs w:val="24"/>
          <w:lang w:val="en-US"/>
        </w:rPr>
        <w:t xml:space="preserve"> PM and NM scores were grand-mean centered to create variables representing between-participant differences</w:t>
      </w:r>
      <w:r w:rsidR="00CF61BE" w:rsidRPr="00AD7CC5">
        <w:rPr>
          <w:rFonts w:ascii="Times New Roman" w:hAnsi="Times New Roman" w:cs="Times New Roman"/>
          <w:sz w:val="24"/>
          <w:szCs w:val="24"/>
          <w:lang w:val="en-US"/>
        </w:rPr>
        <w:t>.</w:t>
      </w:r>
    </w:p>
    <w:p w14:paraId="27DD6F11" w14:textId="73FFA7EB" w:rsidR="006B6481" w:rsidRPr="00AD7CC5" w:rsidRDefault="00F86EEB" w:rsidP="00CF61BE">
      <w:pPr>
        <w:spacing w:after="0" w:line="480" w:lineRule="auto"/>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ab/>
        <w:t>Figure 2 disp</w:t>
      </w:r>
      <w:r w:rsidR="006C651C" w:rsidRPr="00AD7CC5">
        <w:rPr>
          <w:rFonts w:ascii="Times New Roman" w:hAnsi="Times New Roman" w:cs="Times New Roman"/>
          <w:sz w:val="24"/>
          <w:szCs w:val="24"/>
          <w:lang w:val="en-US"/>
        </w:rPr>
        <w:t xml:space="preserve">lays four spaghetti plots of </w:t>
      </w:r>
      <w:r w:rsidR="00C3470C" w:rsidRPr="00AD7CC5">
        <w:rPr>
          <w:rFonts w:ascii="Times New Roman" w:hAnsi="Times New Roman" w:cs="Times New Roman"/>
          <w:sz w:val="24"/>
          <w:szCs w:val="24"/>
          <w:lang w:val="en-US"/>
        </w:rPr>
        <w:t>CAS against person-mean centered episodic distre</w:t>
      </w:r>
      <w:r w:rsidR="0063792A" w:rsidRPr="00AD7CC5">
        <w:rPr>
          <w:rFonts w:ascii="Times New Roman" w:hAnsi="Times New Roman" w:cs="Times New Roman"/>
          <w:sz w:val="24"/>
          <w:szCs w:val="24"/>
          <w:lang w:val="en-US"/>
        </w:rPr>
        <w:t>ss paneled by momentary motor state</w:t>
      </w:r>
      <w:r w:rsidR="002F23FC" w:rsidRPr="00AD7CC5">
        <w:rPr>
          <w:rFonts w:ascii="Times New Roman" w:hAnsi="Times New Roman" w:cs="Times New Roman"/>
          <w:sz w:val="24"/>
          <w:szCs w:val="24"/>
          <w:lang w:val="en-US"/>
        </w:rPr>
        <w:t>.</w:t>
      </w:r>
      <w:r w:rsidR="00ED4675" w:rsidRPr="00AD7CC5">
        <w:rPr>
          <w:rFonts w:ascii="Times New Roman" w:hAnsi="Times New Roman" w:cs="Times New Roman"/>
          <w:sz w:val="24"/>
          <w:szCs w:val="24"/>
          <w:lang w:val="en-US"/>
        </w:rPr>
        <w:t xml:space="preserve"> </w:t>
      </w:r>
      <w:r w:rsidR="000411DA" w:rsidRPr="00AD7CC5">
        <w:rPr>
          <w:rFonts w:ascii="Times New Roman" w:hAnsi="Times New Roman" w:cs="Times New Roman"/>
          <w:sz w:val="24"/>
          <w:szCs w:val="24"/>
          <w:lang w:val="en-US"/>
        </w:rPr>
        <w:t>The thickest line in each of the four plots represents the relationship between</w:t>
      </w:r>
      <w:r w:rsidR="008064B9" w:rsidRPr="00AD7CC5">
        <w:rPr>
          <w:rFonts w:ascii="Times New Roman" w:hAnsi="Times New Roman" w:cs="Times New Roman"/>
          <w:sz w:val="24"/>
          <w:szCs w:val="24"/>
          <w:lang w:val="en-US"/>
        </w:rPr>
        <w:t xml:space="preserve"> individually-</w:t>
      </w:r>
      <w:r w:rsidR="00482D93" w:rsidRPr="00AD7CC5">
        <w:rPr>
          <w:rFonts w:ascii="Times New Roman" w:hAnsi="Times New Roman" w:cs="Times New Roman"/>
          <w:sz w:val="24"/>
          <w:szCs w:val="24"/>
          <w:lang w:val="en-US"/>
        </w:rPr>
        <w:t xml:space="preserve">relative, </w:t>
      </w:r>
      <w:r w:rsidR="00211B4E" w:rsidRPr="00AD7CC5">
        <w:rPr>
          <w:rFonts w:ascii="Times New Roman" w:hAnsi="Times New Roman" w:cs="Times New Roman"/>
          <w:sz w:val="24"/>
          <w:szCs w:val="24"/>
          <w:lang w:val="en-US"/>
        </w:rPr>
        <w:t>momentary</w:t>
      </w:r>
      <w:r w:rsidR="000411DA" w:rsidRPr="00AD7CC5">
        <w:rPr>
          <w:rFonts w:ascii="Times New Roman" w:hAnsi="Times New Roman" w:cs="Times New Roman"/>
          <w:sz w:val="24"/>
          <w:szCs w:val="24"/>
          <w:lang w:val="en-US"/>
        </w:rPr>
        <w:t xml:space="preserve"> </w:t>
      </w:r>
      <w:r w:rsidR="00750654" w:rsidRPr="00AD7CC5">
        <w:rPr>
          <w:rFonts w:ascii="Times New Roman" w:hAnsi="Times New Roman" w:cs="Times New Roman"/>
          <w:sz w:val="24"/>
          <w:szCs w:val="24"/>
          <w:lang w:val="en-US"/>
        </w:rPr>
        <w:t xml:space="preserve">CAS </w:t>
      </w:r>
      <w:r w:rsidR="00482D93" w:rsidRPr="00AD7CC5">
        <w:rPr>
          <w:rFonts w:ascii="Times New Roman" w:hAnsi="Times New Roman" w:cs="Times New Roman"/>
          <w:sz w:val="24"/>
          <w:szCs w:val="24"/>
          <w:lang w:val="en-US"/>
        </w:rPr>
        <w:t>activ</w:t>
      </w:r>
      <w:r w:rsidR="00211B4E" w:rsidRPr="00AD7CC5">
        <w:rPr>
          <w:rFonts w:ascii="Times New Roman" w:hAnsi="Times New Roman" w:cs="Times New Roman"/>
          <w:sz w:val="24"/>
          <w:szCs w:val="24"/>
          <w:lang w:val="en-US"/>
        </w:rPr>
        <w:t xml:space="preserve">ation </w:t>
      </w:r>
      <w:r w:rsidR="00750654" w:rsidRPr="00AD7CC5">
        <w:rPr>
          <w:rFonts w:ascii="Times New Roman" w:hAnsi="Times New Roman" w:cs="Times New Roman"/>
          <w:sz w:val="24"/>
          <w:szCs w:val="24"/>
          <w:lang w:val="en-US"/>
        </w:rPr>
        <w:t xml:space="preserve">and episodic distress </w:t>
      </w:r>
      <w:r w:rsidR="00D77B93" w:rsidRPr="00AD7CC5">
        <w:rPr>
          <w:rFonts w:ascii="Times New Roman" w:hAnsi="Times New Roman" w:cs="Times New Roman"/>
          <w:sz w:val="24"/>
          <w:szCs w:val="24"/>
          <w:lang w:val="en-US"/>
        </w:rPr>
        <w:t xml:space="preserve">across all participants. </w:t>
      </w:r>
      <w:r w:rsidR="00741E3F" w:rsidRPr="00AD7CC5">
        <w:rPr>
          <w:rFonts w:ascii="Times New Roman" w:hAnsi="Times New Roman" w:cs="Times New Roman"/>
          <w:sz w:val="24"/>
          <w:szCs w:val="24"/>
          <w:lang w:val="en-US"/>
        </w:rPr>
        <w:t xml:space="preserve">A visual inspection of these spaghetti plots </w:t>
      </w:r>
      <w:r w:rsidR="008572A4" w:rsidRPr="00AD7CC5">
        <w:rPr>
          <w:rFonts w:ascii="Times New Roman" w:hAnsi="Times New Roman" w:cs="Times New Roman"/>
          <w:sz w:val="24"/>
          <w:szCs w:val="24"/>
          <w:lang w:val="en-US"/>
        </w:rPr>
        <w:t>suggests</w:t>
      </w:r>
      <w:r w:rsidR="001E22A7" w:rsidRPr="00AD7CC5">
        <w:rPr>
          <w:rFonts w:ascii="Times New Roman" w:hAnsi="Times New Roman" w:cs="Times New Roman"/>
          <w:sz w:val="24"/>
          <w:szCs w:val="24"/>
          <w:lang w:val="en-US"/>
        </w:rPr>
        <w:t xml:space="preserve"> a positive relationship between momentary CAS activation </w:t>
      </w:r>
      <w:r w:rsidR="00A851AA" w:rsidRPr="00AD7CC5">
        <w:rPr>
          <w:rFonts w:ascii="Times New Roman" w:hAnsi="Times New Roman" w:cs="Times New Roman"/>
          <w:sz w:val="24"/>
          <w:szCs w:val="24"/>
          <w:lang w:val="en-US"/>
        </w:rPr>
        <w:t xml:space="preserve">and episodic distress </w:t>
      </w:r>
      <w:r w:rsidR="00C04E40" w:rsidRPr="00AD7CC5">
        <w:rPr>
          <w:rFonts w:ascii="Times New Roman" w:hAnsi="Times New Roman" w:cs="Times New Roman"/>
          <w:sz w:val="24"/>
          <w:szCs w:val="24"/>
          <w:lang w:val="en-US"/>
        </w:rPr>
        <w:t xml:space="preserve">that appears more pronounced </w:t>
      </w:r>
      <w:r w:rsidR="008A0692" w:rsidRPr="00AD7CC5">
        <w:rPr>
          <w:rFonts w:ascii="Times New Roman" w:hAnsi="Times New Roman" w:cs="Times New Roman"/>
          <w:sz w:val="24"/>
          <w:szCs w:val="24"/>
          <w:lang w:val="en-US"/>
        </w:rPr>
        <w:t>during</w:t>
      </w:r>
      <w:r w:rsidR="00C04E40" w:rsidRPr="00AD7CC5">
        <w:rPr>
          <w:rFonts w:ascii="Times New Roman" w:hAnsi="Times New Roman" w:cs="Times New Roman"/>
          <w:sz w:val="24"/>
          <w:szCs w:val="24"/>
          <w:lang w:val="en-US"/>
        </w:rPr>
        <w:t xml:space="preserve"> </w:t>
      </w:r>
      <w:r w:rsidR="00A3181D" w:rsidRPr="00AD7CC5">
        <w:rPr>
          <w:rFonts w:ascii="Times New Roman" w:hAnsi="Times New Roman" w:cs="Times New Roman"/>
          <w:sz w:val="24"/>
          <w:szCs w:val="24"/>
          <w:lang w:val="en-US"/>
        </w:rPr>
        <w:t xml:space="preserve">off and on </w:t>
      </w:r>
      <w:r w:rsidR="008A0692" w:rsidRPr="00AD7CC5">
        <w:rPr>
          <w:rFonts w:ascii="Times New Roman" w:hAnsi="Times New Roman" w:cs="Times New Roman"/>
          <w:sz w:val="24"/>
          <w:szCs w:val="24"/>
          <w:lang w:val="en-US"/>
        </w:rPr>
        <w:t>periods</w:t>
      </w:r>
      <w:r w:rsidR="00A3181D" w:rsidRPr="00AD7CC5">
        <w:rPr>
          <w:rFonts w:ascii="Times New Roman" w:hAnsi="Times New Roman" w:cs="Times New Roman"/>
          <w:sz w:val="24"/>
          <w:szCs w:val="24"/>
          <w:lang w:val="en-US"/>
        </w:rPr>
        <w:t xml:space="preserve"> </w:t>
      </w:r>
      <w:r w:rsidR="006B6481" w:rsidRPr="00AD7CC5">
        <w:rPr>
          <w:rFonts w:ascii="Times New Roman" w:hAnsi="Times New Roman" w:cs="Times New Roman"/>
          <w:sz w:val="24"/>
          <w:szCs w:val="24"/>
          <w:lang w:val="en-US"/>
        </w:rPr>
        <w:t>than transitional motor states.</w:t>
      </w:r>
      <w:r w:rsidR="006A39AA" w:rsidRPr="00AD7CC5">
        <w:rPr>
          <w:rFonts w:ascii="Times New Roman" w:hAnsi="Times New Roman" w:cs="Times New Roman"/>
          <w:sz w:val="24"/>
          <w:szCs w:val="24"/>
          <w:lang w:val="en-US"/>
        </w:rPr>
        <w:t xml:space="preserve"> </w:t>
      </w:r>
      <w:r w:rsidR="00527415" w:rsidRPr="00AD7CC5">
        <w:rPr>
          <w:rFonts w:ascii="Times New Roman" w:hAnsi="Times New Roman" w:cs="Times New Roman"/>
          <w:sz w:val="24"/>
          <w:szCs w:val="24"/>
          <w:lang w:val="en-US"/>
        </w:rPr>
        <w:t>However, t</w:t>
      </w:r>
      <w:r w:rsidR="006A39AA" w:rsidRPr="00AD7CC5">
        <w:rPr>
          <w:rFonts w:ascii="Times New Roman" w:hAnsi="Times New Roman" w:cs="Times New Roman"/>
          <w:sz w:val="24"/>
          <w:szCs w:val="24"/>
          <w:lang w:val="en-US"/>
        </w:rPr>
        <w:t xml:space="preserve">he slope </w:t>
      </w:r>
      <w:r w:rsidR="002B2606" w:rsidRPr="00AD7CC5">
        <w:rPr>
          <w:rFonts w:ascii="Times New Roman" w:hAnsi="Times New Roman" w:cs="Times New Roman"/>
          <w:sz w:val="24"/>
          <w:szCs w:val="24"/>
          <w:lang w:val="en-US"/>
        </w:rPr>
        <w:t xml:space="preserve">in the on-wearing-off </w:t>
      </w:r>
      <w:r w:rsidR="005A40AB" w:rsidRPr="00AD7CC5">
        <w:rPr>
          <w:rFonts w:ascii="Times New Roman" w:hAnsi="Times New Roman" w:cs="Times New Roman"/>
          <w:sz w:val="24"/>
          <w:szCs w:val="24"/>
          <w:lang w:val="en-US"/>
        </w:rPr>
        <w:t>panel appears steeper than that in the o</w:t>
      </w:r>
      <w:r w:rsidR="00917270" w:rsidRPr="00AD7CC5">
        <w:rPr>
          <w:rFonts w:ascii="Times New Roman" w:hAnsi="Times New Roman" w:cs="Times New Roman"/>
          <w:sz w:val="24"/>
          <w:szCs w:val="24"/>
          <w:lang w:val="en-US"/>
        </w:rPr>
        <w:t>ff-coming-on panel</w:t>
      </w:r>
      <w:r w:rsidR="00C34F00" w:rsidRPr="00AD7CC5">
        <w:rPr>
          <w:rFonts w:ascii="Times New Roman" w:hAnsi="Times New Roman" w:cs="Times New Roman"/>
          <w:sz w:val="24"/>
          <w:szCs w:val="24"/>
          <w:lang w:val="en-US"/>
        </w:rPr>
        <w:t>. This suggests th</w:t>
      </w:r>
      <w:r w:rsidR="000E4581" w:rsidRPr="00AD7CC5">
        <w:rPr>
          <w:rFonts w:ascii="Times New Roman" w:hAnsi="Times New Roman" w:cs="Times New Roman"/>
          <w:sz w:val="24"/>
          <w:szCs w:val="24"/>
          <w:lang w:val="en-US"/>
        </w:rPr>
        <w:t>at CAS activation influences episodic distress more when participants were wearing off than when coming on</w:t>
      </w:r>
      <w:r w:rsidR="004F227F" w:rsidRPr="00AD7CC5">
        <w:rPr>
          <w:rFonts w:ascii="Times New Roman" w:hAnsi="Times New Roman" w:cs="Times New Roman"/>
          <w:sz w:val="24"/>
          <w:szCs w:val="24"/>
          <w:lang w:val="en-US"/>
        </w:rPr>
        <w:t>.</w:t>
      </w:r>
    </w:p>
    <w:p w14:paraId="32945AE0" w14:textId="13E7AA9A" w:rsidR="000F008F" w:rsidRPr="00AD7CC5" w:rsidRDefault="00AD3BA8" w:rsidP="00AD3BA8">
      <w:pPr>
        <w:spacing w:after="0" w:line="480" w:lineRule="auto"/>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ab/>
      </w:r>
      <w:r w:rsidR="00274C66" w:rsidRPr="00AD7CC5">
        <w:rPr>
          <w:rFonts w:ascii="Times New Roman" w:hAnsi="Times New Roman" w:cs="Times New Roman"/>
          <w:sz w:val="24"/>
          <w:szCs w:val="24"/>
          <w:lang w:val="en-US"/>
        </w:rPr>
        <w:t xml:space="preserve">The significant fixed effects from Model </w:t>
      </w:r>
      <w:r w:rsidR="00064ABB" w:rsidRPr="00AD7CC5">
        <w:rPr>
          <w:rFonts w:ascii="Times New Roman" w:hAnsi="Times New Roman" w:cs="Times New Roman"/>
          <w:sz w:val="24"/>
          <w:szCs w:val="24"/>
          <w:lang w:val="en-US"/>
        </w:rPr>
        <w:t xml:space="preserve">1 (Motor and Time) were specified in </w:t>
      </w:r>
      <w:r w:rsidR="009732D4" w:rsidRPr="00AD7CC5">
        <w:rPr>
          <w:rFonts w:ascii="Times New Roman" w:hAnsi="Times New Roman" w:cs="Times New Roman"/>
          <w:sz w:val="24"/>
          <w:szCs w:val="24"/>
          <w:lang w:val="en-US"/>
        </w:rPr>
        <w:t xml:space="preserve">the second GLMM (Model 2) </w:t>
      </w:r>
      <w:r w:rsidR="00CD590E" w:rsidRPr="00AD7CC5">
        <w:rPr>
          <w:rFonts w:ascii="Times New Roman" w:hAnsi="Times New Roman" w:cs="Times New Roman"/>
          <w:sz w:val="24"/>
          <w:szCs w:val="24"/>
          <w:lang w:val="en-US"/>
        </w:rPr>
        <w:t xml:space="preserve">along with three </w:t>
      </w:r>
      <w:r w:rsidR="00847851" w:rsidRPr="00AD7CC5">
        <w:rPr>
          <w:rFonts w:ascii="Times New Roman" w:hAnsi="Times New Roman" w:cs="Times New Roman"/>
          <w:sz w:val="24"/>
          <w:szCs w:val="24"/>
          <w:lang w:val="en-US"/>
        </w:rPr>
        <w:t xml:space="preserve">new fixed effects </w:t>
      </w:r>
      <w:r w:rsidR="00D21170" w:rsidRPr="00AD7CC5">
        <w:rPr>
          <w:rFonts w:ascii="Times New Roman" w:hAnsi="Times New Roman" w:cs="Times New Roman"/>
          <w:sz w:val="24"/>
          <w:szCs w:val="24"/>
          <w:lang w:val="en-US"/>
        </w:rPr>
        <w:t>(</w:t>
      </w:r>
      <w:r w:rsidRPr="00AD7CC5">
        <w:rPr>
          <w:rFonts w:ascii="Times New Roman" w:hAnsi="Times New Roman" w:cs="Times New Roman"/>
          <w:sz w:val="24"/>
          <w:szCs w:val="24"/>
          <w:lang w:val="en-US"/>
        </w:rPr>
        <w:t>CAS, PM, and NM</w:t>
      </w:r>
      <w:r w:rsidR="00D21170" w:rsidRPr="00AD7CC5">
        <w:rPr>
          <w:rFonts w:ascii="Times New Roman" w:hAnsi="Times New Roman" w:cs="Times New Roman"/>
          <w:sz w:val="24"/>
          <w:szCs w:val="24"/>
          <w:lang w:val="en-US"/>
        </w:rPr>
        <w:t>)</w:t>
      </w:r>
      <w:r w:rsidR="005C19DB" w:rsidRPr="00AD7CC5">
        <w:rPr>
          <w:rFonts w:ascii="Times New Roman" w:hAnsi="Times New Roman" w:cs="Times New Roman"/>
          <w:sz w:val="24"/>
          <w:szCs w:val="24"/>
          <w:lang w:val="en-US"/>
        </w:rPr>
        <w:t>. T</w:t>
      </w:r>
      <w:r w:rsidR="00B06A6B" w:rsidRPr="00AD7CC5">
        <w:rPr>
          <w:rFonts w:ascii="Times New Roman" w:hAnsi="Times New Roman" w:cs="Times New Roman"/>
          <w:sz w:val="24"/>
          <w:szCs w:val="24"/>
          <w:lang w:val="en-US"/>
        </w:rPr>
        <w:t xml:space="preserve">he same random effects </w:t>
      </w:r>
      <w:r w:rsidR="00020F09" w:rsidRPr="00AD7CC5">
        <w:rPr>
          <w:rFonts w:ascii="Times New Roman" w:hAnsi="Times New Roman" w:cs="Times New Roman"/>
          <w:sz w:val="24"/>
          <w:szCs w:val="24"/>
          <w:lang w:val="en-US"/>
        </w:rPr>
        <w:t xml:space="preserve">specified in Model 1 </w:t>
      </w:r>
      <w:r w:rsidR="00B06A6B" w:rsidRPr="00AD7CC5">
        <w:rPr>
          <w:rFonts w:ascii="Times New Roman" w:hAnsi="Times New Roman" w:cs="Times New Roman"/>
          <w:sz w:val="24"/>
          <w:szCs w:val="24"/>
          <w:lang w:val="en-US"/>
        </w:rPr>
        <w:t xml:space="preserve">were </w:t>
      </w:r>
      <w:r w:rsidR="0064373B" w:rsidRPr="00AD7CC5">
        <w:rPr>
          <w:rFonts w:ascii="Times New Roman" w:hAnsi="Times New Roman" w:cs="Times New Roman"/>
          <w:sz w:val="24"/>
          <w:szCs w:val="24"/>
          <w:lang w:val="en-US"/>
        </w:rPr>
        <w:t xml:space="preserve">used in this </w:t>
      </w:r>
      <w:r w:rsidR="00B06A6B" w:rsidRPr="00AD7CC5">
        <w:rPr>
          <w:rFonts w:ascii="Times New Roman" w:hAnsi="Times New Roman" w:cs="Times New Roman"/>
          <w:sz w:val="24"/>
          <w:szCs w:val="24"/>
          <w:lang w:val="en-US"/>
        </w:rPr>
        <w:t>model</w:t>
      </w:r>
      <w:r w:rsidRPr="00AD7CC5">
        <w:rPr>
          <w:rFonts w:ascii="Times New Roman" w:hAnsi="Times New Roman" w:cs="Times New Roman"/>
          <w:sz w:val="24"/>
          <w:szCs w:val="24"/>
          <w:lang w:val="en-US"/>
        </w:rPr>
        <w:t xml:space="preserve">. Model </w:t>
      </w:r>
      <w:r w:rsidR="0064373B" w:rsidRPr="00AD7CC5">
        <w:rPr>
          <w:rFonts w:ascii="Times New Roman" w:hAnsi="Times New Roman" w:cs="Times New Roman"/>
          <w:sz w:val="24"/>
          <w:szCs w:val="24"/>
          <w:lang w:val="en-US"/>
        </w:rPr>
        <w:t>2</w:t>
      </w:r>
      <w:r w:rsidRPr="00AD7CC5">
        <w:rPr>
          <w:rFonts w:ascii="Times New Roman" w:hAnsi="Times New Roman" w:cs="Times New Roman"/>
          <w:sz w:val="24"/>
          <w:szCs w:val="24"/>
          <w:lang w:val="en-US"/>
        </w:rPr>
        <w:t xml:space="preserve"> found that the overall effect of </w:t>
      </w:r>
      <w:r w:rsidR="006E5A98" w:rsidRPr="00AD7CC5">
        <w:rPr>
          <w:rFonts w:ascii="Times New Roman" w:hAnsi="Times New Roman" w:cs="Times New Roman"/>
          <w:sz w:val="24"/>
          <w:szCs w:val="24"/>
          <w:lang w:val="en-US"/>
        </w:rPr>
        <w:t>M</w:t>
      </w:r>
      <w:r w:rsidRPr="00AD7CC5">
        <w:rPr>
          <w:rFonts w:ascii="Times New Roman" w:hAnsi="Times New Roman" w:cs="Times New Roman"/>
          <w:sz w:val="24"/>
          <w:szCs w:val="24"/>
          <w:lang w:val="en-US"/>
        </w:rPr>
        <w:t xml:space="preserve">otor, </w:t>
      </w:r>
      <w:r w:rsidR="00CE6223" w:rsidRPr="00AD7CC5">
        <w:rPr>
          <w:rFonts w:ascii="Times New Roman" w:hAnsi="Times New Roman" w:cs="Times New Roman"/>
          <w:sz w:val="24"/>
          <w:szCs w:val="24"/>
          <w:lang w:val="en-US"/>
        </w:rPr>
        <w:t xml:space="preserve">Time, </w:t>
      </w:r>
      <w:r w:rsidRPr="00AD7CC5">
        <w:rPr>
          <w:rFonts w:ascii="Times New Roman" w:hAnsi="Times New Roman" w:cs="Times New Roman"/>
          <w:sz w:val="24"/>
          <w:szCs w:val="24"/>
          <w:lang w:val="en-US"/>
        </w:rPr>
        <w:t xml:space="preserve">CAS, and NM (but not PM) were significant predictors of </w:t>
      </w:r>
      <w:r w:rsidR="006E5A98" w:rsidRPr="00AD7CC5">
        <w:rPr>
          <w:rFonts w:ascii="Times New Roman" w:hAnsi="Times New Roman" w:cs="Times New Roman"/>
          <w:sz w:val="24"/>
          <w:szCs w:val="24"/>
          <w:lang w:val="en-US"/>
        </w:rPr>
        <w:t>D</w:t>
      </w:r>
      <w:r w:rsidRPr="00AD7CC5">
        <w:rPr>
          <w:rFonts w:ascii="Times New Roman" w:hAnsi="Times New Roman" w:cs="Times New Roman"/>
          <w:sz w:val="24"/>
          <w:szCs w:val="24"/>
          <w:lang w:val="en-US"/>
        </w:rPr>
        <w:t>istress</w:t>
      </w:r>
      <w:r w:rsidR="00675D1A" w:rsidRPr="00AD7CC5">
        <w:rPr>
          <w:rFonts w:ascii="Times New Roman" w:hAnsi="Times New Roman" w:cs="Times New Roman"/>
          <w:sz w:val="24"/>
          <w:szCs w:val="24"/>
          <w:lang w:val="en-US"/>
        </w:rPr>
        <w:t xml:space="preserve"> (see Table 3)</w:t>
      </w:r>
      <w:r w:rsidR="001717B2" w:rsidRPr="00AD7CC5">
        <w:rPr>
          <w:rFonts w:ascii="Times New Roman" w:hAnsi="Times New Roman" w:cs="Times New Roman"/>
          <w:sz w:val="24"/>
          <w:szCs w:val="24"/>
          <w:lang w:val="en-US"/>
        </w:rPr>
        <w:t>.</w:t>
      </w:r>
      <w:r w:rsidR="00DD6C49" w:rsidRPr="00AD7CC5">
        <w:rPr>
          <w:rFonts w:ascii="Times New Roman" w:hAnsi="Times New Roman" w:cs="Times New Roman"/>
          <w:sz w:val="24"/>
          <w:szCs w:val="24"/>
          <w:lang w:val="en-US"/>
        </w:rPr>
        <w:t xml:space="preserve"> Higher Distress was associated with higher CAS and baseline NM scores. T</w:t>
      </w:r>
      <w:r w:rsidR="00594DA8" w:rsidRPr="00AD7CC5">
        <w:rPr>
          <w:rFonts w:ascii="Times New Roman" w:hAnsi="Times New Roman" w:cs="Times New Roman"/>
          <w:sz w:val="24"/>
          <w:szCs w:val="24"/>
          <w:lang w:val="en-US"/>
        </w:rPr>
        <w:t xml:space="preserve">he </w:t>
      </w:r>
      <w:r w:rsidR="00594DA8" w:rsidRPr="00AD7CC5">
        <w:rPr>
          <w:rFonts w:ascii="Times New Roman" w:hAnsi="Times New Roman" w:cs="Times New Roman"/>
          <w:sz w:val="24"/>
          <w:szCs w:val="24"/>
          <w:lang w:val="en-US"/>
        </w:rPr>
        <w:lastRenderedPageBreak/>
        <w:t>addition of CAS, PM, and NM altered the relationships between the transitional motor states and off periods compared to Model 1: i.e., there were no longer significant differences between them</w:t>
      </w:r>
      <w:r w:rsidR="00C25A9F" w:rsidRPr="00AD7CC5">
        <w:rPr>
          <w:rFonts w:ascii="Times New Roman" w:hAnsi="Times New Roman" w:cs="Times New Roman"/>
          <w:sz w:val="24"/>
          <w:szCs w:val="24"/>
          <w:lang w:val="en-US"/>
        </w:rPr>
        <w:t xml:space="preserve"> (see Supplementary Material 2)</w:t>
      </w:r>
      <w:r w:rsidR="00594DA8" w:rsidRPr="00AD7CC5">
        <w:rPr>
          <w:rFonts w:ascii="Times New Roman" w:hAnsi="Times New Roman" w:cs="Times New Roman"/>
          <w:sz w:val="24"/>
          <w:szCs w:val="24"/>
          <w:lang w:val="en-US"/>
        </w:rPr>
        <w:t xml:space="preserve">. </w:t>
      </w:r>
      <w:r w:rsidR="001717B2" w:rsidRPr="00AD7CC5">
        <w:rPr>
          <w:rFonts w:ascii="Times New Roman" w:hAnsi="Times New Roman" w:cs="Times New Roman"/>
          <w:sz w:val="24"/>
          <w:szCs w:val="24"/>
          <w:lang w:val="en-US"/>
        </w:rPr>
        <w:t xml:space="preserve">Like Model 1, the random intercept </w:t>
      </w:r>
      <w:r w:rsidR="00436145" w:rsidRPr="00AD7CC5">
        <w:rPr>
          <w:rFonts w:ascii="Times New Roman" w:hAnsi="Times New Roman" w:cs="Times New Roman"/>
          <w:sz w:val="24"/>
          <w:szCs w:val="24"/>
          <w:lang w:val="en-US"/>
        </w:rPr>
        <w:t>but not the random slope was a significant predictor of episodic distress</w:t>
      </w:r>
      <w:r w:rsidR="00D8784C" w:rsidRPr="00AD7CC5">
        <w:rPr>
          <w:rFonts w:ascii="Times New Roman" w:hAnsi="Times New Roman" w:cs="Times New Roman"/>
          <w:sz w:val="24"/>
          <w:szCs w:val="24"/>
          <w:lang w:val="en-US"/>
        </w:rPr>
        <w:t xml:space="preserve"> (see Supplementary Material 2)</w:t>
      </w:r>
      <w:r w:rsidR="00436145" w:rsidRPr="00AD7CC5">
        <w:rPr>
          <w:rFonts w:ascii="Times New Roman" w:hAnsi="Times New Roman" w:cs="Times New Roman"/>
          <w:sz w:val="24"/>
          <w:szCs w:val="24"/>
          <w:lang w:val="en-US"/>
        </w:rPr>
        <w:t xml:space="preserve">, </w:t>
      </w:r>
      <w:r w:rsidR="001A4CC8" w:rsidRPr="00AD7CC5">
        <w:rPr>
          <w:rFonts w:ascii="Times New Roman" w:hAnsi="Times New Roman" w:cs="Times New Roman"/>
          <w:sz w:val="24"/>
          <w:szCs w:val="24"/>
          <w:lang w:val="en-US"/>
        </w:rPr>
        <w:t xml:space="preserve">ID: Estimate = 1.344, </w:t>
      </w:r>
      <w:r w:rsidR="001A4CC8" w:rsidRPr="00AD7CC5">
        <w:rPr>
          <w:rFonts w:ascii="Times New Roman" w:hAnsi="Times New Roman" w:cs="Times New Roman"/>
          <w:i/>
          <w:sz w:val="24"/>
          <w:szCs w:val="24"/>
          <w:lang w:val="en-US"/>
        </w:rPr>
        <w:t>SE</w:t>
      </w:r>
      <w:r w:rsidR="001A4CC8" w:rsidRPr="00AD7CC5">
        <w:rPr>
          <w:rFonts w:ascii="Times New Roman" w:hAnsi="Times New Roman" w:cs="Times New Roman"/>
          <w:sz w:val="24"/>
          <w:szCs w:val="24"/>
          <w:lang w:val="en-US"/>
        </w:rPr>
        <w:t xml:space="preserve"> = 0.</w:t>
      </w:r>
      <w:r w:rsidR="00B53585" w:rsidRPr="00AD7CC5">
        <w:rPr>
          <w:rFonts w:ascii="Times New Roman" w:hAnsi="Times New Roman" w:cs="Times New Roman"/>
          <w:sz w:val="24"/>
          <w:szCs w:val="24"/>
          <w:lang w:val="en-US"/>
        </w:rPr>
        <w:t>521</w:t>
      </w:r>
      <w:r w:rsidR="001A4CC8" w:rsidRPr="00AD7CC5">
        <w:rPr>
          <w:rFonts w:ascii="Times New Roman" w:hAnsi="Times New Roman" w:cs="Times New Roman"/>
          <w:sz w:val="24"/>
          <w:szCs w:val="24"/>
          <w:lang w:val="en-US"/>
        </w:rPr>
        <w:t xml:space="preserve">, </w:t>
      </w:r>
      <w:r w:rsidR="001A4CC8" w:rsidRPr="00AD7CC5">
        <w:rPr>
          <w:rFonts w:ascii="Times New Roman" w:hAnsi="Times New Roman" w:cs="Times New Roman"/>
          <w:i/>
          <w:sz w:val="24"/>
          <w:szCs w:val="24"/>
          <w:lang w:val="en-US"/>
        </w:rPr>
        <w:t>Z</w:t>
      </w:r>
      <w:r w:rsidR="001A4CC8" w:rsidRPr="00AD7CC5">
        <w:rPr>
          <w:rFonts w:ascii="Times New Roman" w:hAnsi="Times New Roman" w:cs="Times New Roman"/>
          <w:sz w:val="24"/>
          <w:szCs w:val="24"/>
          <w:lang w:val="en-US"/>
        </w:rPr>
        <w:t xml:space="preserve"> = 2.</w:t>
      </w:r>
      <w:r w:rsidR="00B53585" w:rsidRPr="00AD7CC5">
        <w:rPr>
          <w:rFonts w:ascii="Times New Roman" w:hAnsi="Times New Roman" w:cs="Times New Roman"/>
          <w:sz w:val="24"/>
          <w:szCs w:val="24"/>
          <w:lang w:val="en-US"/>
        </w:rPr>
        <w:t>560</w:t>
      </w:r>
      <w:r w:rsidR="009A7E38" w:rsidRPr="00AD7CC5">
        <w:rPr>
          <w:rFonts w:ascii="Times New Roman" w:hAnsi="Times New Roman" w:cs="Times New Roman"/>
          <w:sz w:val="24"/>
          <w:szCs w:val="24"/>
          <w:lang w:val="en-US"/>
        </w:rPr>
        <w:t>,</w:t>
      </w:r>
      <w:r w:rsidR="001A4CC8" w:rsidRPr="00AD7CC5">
        <w:rPr>
          <w:rFonts w:ascii="Times New Roman" w:hAnsi="Times New Roman" w:cs="Times New Roman"/>
          <w:sz w:val="24"/>
          <w:szCs w:val="24"/>
          <w:lang w:val="en-US"/>
        </w:rPr>
        <w:t xml:space="preserve"> </w:t>
      </w:r>
      <w:r w:rsidR="001A4CC8" w:rsidRPr="00AD7CC5">
        <w:rPr>
          <w:rFonts w:ascii="Times New Roman" w:hAnsi="Times New Roman" w:cs="Times New Roman"/>
          <w:i/>
          <w:sz w:val="24"/>
          <w:szCs w:val="24"/>
          <w:lang w:val="en-US"/>
        </w:rPr>
        <w:t>p</w:t>
      </w:r>
      <w:r w:rsidR="001A4CC8" w:rsidRPr="00AD7CC5">
        <w:rPr>
          <w:rFonts w:ascii="Times New Roman" w:hAnsi="Times New Roman" w:cs="Times New Roman"/>
          <w:sz w:val="24"/>
          <w:szCs w:val="24"/>
          <w:lang w:val="en-US"/>
        </w:rPr>
        <w:t xml:space="preserve"> = .0</w:t>
      </w:r>
      <w:r w:rsidR="009A7E38" w:rsidRPr="00AD7CC5">
        <w:rPr>
          <w:rFonts w:ascii="Times New Roman" w:hAnsi="Times New Roman" w:cs="Times New Roman"/>
          <w:sz w:val="24"/>
          <w:szCs w:val="24"/>
          <w:lang w:val="en-US"/>
        </w:rPr>
        <w:t>10</w:t>
      </w:r>
      <w:r w:rsidR="001A4CC8" w:rsidRPr="00AD7CC5">
        <w:rPr>
          <w:rFonts w:ascii="Times New Roman" w:hAnsi="Times New Roman" w:cs="Times New Roman"/>
          <w:sz w:val="24"/>
          <w:szCs w:val="24"/>
          <w:lang w:val="en-US"/>
        </w:rPr>
        <w:t xml:space="preserve">, </w:t>
      </w:r>
      <w:r w:rsidR="001A4CC8" w:rsidRPr="00AD7CC5">
        <w:rPr>
          <w:rFonts w:ascii="Times New Roman" w:eastAsia="Times New Roman" w:hAnsi="Times New Roman"/>
          <w:color w:val="000000" w:themeColor="text1"/>
          <w:sz w:val="24"/>
          <w:szCs w:val="24"/>
          <w:lang w:eastAsia="en-GB"/>
        </w:rPr>
        <w:t xml:space="preserve">95% </w:t>
      </w:r>
      <w:r w:rsidR="001A4CC8" w:rsidRPr="00AD7CC5">
        <w:rPr>
          <w:rFonts w:ascii="Times New Roman" w:eastAsia="Times New Roman" w:hAnsi="Times New Roman"/>
          <w:i/>
          <w:color w:val="000000" w:themeColor="text1"/>
          <w:sz w:val="24"/>
          <w:szCs w:val="24"/>
          <w:lang w:eastAsia="en-GB"/>
        </w:rPr>
        <w:t>CI</w:t>
      </w:r>
      <w:r w:rsidR="001A4CC8" w:rsidRPr="00AD7CC5">
        <w:rPr>
          <w:rFonts w:ascii="Times New Roman" w:eastAsia="Times New Roman" w:hAnsi="Times New Roman"/>
          <w:color w:val="000000" w:themeColor="text1"/>
          <w:sz w:val="24"/>
          <w:szCs w:val="24"/>
          <w:lang w:eastAsia="en-GB"/>
        </w:rPr>
        <w:t xml:space="preserve"> [0.</w:t>
      </w:r>
      <w:r w:rsidR="009A7E38" w:rsidRPr="00AD7CC5">
        <w:rPr>
          <w:rFonts w:ascii="Times New Roman" w:eastAsia="Times New Roman" w:hAnsi="Times New Roman"/>
          <w:color w:val="000000" w:themeColor="text1"/>
          <w:sz w:val="24"/>
          <w:szCs w:val="24"/>
          <w:lang w:eastAsia="en-GB"/>
        </w:rPr>
        <w:t>620</w:t>
      </w:r>
      <w:r w:rsidR="001A4CC8" w:rsidRPr="00AD7CC5">
        <w:rPr>
          <w:rFonts w:ascii="Times New Roman" w:hAnsi="Times New Roman" w:cs="Times New Roman"/>
          <w:sz w:val="24"/>
          <w:szCs w:val="24"/>
          <w:lang w:val="en-US"/>
        </w:rPr>
        <w:t>, 2.</w:t>
      </w:r>
      <w:r w:rsidR="00262026" w:rsidRPr="00AD7CC5">
        <w:rPr>
          <w:rFonts w:ascii="Times New Roman" w:hAnsi="Times New Roman" w:cs="Times New Roman"/>
          <w:sz w:val="24"/>
          <w:szCs w:val="24"/>
          <w:lang w:val="en-US"/>
        </w:rPr>
        <w:t>869</w:t>
      </w:r>
      <w:r w:rsidR="001A4CC8" w:rsidRPr="00AD7CC5">
        <w:rPr>
          <w:rFonts w:ascii="Times New Roman" w:hAnsi="Times New Roman" w:cs="Times New Roman"/>
          <w:sz w:val="24"/>
          <w:szCs w:val="24"/>
          <w:lang w:val="en-US"/>
        </w:rPr>
        <w:t>]</w:t>
      </w:r>
      <w:r w:rsidR="00262026" w:rsidRPr="00AD7CC5">
        <w:rPr>
          <w:rFonts w:ascii="Times New Roman" w:hAnsi="Times New Roman" w:cs="Times New Roman"/>
          <w:sz w:val="24"/>
          <w:szCs w:val="24"/>
          <w:lang w:val="en-US"/>
        </w:rPr>
        <w:t xml:space="preserve">. </w:t>
      </w:r>
      <w:r w:rsidR="00202ECC" w:rsidRPr="00AD7CC5">
        <w:rPr>
          <w:rFonts w:ascii="Times New Roman" w:hAnsi="Times New Roman" w:cs="Times New Roman"/>
          <w:sz w:val="24"/>
          <w:szCs w:val="24"/>
          <w:lang w:val="en-US"/>
        </w:rPr>
        <w:t>Model 2</w:t>
      </w:r>
      <w:r w:rsidR="00262026" w:rsidRPr="00AD7CC5">
        <w:rPr>
          <w:rFonts w:ascii="Times New Roman" w:hAnsi="Times New Roman" w:cs="Times New Roman"/>
          <w:sz w:val="24"/>
          <w:szCs w:val="24"/>
          <w:lang w:val="en-US"/>
        </w:rPr>
        <w:t xml:space="preserve"> </w:t>
      </w:r>
      <w:r w:rsidRPr="00AD7CC5">
        <w:rPr>
          <w:rFonts w:ascii="Times New Roman" w:hAnsi="Times New Roman" w:cs="Times New Roman"/>
          <w:sz w:val="24"/>
          <w:szCs w:val="24"/>
          <w:lang w:val="en-US"/>
        </w:rPr>
        <w:t>correctly classified 7</w:t>
      </w:r>
      <w:r w:rsidR="00524DBE" w:rsidRPr="00AD7CC5">
        <w:rPr>
          <w:rFonts w:ascii="Times New Roman" w:hAnsi="Times New Roman" w:cs="Times New Roman"/>
          <w:sz w:val="24"/>
          <w:szCs w:val="24"/>
          <w:lang w:val="en-US"/>
        </w:rPr>
        <w:t>0.0</w:t>
      </w:r>
      <w:r w:rsidRPr="00AD7CC5">
        <w:rPr>
          <w:rFonts w:ascii="Times New Roman" w:hAnsi="Times New Roman" w:cs="Times New Roman"/>
          <w:sz w:val="24"/>
          <w:szCs w:val="24"/>
          <w:lang w:val="en-US"/>
        </w:rPr>
        <w:t>% of responses</w:t>
      </w:r>
      <w:r w:rsidR="00AD6A62" w:rsidRPr="00AD7CC5">
        <w:rPr>
          <w:rFonts w:ascii="Times New Roman" w:hAnsi="Times New Roman" w:cs="Times New Roman"/>
          <w:sz w:val="24"/>
          <w:szCs w:val="24"/>
          <w:lang w:val="en-US"/>
        </w:rPr>
        <w:t>.</w:t>
      </w:r>
    </w:p>
    <w:p w14:paraId="5A1BC490" w14:textId="5C25D390" w:rsidR="00AD3BA8" w:rsidRPr="00AD7CC5" w:rsidRDefault="001A0A56" w:rsidP="00AD3BA8">
      <w:pPr>
        <w:spacing w:after="0" w:line="480" w:lineRule="auto"/>
        <w:contextualSpacing/>
        <w:rPr>
          <w:rFonts w:ascii="Times New Roman" w:hAnsi="Times New Roman" w:cs="Times New Roman"/>
          <w:b/>
          <w:sz w:val="24"/>
          <w:szCs w:val="24"/>
          <w:lang w:val="en-US"/>
        </w:rPr>
      </w:pPr>
      <w:r w:rsidRPr="00AD7CC5">
        <w:rPr>
          <w:rFonts w:ascii="Times New Roman" w:hAnsi="Times New Roman" w:cs="Times New Roman"/>
          <w:b/>
          <w:sz w:val="24"/>
          <w:szCs w:val="24"/>
          <w:lang w:val="en-US"/>
        </w:rPr>
        <w:t>Feasibility</w:t>
      </w:r>
      <w:r w:rsidR="005B4777" w:rsidRPr="00AD7CC5">
        <w:rPr>
          <w:rFonts w:ascii="Times New Roman" w:hAnsi="Times New Roman" w:cs="Times New Roman"/>
          <w:b/>
          <w:sz w:val="24"/>
          <w:szCs w:val="24"/>
          <w:lang w:val="en-US"/>
        </w:rPr>
        <w:t xml:space="preserve"> </w:t>
      </w:r>
      <w:r w:rsidR="00B525D5" w:rsidRPr="00AD7CC5">
        <w:rPr>
          <w:rFonts w:ascii="Times New Roman" w:hAnsi="Times New Roman" w:cs="Times New Roman"/>
          <w:b/>
          <w:sz w:val="24"/>
          <w:szCs w:val="24"/>
          <w:lang w:val="en-US"/>
        </w:rPr>
        <w:t>of Ecological Momentary Assessment</w:t>
      </w:r>
    </w:p>
    <w:p w14:paraId="7650A91E" w14:textId="1BC6CC38" w:rsidR="00AD3BA8" w:rsidRPr="00AD7CC5" w:rsidRDefault="005E0DB4" w:rsidP="00AD3BA8">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T</w:t>
      </w:r>
      <w:r w:rsidR="00AD3BA8" w:rsidRPr="00AD7CC5">
        <w:rPr>
          <w:rFonts w:ascii="Times New Roman" w:hAnsi="Times New Roman" w:cs="Times New Roman"/>
          <w:sz w:val="24"/>
          <w:szCs w:val="24"/>
          <w:lang w:val="en-US"/>
        </w:rPr>
        <w:t xml:space="preserve">he usability survey indicated only one participant reported that using the App during both on and off periods was ‘quite hard’, the </w:t>
      </w:r>
      <w:r w:rsidR="00FC27DE" w:rsidRPr="00AD7CC5">
        <w:rPr>
          <w:rFonts w:ascii="Times New Roman" w:hAnsi="Times New Roman" w:cs="Times New Roman"/>
          <w:sz w:val="24"/>
          <w:szCs w:val="24"/>
          <w:lang w:val="en-US"/>
        </w:rPr>
        <w:t>rest</w:t>
      </w:r>
      <w:r w:rsidR="00AD3BA8" w:rsidRPr="00AD7CC5">
        <w:rPr>
          <w:rFonts w:ascii="Times New Roman" w:hAnsi="Times New Roman" w:cs="Times New Roman"/>
          <w:sz w:val="24"/>
          <w:szCs w:val="24"/>
          <w:lang w:val="en-US"/>
        </w:rPr>
        <w:t xml:space="preserve"> said it was either ‘very easy’ (on periods = 15; off periods = 12) or ‘quite easy’ (on periods = 4; off periods = 7). Of those who did not find it ‘very easy’ to use the App, the most common feedback was a request to increase the font size of survey items. The majority of participants (</w:t>
      </w:r>
      <w:r w:rsidR="00D360A8" w:rsidRPr="00AD7CC5">
        <w:rPr>
          <w:rFonts w:ascii="Times New Roman" w:hAnsi="Times New Roman" w:cs="Times New Roman"/>
          <w:i/>
          <w:sz w:val="24"/>
          <w:szCs w:val="24"/>
          <w:lang w:val="en-US"/>
        </w:rPr>
        <w:t>n</w:t>
      </w:r>
      <w:r w:rsidR="00D360A8"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w:t>
      </w:r>
      <w:r w:rsidR="00D360A8"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11) described feeling ‘nothing’ when a random alert sounded and while six said they felt ‘pleased or interested’. However, three participants reported they were ‘occasionally irritated’ (</w:t>
      </w:r>
      <w:r w:rsidR="00D360A8" w:rsidRPr="00AD7CC5">
        <w:rPr>
          <w:rFonts w:ascii="Times New Roman" w:hAnsi="Times New Roman" w:cs="Times New Roman"/>
          <w:i/>
          <w:sz w:val="24"/>
          <w:szCs w:val="24"/>
          <w:lang w:val="en-US"/>
        </w:rPr>
        <w:t>n</w:t>
      </w:r>
      <w:r w:rsidR="00D360A8"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w:t>
      </w:r>
      <w:r w:rsidR="00D360A8"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2) or ‘often irritated’ (</w:t>
      </w:r>
      <w:r w:rsidR="00D360A8" w:rsidRPr="00AD7CC5">
        <w:rPr>
          <w:rFonts w:ascii="Times New Roman" w:hAnsi="Times New Roman" w:cs="Times New Roman"/>
          <w:i/>
          <w:sz w:val="24"/>
          <w:szCs w:val="24"/>
          <w:lang w:val="en-US"/>
        </w:rPr>
        <w:t>n</w:t>
      </w:r>
      <w:r w:rsidR="00D360A8"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w:t>
      </w:r>
      <w:r w:rsidR="00D360A8"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1). Most participants (</w:t>
      </w:r>
      <w:r w:rsidR="00D360A8" w:rsidRPr="00AD7CC5">
        <w:rPr>
          <w:rFonts w:ascii="Times New Roman" w:hAnsi="Times New Roman" w:cs="Times New Roman"/>
          <w:i/>
          <w:sz w:val="24"/>
          <w:szCs w:val="24"/>
          <w:lang w:val="en-US"/>
        </w:rPr>
        <w:t>n</w:t>
      </w:r>
      <w:r w:rsidR="00D360A8"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w:t>
      </w:r>
      <w:r w:rsidR="00D360A8"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 xml:space="preserve">12) stated the number of random alerts per day was ‘about right’ and six said they would have been happy with more (though two reported there were too many). </w:t>
      </w:r>
      <w:r w:rsidR="00D76481" w:rsidRPr="00AD7CC5">
        <w:rPr>
          <w:rFonts w:ascii="Times New Roman" w:hAnsi="Times New Roman" w:cs="Times New Roman"/>
          <w:sz w:val="24"/>
          <w:szCs w:val="24"/>
          <w:lang w:val="en-US"/>
        </w:rPr>
        <w:t xml:space="preserve">Just over half </w:t>
      </w:r>
      <w:r w:rsidR="00091052" w:rsidRPr="00AD7CC5">
        <w:rPr>
          <w:rFonts w:ascii="Times New Roman" w:hAnsi="Times New Roman" w:cs="Times New Roman"/>
          <w:sz w:val="24"/>
          <w:szCs w:val="24"/>
          <w:lang w:val="en-US"/>
        </w:rPr>
        <w:t>the participants</w:t>
      </w:r>
      <w:r w:rsidR="00AD3BA8" w:rsidRPr="00AD7CC5">
        <w:rPr>
          <w:rFonts w:ascii="Times New Roman" w:hAnsi="Times New Roman" w:cs="Times New Roman"/>
          <w:sz w:val="24"/>
          <w:szCs w:val="24"/>
          <w:lang w:val="en-US"/>
        </w:rPr>
        <w:t xml:space="preserve"> (</w:t>
      </w:r>
      <w:r w:rsidR="00D360A8" w:rsidRPr="00AD7CC5">
        <w:rPr>
          <w:rFonts w:ascii="Times New Roman" w:hAnsi="Times New Roman" w:cs="Times New Roman"/>
          <w:i/>
          <w:sz w:val="24"/>
          <w:szCs w:val="24"/>
          <w:lang w:val="en-US"/>
        </w:rPr>
        <w:t>n</w:t>
      </w:r>
      <w:r w:rsidR="00D360A8"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w:t>
      </w:r>
      <w:r w:rsidR="00D360A8"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 xml:space="preserve">11) </w:t>
      </w:r>
      <w:r w:rsidR="00C35896" w:rsidRPr="00AD7CC5">
        <w:rPr>
          <w:rFonts w:ascii="Times New Roman" w:hAnsi="Times New Roman" w:cs="Times New Roman"/>
          <w:sz w:val="24"/>
          <w:szCs w:val="24"/>
          <w:lang w:val="en-US"/>
        </w:rPr>
        <w:t>s</w:t>
      </w:r>
      <w:r w:rsidR="00AD3BA8" w:rsidRPr="00AD7CC5">
        <w:rPr>
          <w:rFonts w:ascii="Times New Roman" w:hAnsi="Times New Roman" w:cs="Times New Roman"/>
          <w:sz w:val="24"/>
          <w:szCs w:val="24"/>
          <w:lang w:val="en-US"/>
        </w:rPr>
        <w:t>aid the 1-week length of the study was ‘about right’. Seven stated they would have been happy to take part in the study for 2 to 3 weeks</w:t>
      </w:r>
      <w:r w:rsidR="00091052" w:rsidRPr="00AD7CC5">
        <w:rPr>
          <w:rFonts w:ascii="Times New Roman" w:hAnsi="Times New Roman" w:cs="Times New Roman"/>
          <w:sz w:val="24"/>
          <w:szCs w:val="24"/>
          <w:lang w:val="en-US"/>
        </w:rPr>
        <w:t>,</w:t>
      </w:r>
      <w:r w:rsidR="00AD3BA8" w:rsidRPr="00AD7CC5">
        <w:rPr>
          <w:rFonts w:ascii="Times New Roman" w:hAnsi="Times New Roman" w:cs="Times New Roman"/>
          <w:sz w:val="24"/>
          <w:szCs w:val="24"/>
          <w:lang w:val="en-US"/>
        </w:rPr>
        <w:t xml:space="preserve"> but two said the 1-week duration of the current study was ‘too long’. Nineteen participants said the ability to dismiss or postpone random alerts was either ‘very helpful’ (</w:t>
      </w:r>
      <w:r w:rsidR="00D360A8" w:rsidRPr="00AD7CC5">
        <w:rPr>
          <w:rFonts w:ascii="Times New Roman" w:hAnsi="Times New Roman" w:cs="Times New Roman"/>
          <w:i/>
          <w:sz w:val="24"/>
          <w:szCs w:val="24"/>
          <w:lang w:val="en-US"/>
        </w:rPr>
        <w:t>n</w:t>
      </w:r>
      <w:r w:rsidR="00D360A8"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w:t>
      </w:r>
      <w:r w:rsidR="00D360A8"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11) or ‘somewhat helpful’ (</w:t>
      </w:r>
      <w:r w:rsidR="005A63AE" w:rsidRPr="00AD7CC5">
        <w:rPr>
          <w:rFonts w:ascii="Times New Roman" w:hAnsi="Times New Roman" w:cs="Times New Roman"/>
          <w:i/>
          <w:sz w:val="24"/>
          <w:szCs w:val="24"/>
          <w:lang w:val="en-US"/>
        </w:rPr>
        <w:t>n</w:t>
      </w:r>
      <w:r w:rsidR="005A63AE"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w:t>
      </w:r>
      <w:r w:rsidR="005A63AE"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8)</w:t>
      </w:r>
      <w:r w:rsidR="00091052" w:rsidRPr="00AD7CC5">
        <w:rPr>
          <w:rFonts w:ascii="Times New Roman" w:hAnsi="Times New Roman" w:cs="Times New Roman"/>
          <w:sz w:val="24"/>
          <w:szCs w:val="24"/>
          <w:lang w:val="en-US"/>
        </w:rPr>
        <w:t>, while</w:t>
      </w:r>
      <w:r w:rsidR="00AD3BA8" w:rsidRPr="00AD7CC5">
        <w:rPr>
          <w:rFonts w:ascii="Times New Roman" w:hAnsi="Times New Roman" w:cs="Times New Roman"/>
          <w:sz w:val="24"/>
          <w:szCs w:val="24"/>
          <w:lang w:val="en-US"/>
        </w:rPr>
        <w:t xml:space="preserve"> one stated it was ‘neither helpful nor unhelpful’. </w:t>
      </w:r>
      <w:r w:rsidR="00B638D3" w:rsidRPr="00AD7CC5">
        <w:rPr>
          <w:rFonts w:ascii="Times New Roman" w:hAnsi="Times New Roman" w:cs="Times New Roman"/>
          <w:sz w:val="24"/>
          <w:szCs w:val="24"/>
          <w:lang w:val="en-US"/>
        </w:rPr>
        <w:t>All</w:t>
      </w:r>
      <w:r w:rsidR="00AD3BA8" w:rsidRPr="00AD7CC5">
        <w:rPr>
          <w:rFonts w:ascii="Times New Roman" w:hAnsi="Times New Roman" w:cs="Times New Roman"/>
          <w:sz w:val="24"/>
          <w:szCs w:val="24"/>
          <w:lang w:val="en-US"/>
        </w:rPr>
        <w:t xml:space="preserve"> participants stated they would ‘definitely’</w:t>
      </w:r>
      <w:r w:rsidR="00D04E5C" w:rsidRPr="00AD7CC5">
        <w:rPr>
          <w:rFonts w:ascii="Times New Roman" w:hAnsi="Times New Roman" w:cs="Times New Roman"/>
          <w:sz w:val="24"/>
          <w:szCs w:val="24"/>
          <w:lang w:val="en-US"/>
        </w:rPr>
        <w:t xml:space="preserve"> or ‘possibly’</w:t>
      </w:r>
      <w:r w:rsidR="00AD3BA8" w:rsidRPr="00AD7CC5">
        <w:rPr>
          <w:rFonts w:ascii="Times New Roman" w:hAnsi="Times New Roman" w:cs="Times New Roman"/>
          <w:sz w:val="24"/>
          <w:szCs w:val="24"/>
          <w:lang w:val="en-US"/>
        </w:rPr>
        <w:t xml:space="preserve"> have liked some feedback on their App responses at the end of each day. </w:t>
      </w:r>
      <w:r w:rsidR="0015105E" w:rsidRPr="00AD7CC5">
        <w:rPr>
          <w:rFonts w:ascii="Times New Roman" w:hAnsi="Times New Roman" w:cs="Times New Roman"/>
          <w:sz w:val="24"/>
          <w:szCs w:val="24"/>
          <w:lang w:val="en-US"/>
        </w:rPr>
        <w:t>T</w:t>
      </w:r>
      <w:r w:rsidR="00AD3BA8" w:rsidRPr="00AD7CC5">
        <w:rPr>
          <w:rFonts w:ascii="Times New Roman" w:hAnsi="Times New Roman" w:cs="Times New Roman"/>
          <w:sz w:val="24"/>
          <w:szCs w:val="24"/>
          <w:lang w:val="en-US"/>
        </w:rPr>
        <w:t>he most common suggestion</w:t>
      </w:r>
      <w:r w:rsidR="00495DA1" w:rsidRPr="00AD7CC5">
        <w:rPr>
          <w:rFonts w:ascii="Times New Roman" w:hAnsi="Times New Roman" w:cs="Times New Roman"/>
          <w:sz w:val="24"/>
          <w:szCs w:val="24"/>
          <w:lang w:val="en-US"/>
        </w:rPr>
        <w:t xml:space="preserve"> for feedback</w:t>
      </w:r>
      <w:r w:rsidR="00AD3BA8" w:rsidRPr="00AD7CC5">
        <w:rPr>
          <w:rFonts w:ascii="Times New Roman" w:hAnsi="Times New Roman" w:cs="Times New Roman"/>
          <w:sz w:val="24"/>
          <w:szCs w:val="24"/>
          <w:lang w:val="en-US"/>
        </w:rPr>
        <w:t xml:space="preserve"> was </w:t>
      </w:r>
      <w:r w:rsidR="00495DA1" w:rsidRPr="00AD7CC5">
        <w:rPr>
          <w:rFonts w:ascii="Times New Roman" w:hAnsi="Times New Roman" w:cs="Times New Roman"/>
          <w:sz w:val="24"/>
          <w:szCs w:val="24"/>
          <w:lang w:val="en-US"/>
        </w:rPr>
        <w:t xml:space="preserve">an illustration </w:t>
      </w:r>
      <w:r w:rsidR="00586114" w:rsidRPr="00AD7CC5">
        <w:rPr>
          <w:rFonts w:ascii="Times New Roman" w:hAnsi="Times New Roman" w:cs="Times New Roman"/>
          <w:sz w:val="24"/>
          <w:szCs w:val="24"/>
          <w:lang w:val="en-US"/>
        </w:rPr>
        <w:t>of t</w:t>
      </w:r>
      <w:r w:rsidR="00AD3BA8" w:rsidRPr="00AD7CC5">
        <w:rPr>
          <w:rFonts w:ascii="Times New Roman" w:hAnsi="Times New Roman" w:cs="Times New Roman"/>
          <w:sz w:val="24"/>
          <w:szCs w:val="24"/>
          <w:lang w:val="en-US"/>
        </w:rPr>
        <w:t xml:space="preserve">heir </w:t>
      </w:r>
      <w:r w:rsidR="007E2C91" w:rsidRPr="00AD7CC5">
        <w:rPr>
          <w:rFonts w:ascii="Times New Roman" w:hAnsi="Times New Roman" w:cs="Times New Roman"/>
          <w:sz w:val="24"/>
          <w:szCs w:val="24"/>
          <w:lang w:val="en-US"/>
        </w:rPr>
        <w:t xml:space="preserve">daily </w:t>
      </w:r>
      <w:r w:rsidR="00AD3BA8" w:rsidRPr="00AD7CC5">
        <w:rPr>
          <w:rFonts w:ascii="Times New Roman" w:hAnsi="Times New Roman" w:cs="Times New Roman"/>
          <w:sz w:val="24"/>
          <w:szCs w:val="24"/>
          <w:lang w:val="en-US"/>
        </w:rPr>
        <w:t>mood change</w:t>
      </w:r>
      <w:r w:rsidR="00C54051" w:rsidRPr="00AD7CC5">
        <w:rPr>
          <w:rFonts w:ascii="Times New Roman" w:hAnsi="Times New Roman" w:cs="Times New Roman"/>
          <w:sz w:val="24"/>
          <w:szCs w:val="24"/>
          <w:lang w:val="en-US"/>
        </w:rPr>
        <w:t>s</w:t>
      </w:r>
      <w:r w:rsidR="00AD3BA8" w:rsidRPr="00AD7CC5">
        <w:rPr>
          <w:rFonts w:ascii="Times New Roman" w:hAnsi="Times New Roman" w:cs="Times New Roman"/>
          <w:sz w:val="24"/>
          <w:szCs w:val="24"/>
          <w:lang w:val="en-US"/>
        </w:rPr>
        <w:t>.</w:t>
      </w:r>
    </w:p>
    <w:p w14:paraId="10882068" w14:textId="77777777" w:rsidR="00AD3BA8" w:rsidRPr="00AD7CC5" w:rsidRDefault="00AD3BA8" w:rsidP="001638F0">
      <w:pPr>
        <w:spacing w:after="0" w:line="480" w:lineRule="auto"/>
        <w:contextualSpacing/>
        <w:jc w:val="center"/>
        <w:outlineLvl w:val="0"/>
        <w:rPr>
          <w:rFonts w:ascii="Times New Roman" w:hAnsi="Times New Roman" w:cs="Times New Roman"/>
          <w:b/>
          <w:sz w:val="24"/>
          <w:szCs w:val="24"/>
          <w:lang w:val="en-US"/>
        </w:rPr>
      </w:pPr>
      <w:r w:rsidRPr="00AD7CC5">
        <w:rPr>
          <w:rFonts w:ascii="Times New Roman" w:hAnsi="Times New Roman" w:cs="Times New Roman"/>
          <w:b/>
          <w:sz w:val="24"/>
          <w:szCs w:val="24"/>
          <w:lang w:val="en-US"/>
        </w:rPr>
        <w:t>Discussion</w:t>
      </w:r>
    </w:p>
    <w:p w14:paraId="71B2A8A0" w14:textId="050F676C" w:rsidR="00C4222A" w:rsidRPr="00AD7CC5" w:rsidRDefault="00AD3BA8" w:rsidP="002512E3">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lastRenderedPageBreak/>
        <w:t xml:space="preserve">This study </w:t>
      </w:r>
      <w:r w:rsidR="004B1BDC" w:rsidRPr="00AD7CC5">
        <w:rPr>
          <w:rFonts w:ascii="Times New Roman" w:hAnsi="Times New Roman" w:cs="Times New Roman"/>
          <w:sz w:val="24"/>
          <w:szCs w:val="24"/>
          <w:lang w:val="en-US"/>
        </w:rPr>
        <w:t>generated</w:t>
      </w:r>
      <w:r w:rsidRPr="00AD7CC5">
        <w:rPr>
          <w:rFonts w:ascii="Times New Roman" w:hAnsi="Times New Roman" w:cs="Times New Roman"/>
          <w:sz w:val="24"/>
          <w:szCs w:val="24"/>
          <w:lang w:val="en-US"/>
        </w:rPr>
        <w:t xml:space="preserve"> longitudinal data in a naturalistic setting, employing EMA delivered via touchscreen smartphones in a sample</w:t>
      </w:r>
      <w:r w:rsidR="00C73329" w:rsidRPr="00AD7CC5">
        <w:rPr>
          <w:rFonts w:ascii="Times New Roman" w:hAnsi="Times New Roman" w:cs="Times New Roman"/>
          <w:sz w:val="24"/>
          <w:szCs w:val="24"/>
          <w:lang w:val="en-US"/>
        </w:rPr>
        <w:t xml:space="preserve"> of people living with PD</w:t>
      </w:r>
      <w:r w:rsidR="00EA04A6" w:rsidRPr="00AD7CC5">
        <w:rPr>
          <w:rFonts w:ascii="Times New Roman" w:hAnsi="Times New Roman" w:cs="Times New Roman"/>
          <w:sz w:val="24"/>
          <w:szCs w:val="24"/>
          <w:lang w:val="en-US"/>
        </w:rPr>
        <w:t>, an</w:t>
      </w:r>
      <w:r w:rsidR="00A05730" w:rsidRPr="00AD7CC5">
        <w:rPr>
          <w:rFonts w:ascii="Times New Roman" w:hAnsi="Times New Roman" w:cs="Times New Roman"/>
          <w:sz w:val="24"/>
          <w:szCs w:val="24"/>
          <w:lang w:val="en-US"/>
        </w:rPr>
        <w:t xml:space="preserve">d had </w:t>
      </w:r>
      <w:r w:rsidR="006A5037" w:rsidRPr="00AD7CC5">
        <w:rPr>
          <w:rFonts w:ascii="Times New Roman" w:hAnsi="Times New Roman" w:cs="Times New Roman"/>
          <w:sz w:val="24"/>
          <w:szCs w:val="24"/>
          <w:lang w:val="en-US"/>
        </w:rPr>
        <w:t xml:space="preserve">two central objectives. </w:t>
      </w:r>
      <w:r w:rsidR="00430E4E" w:rsidRPr="00AD7CC5">
        <w:rPr>
          <w:rFonts w:ascii="Times New Roman" w:hAnsi="Times New Roman" w:cs="Times New Roman"/>
          <w:sz w:val="24"/>
          <w:szCs w:val="24"/>
          <w:lang w:val="en-US"/>
        </w:rPr>
        <w:t xml:space="preserve">It aimed to </w:t>
      </w:r>
      <w:r w:rsidR="006A5037" w:rsidRPr="00AD7CC5">
        <w:rPr>
          <w:rFonts w:ascii="Times New Roman" w:hAnsi="Times New Roman" w:cs="Times New Roman"/>
          <w:sz w:val="24"/>
          <w:szCs w:val="24"/>
          <w:lang w:val="en-US"/>
        </w:rPr>
        <w:t>assess the a</w:t>
      </w:r>
      <w:r w:rsidR="00C509F9" w:rsidRPr="00AD7CC5">
        <w:rPr>
          <w:rFonts w:ascii="Times New Roman" w:hAnsi="Times New Roman" w:cs="Times New Roman"/>
          <w:sz w:val="24"/>
          <w:szCs w:val="24"/>
          <w:lang w:val="en-US"/>
        </w:rPr>
        <w:t>cceptability and feas</w:t>
      </w:r>
      <w:r w:rsidR="005B06CA" w:rsidRPr="00AD7CC5">
        <w:rPr>
          <w:rFonts w:ascii="Times New Roman" w:hAnsi="Times New Roman" w:cs="Times New Roman"/>
          <w:sz w:val="24"/>
          <w:szCs w:val="24"/>
          <w:lang w:val="en-US"/>
        </w:rPr>
        <w:t>ib</w:t>
      </w:r>
      <w:r w:rsidR="00C509F9" w:rsidRPr="00AD7CC5">
        <w:rPr>
          <w:rFonts w:ascii="Times New Roman" w:hAnsi="Times New Roman" w:cs="Times New Roman"/>
          <w:sz w:val="24"/>
          <w:szCs w:val="24"/>
          <w:lang w:val="en-US"/>
        </w:rPr>
        <w:t xml:space="preserve">ility of using smartphone devices to collect EMA data in </w:t>
      </w:r>
      <w:r w:rsidR="00E16C81" w:rsidRPr="00AD7CC5">
        <w:rPr>
          <w:rFonts w:ascii="Times New Roman" w:hAnsi="Times New Roman" w:cs="Times New Roman"/>
          <w:sz w:val="24"/>
          <w:szCs w:val="24"/>
          <w:lang w:val="en-US"/>
        </w:rPr>
        <w:t>a sample of people living with PD who had developed motor fluctuations</w:t>
      </w:r>
      <w:r w:rsidR="0075653D" w:rsidRPr="00AD7CC5">
        <w:rPr>
          <w:rFonts w:ascii="Times New Roman" w:hAnsi="Times New Roman" w:cs="Times New Roman"/>
          <w:sz w:val="24"/>
          <w:szCs w:val="24"/>
          <w:lang w:val="en-US"/>
        </w:rPr>
        <w:t xml:space="preserve"> and</w:t>
      </w:r>
      <w:r w:rsidR="00E16C81" w:rsidRPr="00AD7CC5">
        <w:rPr>
          <w:rFonts w:ascii="Times New Roman" w:hAnsi="Times New Roman" w:cs="Times New Roman"/>
          <w:sz w:val="24"/>
          <w:szCs w:val="24"/>
          <w:lang w:val="en-US"/>
        </w:rPr>
        <w:t xml:space="preserve"> to identify predictors of episodic distress</w:t>
      </w:r>
      <w:r w:rsidR="00155A3A" w:rsidRPr="00AD7CC5">
        <w:rPr>
          <w:rFonts w:ascii="Times New Roman" w:hAnsi="Times New Roman" w:cs="Times New Roman"/>
          <w:sz w:val="24"/>
          <w:szCs w:val="24"/>
          <w:lang w:val="en-US"/>
        </w:rPr>
        <w:t xml:space="preserve">. </w:t>
      </w:r>
      <w:r w:rsidR="00FD542A" w:rsidRPr="00AD7CC5">
        <w:rPr>
          <w:rFonts w:ascii="Times New Roman" w:hAnsi="Times New Roman" w:cs="Times New Roman"/>
          <w:sz w:val="24"/>
          <w:szCs w:val="24"/>
          <w:lang w:val="en-US"/>
        </w:rPr>
        <w:t xml:space="preserve">The </w:t>
      </w:r>
      <w:r w:rsidR="00FE1811" w:rsidRPr="00AD7CC5">
        <w:rPr>
          <w:rFonts w:ascii="Times New Roman" w:hAnsi="Times New Roman" w:cs="Times New Roman"/>
          <w:sz w:val="24"/>
          <w:szCs w:val="24"/>
          <w:lang w:val="en-US"/>
        </w:rPr>
        <w:t>latter was operationalized and tested by</w:t>
      </w:r>
      <w:r w:rsidR="00C86518" w:rsidRPr="00AD7CC5">
        <w:rPr>
          <w:rFonts w:ascii="Times New Roman" w:hAnsi="Times New Roman" w:cs="Times New Roman"/>
          <w:sz w:val="24"/>
          <w:szCs w:val="24"/>
          <w:lang w:val="en-US"/>
        </w:rPr>
        <w:t xml:space="preserve"> </w:t>
      </w:r>
      <w:r w:rsidR="00155A3A" w:rsidRPr="00AD7CC5">
        <w:rPr>
          <w:rFonts w:ascii="Times New Roman" w:hAnsi="Times New Roman" w:cs="Times New Roman"/>
          <w:sz w:val="24"/>
          <w:szCs w:val="24"/>
          <w:lang w:val="en-US"/>
        </w:rPr>
        <w:t>two hypotheses</w:t>
      </w:r>
      <w:r w:rsidR="00306850" w:rsidRPr="00AD7CC5">
        <w:rPr>
          <w:rFonts w:ascii="Times New Roman" w:hAnsi="Times New Roman" w:cs="Times New Roman"/>
          <w:sz w:val="24"/>
          <w:szCs w:val="24"/>
          <w:lang w:val="en-US"/>
        </w:rPr>
        <w:t xml:space="preserve">: (1) </w:t>
      </w:r>
      <w:r w:rsidR="00563B1E" w:rsidRPr="00AD7CC5">
        <w:rPr>
          <w:rFonts w:ascii="Times New Roman" w:hAnsi="Times New Roman" w:cs="Times New Roman"/>
          <w:sz w:val="24"/>
          <w:szCs w:val="24"/>
          <w:lang w:val="en-US"/>
        </w:rPr>
        <w:t xml:space="preserve">there would be a relationship between </w:t>
      </w:r>
      <w:r w:rsidR="007548E0" w:rsidRPr="00AD7CC5">
        <w:rPr>
          <w:rFonts w:ascii="Times New Roman" w:hAnsi="Times New Roman" w:cs="Times New Roman"/>
          <w:sz w:val="24"/>
          <w:szCs w:val="24"/>
          <w:lang w:val="en-US"/>
        </w:rPr>
        <w:t xml:space="preserve">momentary </w:t>
      </w:r>
      <w:r w:rsidR="00563B1E" w:rsidRPr="00AD7CC5">
        <w:rPr>
          <w:rFonts w:ascii="Times New Roman" w:hAnsi="Times New Roman" w:cs="Times New Roman"/>
          <w:sz w:val="24"/>
          <w:szCs w:val="24"/>
          <w:lang w:val="en-US"/>
        </w:rPr>
        <w:t>motor state and episodic distress, and (2) cognitive processes and metacognitions would significantly predict episodic distress when controlling for motor state.</w:t>
      </w:r>
    </w:p>
    <w:p w14:paraId="5B2D5C5F" w14:textId="69FDCB3A" w:rsidR="00D865C3" w:rsidRPr="00AD7CC5" w:rsidRDefault="00C4222A" w:rsidP="00C4222A">
      <w:pPr>
        <w:spacing w:after="0" w:line="480" w:lineRule="auto"/>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ab/>
        <w:t xml:space="preserve">EMA </w:t>
      </w:r>
      <w:r w:rsidR="00AD3BA8" w:rsidRPr="00AD7CC5">
        <w:rPr>
          <w:rFonts w:ascii="Times New Roman" w:hAnsi="Times New Roman" w:cs="Times New Roman"/>
          <w:sz w:val="24"/>
          <w:szCs w:val="24"/>
          <w:lang w:val="en-US"/>
        </w:rPr>
        <w:t>was judged acceptable to nearly all the participants and seven said they would be prepared to participate in a</w:t>
      </w:r>
      <w:r w:rsidR="00547321"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s</w:t>
      </w:r>
      <w:r w:rsidR="004054DE" w:rsidRPr="00AD7CC5">
        <w:rPr>
          <w:rFonts w:ascii="Times New Roman" w:hAnsi="Times New Roman" w:cs="Times New Roman"/>
          <w:sz w:val="24"/>
          <w:szCs w:val="24"/>
          <w:lang w:val="en-US"/>
        </w:rPr>
        <w:t xml:space="preserve">tudy of a longer duration. </w:t>
      </w:r>
      <w:r w:rsidR="0029383F" w:rsidRPr="00AD7CC5">
        <w:rPr>
          <w:rFonts w:ascii="Times New Roman" w:hAnsi="Times New Roman" w:cs="Times New Roman"/>
          <w:sz w:val="24"/>
          <w:szCs w:val="24"/>
          <w:lang w:val="en-US"/>
        </w:rPr>
        <w:t>However, one individual w</w:t>
      </w:r>
      <w:r w:rsidR="00C70020" w:rsidRPr="00AD7CC5">
        <w:rPr>
          <w:rFonts w:ascii="Times New Roman" w:hAnsi="Times New Roman" w:cs="Times New Roman"/>
          <w:sz w:val="24"/>
          <w:szCs w:val="24"/>
          <w:lang w:val="en-US"/>
        </w:rPr>
        <w:t xml:space="preserve">as initially enrolled in the study </w:t>
      </w:r>
      <w:r w:rsidR="00BE708B" w:rsidRPr="00AD7CC5">
        <w:rPr>
          <w:rFonts w:ascii="Times New Roman" w:hAnsi="Times New Roman" w:cs="Times New Roman"/>
          <w:sz w:val="24"/>
          <w:szCs w:val="24"/>
          <w:lang w:val="en-US"/>
        </w:rPr>
        <w:t xml:space="preserve">but later decided to not participate </w:t>
      </w:r>
      <w:r w:rsidR="00AB3DBD" w:rsidRPr="00AD7CC5">
        <w:rPr>
          <w:rFonts w:ascii="Times New Roman" w:hAnsi="Times New Roman" w:cs="Times New Roman"/>
          <w:sz w:val="24"/>
          <w:szCs w:val="24"/>
          <w:lang w:val="en-US"/>
        </w:rPr>
        <w:t xml:space="preserve">after reflecting on the EMA </w:t>
      </w:r>
      <w:r w:rsidR="00AA0E17" w:rsidRPr="00AD7CC5">
        <w:rPr>
          <w:rFonts w:ascii="Times New Roman" w:hAnsi="Times New Roman" w:cs="Times New Roman"/>
          <w:sz w:val="24"/>
          <w:szCs w:val="24"/>
          <w:lang w:val="en-US"/>
        </w:rPr>
        <w:t xml:space="preserve">study demands </w:t>
      </w:r>
      <w:r w:rsidR="00CF0F5C" w:rsidRPr="00AD7CC5">
        <w:rPr>
          <w:rFonts w:ascii="Times New Roman" w:hAnsi="Times New Roman" w:cs="Times New Roman"/>
          <w:sz w:val="24"/>
          <w:szCs w:val="24"/>
          <w:lang w:val="en-US"/>
        </w:rPr>
        <w:t>(this individual did not contribute data to the current study)</w:t>
      </w:r>
      <w:r w:rsidR="00AA0E17" w:rsidRPr="00AD7CC5">
        <w:rPr>
          <w:rFonts w:ascii="Times New Roman" w:hAnsi="Times New Roman" w:cs="Times New Roman"/>
          <w:sz w:val="24"/>
          <w:szCs w:val="24"/>
          <w:lang w:val="en-US"/>
        </w:rPr>
        <w:t xml:space="preserve">. </w:t>
      </w:r>
      <w:r w:rsidR="00EF0846" w:rsidRPr="00AD7CC5">
        <w:rPr>
          <w:rFonts w:ascii="Times New Roman" w:hAnsi="Times New Roman" w:cs="Times New Roman"/>
          <w:sz w:val="24"/>
          <w:szCs w:val="24"/>
          <w:lang w:val="en-US"/>
        </w:rPr>
        <w:t>None of the participants reported the App was s</w:t>
      </w:r>
      <w:r w:rsidR="00B20C2A" w:rsidRPr="00AD7CC5">
        <w:rPr>
          <w:rFonts w:ascii="Times New Roman" w:hAnsi="Times New Roman" w:cs="Times New Roman"/>
          <w:sz w:val="24"/>
          <w:szCs w:val="24"/>
          <w:lang w:val="en-US"/>
        </w:rPr>
        <w:t>ubstantially more difficult to use across motor states (</w:t>
      </w:r>
      <w:r w:rsidR="00AB57C9" w:rsidRPr="00AD7CC5">
        <w:rPr>
          <w:rFonts w:ascii="Times New Roman" w:hAnsi="Times New Roman" w:cs="Times New Roman"/>
          <w:sz w:val="24"/>
          <w:szCs w:val="24"/>
          <w:lang w:val="en-US"/>
        </w:rPr>
        <w:t xml:space="preserve">the </w:t>
      </w:r>
      <w:r w:rsidR="00EB2F0C" w:rsidRPr="00AD7CC5">
        <w:rPr>
          <w:rFonts w:ascii="Times New Roman" w:hAnsi="Times New Roman" w:cs="Times New Roman"/>
          <w:sz w:val="24"/>
          <w:szCs w:val="24"/>
          <w:lang w:val="en-US"/>
        </w:rPr>
        <w:t>participant</w:t>
      </w:r>
      <w:r w:rsidR="00AB57C9" w:rsidRPr="00AD7CC5">
        <w:rPr>
          <w:rFonts w:ascii="Times New Roman" w:hAnsi="Times New Roman" w:cs="Times New Roman"/>
          <w:sz w:val="24"/>
          <w:szCs w:val="24"/>
          <w:lang w:val="en-US"/>
        </w:rPr>
        <w:t xml:space="preserve"> who</w:t>
      </w:r>
      <w:r w:rsidR="00EB2F0C" w:rsidRPr="00AD7CC5">
        <w:rPr>
          <w:rFonts w:ascii="Times New Roman" w:hAnsi="Times New Roman" w:cs="Times New Roman"/>
          <w:sz w:val="24"/>
          <w:szCs w:val="24"/>
          <w:lang w:val="en-US"/>
        </w:rPr>
        <w:t xml:space="preserve"> reported </w:t>
      </w:r>
      <w:r w:rsidR="00A51D6C" w:rsidRPr="00AD7CC5">
        <w:rPr>
          <w:rFonts w:ascii="Times New Roman" w:hAnsi="Times New Roman" w:cs="Times New Roman"/>
          <w:sz w:val="24"/>
          <w:szCs w:val="24"/>
          <w:lang w:val="en-US"/>
        </w:rPr>
        <w:t>that it was ‘</w:t>
      </w:r>
      <w:r w:rsidR="009F3ABB" w:rsidRPr="00AD7CC5">
        <w:rPr>
          <w:rFonts w:ascii="Times New Roman" w:hAnsi="Times New Roman" w:cs="Times New Roman"/>
          <w:sz w:val="24"/>
          <w:szCs w:val="24"/>
          <w:lang w:val="en-US"/>
        </w:rPr>
        <w:t>quite hard</w:t>
      </w:r>
      <w:r w:rsidR="004A0CAA" w:rsidRPr="00AD7CC5">
        <w:rPr>
          <w:rFonts w:ascii="Times New Roman" w:hAnsi="Times New Roman" w:cs="Times New Roman"/>
          <w:sz w:val="24"/>
          <w:szCs w:val="24"/>
          <w:lang w:val="en-US"/>
        </w:rPr>
        <w:t>’</w:t>
      </w:r>
      <w:r w:rsidR="00A51D6C" w:rsidRPr="00AD7CC5">
        <w:rPr>
          <w:rFonts w:ascii="Times New Roman" w:hAnsi="Times New Roman" w:cs="Times New Roman"/>
          <w:sz w:val="24"/>
          <w:szCs w:val="24"/>
          <w:lang w:val="en-US"/>
        </w:rPr>
        <w:t xml:space="preserve"> to use </w:t>
      </w:r>
      <w:r w:rsidR="00B976D1" w:rsidRPr="00AD7CC5">
        <w:rPr>
          <w:rFonts w:ascii="Times New Roman" w:hAnsi="Times New Roman" w:cs="Times New Roman"/>
          <w:sz w:val="24"/>
          <w:szCs w:val="24"/>
          <w:lang w:val="en-US"/>
        </w:rPr>
        <w:t>the App</w:t>
      </w:r>
      <w:r w:rsidR="004A0CAA" w:rsidRPr="00AD7CC5">
        <w:rPr>
          <w:rFonts w:ascii="Times New Roman" w:hAnsi="Times New Roman" w:cs="Times New Roman"/>
          <w:sz w:val="24"/>
          <w:szCs w:val="24"/>
          <w:lang w:val="en-US"/>
        </w:rPr>
        <w:t xml:space="preserve"> </w:t>
      </w:r>
      <w:r w:rsidR="00482FD3" w:rsidRPr="00AD7CC5">
        <w:rPr>
          <w:rFonts w:ascii="Times New Roman" w:hAnsi="Times New Roman" w:cs="Times New Roman"/>
          <w:sz w:val="24"/>
          <w:szCs w:val="24"/>
          <w:lang w:val="en-US"/>
        </w:rPr>
        <w:t>gave</w:t>
      </w:r>
      <w:r w:rsidR="00600541" w:rsidRPr="00AD7CC5">
        <w:rPr>
          <w:rFonts w:ascii="Times New Roman" w:hAnsi="Times New Roman" w:cs="Times New Roman"/>
          <w:sz w:val="24"/>
          <w:szCs w:val="24"/>
          <w:lang w:val="en-US"/>
        </w:rPr>
        <w:t xml:space="preserve"> the same rating </w:t>
      </w:r>
      <w:r w:rsidR="009974F8" w:rsidRPr="00AD7CC5">
        <w:rPr>
          <w:rFonts w:ascii="Times New Roman" w:hAnsi="Times New Roman" w:cs="Times New Roman"/>
          <w:sz w:val="24"/>
          <w:szCs w:val="24"/>
          <w:lang w:val="en-US"/>
        </w:rPr>
        <w:t>for</w:t>
      </w:r>
      <w:r w:rsidR="004A0CAA" w:rsidRPr="00AD7CC5">
        <w:rPr>
          <w:rFonts w:ascii="Times New Roman" w:hAnsi="Times New Roman" w:cs="Times New Roman"/>
          <w:sz w:val="24"/>
          <w:szCs w:val="24"/>
          <w:lang w:val="en-US"/>
        </w:rPr>
        <w:t xml:space="preserve"> both on and off periods</w:t>
      </w:r>
      <w:r w:rsidR="00BF64BC" w:rsidRPr="00AD7CC5">
        <w:rPr>
          <w:rFonts w:ascii="Times New Roman" w:hAnsi="Times New Roman" w:cs="Times New Roman"/>
          <w:sz w:val="24"/>
          <w:szCs w:val="24"/>
          <w:lang w:val="en-US"/>
        </w:rPr>
        <w:t>)</w:t>
      </w:r>
      <w:r w:rsidR="004A0CAA" w:rsidRPr="00AD7CC5">
        <w:rPr>
          <w:rFonts w:ascii="Times New Roman" w:hAnsi="Times New Roman" w:cs="Times New Roman"/>
          <w:sz w:val="24"/>
          <w:szCs w:val="24"/>
          <w:lang w:val="en-US"/>
        </w:rPr>
        <w:t xml:space="preserve">. </w:t>
      </w:r>
      <w:r w:rsidR="00AE3530" w:rsidRPr="00AD7CC5">
        <w:rPr>
          <w:rFonts w:ascii="Times New Roman" w:hAnsi="Times New Roman" w:cs="Times New Roman"/>
          <w:sz w:val="24"/>
          <w:szCs w:val="24"/>
          <w:lang w:val="en-US"/>
        </w:rPr>
        <w:t xml:space="preserve">This suggests that the </w:t>
      </w:r>
      <w:r w:rsidR="00FB51E0" w:rsidRPr="00AD7CC5">
        <w:rPr>
          <w:rFonts w:ascii="Times New Roman" w:hAnsi="Times New Roman" w:cs="Times New Roman"/>
          <w:sz w:val="24"/>
          <w:szCs w:val="24"/>
          <w:lang w:val="en-US"/>
        </w:rPr>
        <w:t>usability of the App was independent from motor state, and difficulty</w:t>
      </w:r>
      <w:r w:rsidR="00A00446" w:rsidRPr="00AD7CC5">
        <w:rPr>
          <w:rFonts w:ascii="Times New Roman" w:hAnsi="Times New Roman" w:cs="Times New Roman"/>
          <w:sz w:val="24"/>
          <w:szCs w:val="24"/>
          <w:lang w:val="en-US"/>
        </w:rPr>
        <w:t>-of-use</w:t>
      </w:r>
      <w:r w:rsidR="00FB51E0" w:rsidRPr="00AD7CC5">
        <w:rPr>
          <w:rFonts w:ascii="Times New Roman" w:hAnsi="Times New Roman" w:cs="Times New Roman"/>
          <w:sz w:val="24"/>
          <w:szCs w:val="24"/>
          <w:lang w:val="en-US"/>
        </w:rPr>
        <w:t xml:space="preserve"> was the result of individual differences (e.g., </w:t>
      </w:r>
      <w:r w:rsidR="00DE3BD9" w:rsidRPr="00AD7CC5">
        <w:rPr>
          <w:rFonts w:ascii="Times New Roman" w:hAnsi="Times New Roman" w:cs="Times New Roman"/>
          <w:sz w:val="24"/>
          <w:szCs w:val="24"/>
          <w:lang w:val="en-US"/>
        </w:rPr>
        <w:t xml:space="preserve">some individuals may not be comfortable using touchscreen devices). </w:t>
      </w:r>
      <w:r w:rsidR="00BF64BC" w:rsidRPr="00AD7CC5">
        <w:rPr>
          <w:rFonts w:ascii="Times New Roman" w:hAnsi="Times New Roman" w:cs="Times New Roman"/>
          <w:sz w:val="24"/>
          <w:szCs w:val="24"/>
          <w:lang w:val="en-US"/>
        </w:rPr>
        <w:t>Th</w:t>
      </w:r>
      <w:r w:rsidR="004054DE" w:rsidRPr="00AD7CC5">
        <w:rPr>
          <w:rFonts w:ascii="Times New Roman" w:hAnsi="Times New Roman" w:cs="Times New Roman"/>
          <w:sz w:val="24"/>
          <w:szCs w:val="24"/>
          <w:lang w:val="en-US"/>
        </w:rPr>
        <w:t xml:space="preserve">e </w:t>
      </w:r>
      <w:r w:rsidR="00C3740E" w:rsidRPr="00AD7CC5">
        <w:rPr>
          <w:rFonts w:ascii="Times New Roman" w:hAnsi="Times New Roman" w:cs="Times New Roman"/>
          <w:sz w:val="24"/>
          <w:szCs w:val="24"/>
          <w:lang w:val="en-US"/>
        </w:rPr>
        <w:t xml:space="preserve">usability of EMA could be improved by presenting items in </w:t>
      </w:r>
      <w:r w:rsidR="00AD3BA8" w:rsidRPr="00AD7CC5">
        <w:rPr>
          <w:rFonts w:ascii="Times New Roman" w:hAnsi="Times New Roman" w:cs="Times New Roman"/>
          <w:sz w:val="24"/>
          <w:szCs w:val="24"/>
          <w:lang w:val="en-US"/>
        </w:rPr>
        <w:t>a larger font</w:t>
      </w:r>
      <w:r w:rsidR="00C3740E" w:rsidRPr="00AD7CC5">
        <w:rPr>
          <w:rFonts w:ascii="Times New Roman" w:hAnsi="Times New Roman" w:cs="Times New Roman"/>
          <w:sz w:val="24"/>
          <w:szCs w:val="24"/>
          <w:lang w:val="en-US"/>
        </w:rPr>
        <w:t>.</w:t>
      </w:r>
      <w:r w:rsidR="00AD3BA8" w:rsidRPr="00AD7CC5">
        <w:rPr>
          <w:rFonts w:ascii="Times New Roman" w:hAnsi="Times New Roman" w:cs="Times New Roman"/>
          <w:sz w:val="24"/>
          <w:szCs w:val="24"/>
          <w:lang w:val="en-US"/>
        </w:rPr>
        <w:t xml:space="preserve"> Combined with the evidence on data completeness, the present study support a previous </w:t>
      </w:r>
      <w:r w:rsidR="009F4FF3" w:rsidRPr="00AD7CC5">
        <w:rPr>
          <w:rFonts w:ascii="Times New Roman" w:hAnsi="Times New Roman" w:cs="Times New Roman"/>
          <w:sz w:val="24"/>
          <w:szCs w:val="24"/>
          <w:lang w:val="en-US"/>
        </w:rPr>
        <w:t>research</w:t>
      </w:r>
      <w:r w:rsidR="00AD3BA8" w:rsidRPr="00AD7CC5">
        <w:rPr>
          <w:rFonts w:ascii="Times New Roman" w:hAnsi="Times New Roman" w:cs="Times New Roman"/>
          <w:sz w:val="24"/>
          <w:szCs w:val="24"/>
          <w:lang w:val="en-US"/>
        </w:rPr>
        <w:t xml:space="preserve"> </w:t>
      </w:r>
      <w:r w:rsidR="00396B47" w:rsidRPr="00AD7CC5">
        <w:rPr>
          <w:rFonts w:ascii="Times New Roman" w:hAnsi="Times New Roman" w:cs="Times New Roman"/>
          <w:sz w:val="24"/>
          <w:szCs w:val="24"/>
          <w:lang w:val="en-US"/>
        </w:rPr>
        <w:fldChar w:fldCharType="begin"/>
      </w:r>
      <w:r w:rsidR="003020B2" w:rsidRPr="00AD7CC5">
        <w:rPr>
          <w:rFonts w:ascii="Times New Roman" w:hAnsi="Times New Roman" w:cs="Times New Roman"/>
          <w:sz w:val="24"/>
          <w:szCs w:val="24"/>
          <w:lang w:val="en-US"/>
        </w:rPr>
        <w:instrText xml:space="preserve"> ADDIN EN.CITE &lt;EndNote&gt;&lt;Cite&gt;&lt;Author&gt;Broen&lt;/Author&gt;&lt;Year&gt;2016&lt;/Year&gt;&lt;RecNum&gt;5836&lt;/RecNum&gt;&lt;DisplayText&gt;(Broen et al., 2016)&lt;/DisplayText&gt;&lt;record&gt;&lt;rec-number&gt;5836&lt;/rec-number&gt;&lt;foreign-keys&gt;&lt;key app="EN" db-id="vwsswtd5udff93err055tv9orfd0pvevravv" timestamp="1510582472"&gt;5836&lt;/key&gt;&lt;key app="ENWeb" db-id=""&gt;0&lt;/key&gt;&lt;/foreign-keys&gt;&lt;ref-type name="Journal Article"&gt;17&lt;/ref-type&gt;&lt;contributors&gt;&lt;authors&gt;&lt;author&gt;Broen, M. P.&lt;/author&gt;&lt;author&gt;Marsman, V. A.&lt;/author&gt;&lt;author&gt;Kuijf, M. L.&lt;/author&gt;&lt;author&gt;Van Oostenbrugge, R. J.&lt;/author&gt;&lt;author&gt;van Os, J.&lt;/author&gt;&lt;author&gt;Leentjens, A. F.&lt;/author&gt;&lt;/authors&gt;&lt;/contributors&gt;&lt;auth-address&gt;Department of Neurology, Maastricht University Medical Center, Maastricht, the Netherlands.&amp;#xD;Department of Psychiatry and Psychology, Maastricht University Medical Center, Maastricht, the Netherlands.&amp;#xD;King&amp;apos;s College London, King&amp;apos;s Health Partners, Department of Psychosis Studies, Institute of Psychiatry, London, United Kingdom.&lt;/auth-address&gt;&lt;titles&gt;&lt;title&gt;Unraveling the Relationship between Motor Symptoms, Affective States and Contextual Factors in Parkinson&amp;apos;s Disease: A Feasibility Study of the Experience Sampling Method&lt;/title&gt;&lt;secondary-title&gt;PLoS One&lt;/secondary-title&gt;&lt;/titles&gt;&lt;periodical&gt;&lt;full-title&gt;PLoS One&lt;/full-title&gt;&lt;abbr-1&gt;PloS one&lt;/abbr-1&gt;&lt;/periodical&gt;&lt;pages&gt;e0151195&lt;/pages&gt;&lt;volume&gt;11&lt;/volume&gt;&lt;number&gt;3&lt;/number&gt;&lt;keywords&gt;&lt;keyword&gt;*Activities of Daily Living&lt;/keyword&gt;&lt;keyword&gt;Aged&lt;/keyword&gt;&lt;keyword&gt;*Emotions&lt;/keyword&gt;&lt;keyword&gt;Female&lt;/keyword&gt;&lt;keyword&gt;Humans&lt;/keyword&gt;&lt;keyword&gt;Male&lt;/keyword&gt;&lt;keyword&gt;Middle Aged&lt;/keyword&gt;&lt;keyword&gt;Parkinson Disease/*physiopathology&lt;/keyword&gt;&lt;/keywords&gt;&lt;dates&gt;&lt;year&gt;2016&lt;/year&gt;&lt;/dates&gt;&lt;isbn&gt;1932-6203 (Electronic)&amp;#xD;1932-6203 (Linking)&lt;/isbn&gt;&lt;accession-num&gt;26962853&lt;/accession-num&gt;&lt;urls&gt;&lt;related-urls&gt;&lt;url&gt;https://www.ncbi.nlm.nih.gov/pubmed/26962853&lt;/url&gt;&lt;/related-urls&gt;&lt;/urls&gt;&lt;custom2&gt;PMC4786263&lt;/custom2&gt;&lt;electronic-resource-num&gt;10.1371/journal.pone.0151195&lt;/electronic-resource-num&gt;&lt;/record&gt;&lt;/Cite&gt;&lt;/EndNote&gt;</w:instrText>
      </w:r>
      <w:r w:rsidR="00396B47" w:rsidRPr="00AD7CC5">
        <w:rPr>
          <w:rFonts w:ascii="Times New Roman" w:hAnsi="Times New Roman" w:cs="Times New Roman"/>
          <w:sz w:val="24"/>
          <w:szCs w:val="24"/>
          <w:lang w:val="en-US"/>
        </w:rPr>
        <w:fldChar w:fldCharType="separate"/>
      </w:r>
      <w:r w:rsidR="003020B2" w:rsidRPr="00AD7CC5">
        <w:rPr>
          <w:rFonts w:ascii="Times New Roman" w:hAnsi="Times New Roman" w:cs="Times New Roman"/>
          <w:noProof/>
          <w:sz w:val="24"/>
          <w:szCs w:val="24"/>
          <w:lang w:val="en-US"/>
        </w:rPr>
        <w:t>(Broen et al., 2016)</w:t>
      </w:r>
      <w:r w:rsidR="00396B47" w:rsidRPr="00AD7CC5">
        <w:rPr>
          <w:rFonts w:ascii="Times New Roman" w:hAnsi="Times New Roman" w:cs="Times New Roman"/>
          <w:sz w:val="24"/>
          <w:szCs w:val="24"/>
          <w:lang w:val="en-US"/>
        </w:rPr>
        <w:fldChar w:fldCharType="end"/>
      </w:r>
      <w:r w:rsidR="00AD3BA8" w:rsidRPr="00AD7CC5">
        <w:rPr>
          <w:rFonts w:ascii="Times New Roman" w:hAnsi="Times New Roman" w:cs="Times New Roman"/>
          <w:sz w:val="24"/>
          <w:szCs w:val="24"/>
          <w:lang w:val="en-US"/>
        </w:rPr>
        <w:t xml:space="preserve"> on the feasibility of using EMA with a mobile device in PD.</w:t>
      </w:r>
    </w:p>
    <w:p w14:paraId="4EA96F92" w14:textId="055ABD01" w:rsidR="00813CF5" w:rsidRPr="00AD7CC5" w:rsidRDefault="008E50EF" w:rsidP="00AF3EA1">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Episodic d</w:t>
      </w:r>
      <w:r w:rsidR="003B15F8" w:rsidRPr="00AD7CC5">
        <w:rPr>
          <w:rFonts w:ascii="Times New Roman" w:hAnsi="Times New Roman" w:cs="Times New Roman"/>
          <w:sz w:val="24"/>
          <w:szCs w:val="24"/>
          <w:lang w:val="en-US"/>
        </w:rPr>
        <w:t>istr</w:t>
      </w:r>
      <w:r w:rsidR="004C40E0" w:rsidRPr="00AD7CC5">
        <w:rPr>
          <w:rFonts w:ascii="Times New Roman" w:hAnsi="Times New Roman" w:cs="Times New Roman"/>
          <w:sz w:val="24"/>
          <w:szCs w:val="24"/>
          <w:lang w:val="en-US"/>
        </w:rPr>
        <w:t>ess seemed to worsen as the day progressed in this sample</w:t>
      </w:r>
      <w:r w:rsidR="00307BE9" w:rsidRPr="00AD7CC5">
        <w:rPr>
          <w:rFonts w:ascii="Times New Roman" w:hAnsi="Times New Roman" w:cs="Times New Roman"/>
          <w:sz w:val="24"/>
          <w:szCs w:val="24"/>
          <w:lang w:val="en-US"/>
        </w:rPr>
        <w:t xml:space="preserve"> in contrast to</w:t>
      </w:r>
      <w:r w:rsidR="00AD3BA8" w:rsidRPr="00AD7CC5">
        <w:rPr>
          <w:rFonts w:ascii="Times New Roman" w:hAnsi="Times New Roman" w:cs="Times New Roman"/>
          <w:sz w:val="24"/>
          <w:szCs w:val="24"/>
          <w:lang w:val="en-US"/>
        </w:rPr>
        <w:t xml:space="preserve"> the diurnal increase in positive affect found in depressed individuals in the general population </w:t>
      </w:r>
      <w:r w:rsidR="002E5223" w:rsidRPr="00AD7CC5">
        <w:rPr>
          <w:rFonts w:ascii="Times New Roman" w:hAnsi="Times New Roman" w:cs="Times New Roman"/>
          <w:sz w:val="24"/>
          <w:szCs w:val="24"/>
          <w:lang w:val="en-US"/>
        </w:rPr>
        <w:fldChar w:fldCharType="begin"/>
      </w:r>
      <w:r w:rsidR="003020B2" w:rsidRPr="00AD7CC5">
        <w:rPr>
          <w:rFonts w:ascii="Times New Roman" w:hAnsi="Times New Roman" w:cs="Times New Roman"/>
          <w:sz w:val="24"/>
          <w:szCs w:val="24"/>
          <w:lang w:val="en-US"/>
        </w:rPr>
        <w:instrText xml:space="preserve"> ADDIN EN.CITE &lt;EndNote&gt;&lt;Cite&gt;&lt;Author&gt;Peeters&lt;/Author&gt;&lt;Year&gt;2006&lt;/Year&gt;&lt;RecNum&gt;5832&lt;/RecNum&gt;&lt;DisplayText&gt;(Peeters, Berkhof, Delespaul, Rottenberg, &amp;amp; Nicolson, 2006)&lt;/DisplayText&gt;&lt;record&gt;&lt;rec-number&gt;5832&lt;/rec-number&gt;&lt;foreign-keys&gt;&lt;key app="EN" db-id="vwsswtd5udff93err055tv9orfd0pvevravv" timestamp="1510582420"&gt;5832&lt;/key&gt;&lt;key app="ENWeb" db-id=""&gt;0&lt;/key&gt;&lt;/foreign-keys&gt;&lt;ref-type name="Journal Article"&gt;17&lt;/ref-type&gt;&lt;contributors&gt;&lt;authors&gt;&lt;author&gt;Peeters, F.&lt;/author&gt;&lt;author&gt;Berkhof, J.&lt;/author&gt;&lt;author&gt;Delespaul, P.&lt;/author&gt;&lt;author&gt;Rottenberg, J.&lt;/author&gt;&lt;author&gt;Nicolson, N. A.&lt;/author&gt;&lt;/authors&gt;&lt;/contributors&gt;&lt;auth-address&gt;Department of Psychiatry, University Hospital Maastricht, Maastricht, Netherlands. f.peeters@sp.unimaas.nl&lt;/auth-address&gt;&lt;titles&gt;&lt;title&gt;Diurnal mood variation in major depressive disorder&lt;/title&gt;&lt;secondary-title&gt;Emotion&lt;/secondary-title&gt;&lt;/titles&gt;&lt;periodical&gt;&lt;full-title&gt;Emotion&lt;/full-title&gt;&lt;/periodical&gt;&lt;pages&gt;383-91&lt;/pages&gt;&lt;volume&gt;6&lt;/volume&gt;&lt;number&gt;3&lt;/number&gt;&lt;keywords&gt;&lt;keyword&gt;Activities of Daily Living/psychology&lt;/keyword&gt;&lt;keyword&gt;Adult&lt;/keyword&gt;&lt;keyword&gt;*Affect&lt;/keyword&gt;&lt;keyword&gt;*Circadian Rhythm&lt;/keyword&gt;&lt;keyword&gt;Depressive Disorder, Major/*psychology&lt;/keyword&gt;&lt;keyword&gt;Female&lt;/keyword&gt;&lt;keyword&gt;Humans&lt;/keyword&gt;&lt;keyword&gt;Individuality&lt;/keyword&gt;&lt;keyword&gt;Male&lt;/keyword&gt;&lt;keyword&gt;Middle Aged&lt;/keyword&gt;&lt;keyword&gt;Personality Inventory&lt;/keyword&gt;&lt;keyword&gt;Reference Values&lt;/keyword&gt;&lt;/keywords&gt;&lt;dates&gt;&lt;year&gt;2006&lt;/year&gt;&lt;pub-dates&gt;&lt;date&gt;Aug&lt;/date&gt;&lt;/pub-dates&gt;&lt;/dates&gt;&lt;isbn&gt;1528-3542 (Print)&amp;#xD;1528-3542 (Linking)&lt;/isbn&gt;&lt;accession-num&gt;16938080&lt;/accession-num&gt;&lt;urls&gt;&lt;related-urls&gt;&lt;url&gt;https://www.ncbi.nlm.nih.gov/pubmed/16938080&lt;/url&gt;&lt;/related-urls&gt;&lt;/urls&gt;&lt;electronic-resource-num&gt;10.1037/1528-3542.6.3.383&lt;/electronic-resource-num&gt;&lt;/record&gt;&lt;/Cite&gt;&lt;/EndNote&gt;</w:instrText>
      </w:r>
      <w:r w:rsidR="002E5223" w:rsidRPr="00AD7CC5">
        <w:rPr>
          <w:rFonts w:ascii="Times New Roman" w:hAnsi="Times New Roman" w:cs="Times New Roman"/>
          <w:sz w:val="24"/>
          <w:szCs w:val="24"/>
          <w:lang w:val="en-US"/>
        </w:rPr>
        <w:fldChar w:fldCharType="separate"/>
      </w:r>
      <w:r w:rsidR="003020B2" w:rsidRPr="00AD7CC5">
        <w:rPr>
          <w:rFonts w:ascii="Times New Roman" w:hAnsi="Times New Roman" w:cs="Times New Roman"/>
          <w:noProof/>
          <w:sz w:val="24"/>
          <w:szCs w:val="24"/>
          <w:lang w:val="en-US"/>
        </w:rPr>
        <w:t>(Peeters, Berkhof, Delespaul, Rottenberg, &amp; Nicolson, 2006)</w:t>
      </w:r>
      <w:r w:rsidR="002E5223" w:rsidRPr="00AD7CC5">
        <w:rPr>
          <w:rFonts w:ascii="Times New Roman" w:hAnsi="Times New Roman" w:cs="Times New Roman"/>
          <w:sz w:val="24"/>
          <w:szCs w:val="24"/>
          <w:lang w:val="en-US"/>
        </w:rPr>
        <w:fldChar w:fldCharType="end"/>
      </w:r>
      <w:r w:rsidR="002E1D57" w:rsidRPr="00AD7CC5">
        <w:rPr>
          <w:rFonts w:ascii="Times New Roman" w:hAnsi="Times New Roman" w:cs="Times New Roman"/>
          <w:sz w:val="24"/>
          <w:szCs w:val="24"/>
          <w:lang w:val="en-US"/>
        </w:rPr>
        <w:t>.</w:t>
      </w:r>
      <w:r w:rsidR="00AD3BA8" w:rsidRPr="00AD7CC5">
        <w:rPr>
          <w:rFonts w:ascii="Times New Roman" w:hAnsi="Times New Roman" w:cs="Times New Roman"/>
          <w:sz w:val="24"/>
          <w:szCs w:val="24"/>
          <w:lang w:val="en-US"/>
        </w:rPr>
        <w:t xml:space="preserve"> </w:t>
      </w:r>
      <w:r w:rsidR="004E48B3" w:rsidRPr="00AD7CC5">
        <w:rPr>
          <w:rFonts w:ascii="Times New Roman" w:hAnsi="Times New Roman" w:cs="Times New Roman"/>
          <w:sz w:val="24"/>
          <w:szCs w:val="24"/>
          <w:lang w:val="en-US"/>
        </w:rPr>
        <w:t>It is possible that the</w:t>
      </w:r>
      <w:r w:rsidR="005203AA" w:rsidRPr="00AD7CC5">
        <w:rPr>
          <w:rFonts w:ascii="Times New Roman" w:hAnsi="Times New Roman" w:cs="Times New Roman"/>
          <w:sz w:val="24"/>
          <w:szCs w:val="24"/>
          <w:lang w:val="en-US"/>
        </w:rPr>
        <w:t xml:space="preserve"> EMA methodology itself contributed to this </w:t>
      </w:r>
      <w:r w:rsidR="00C71FE3" w:rsidRPr="00AD7CC5">
        <w:rPr>
          <w:rFonts w:ascii="Times New Roman" w:hAnsi="Times New Roman" w:cs="Times New Roman"/>
          <w:sz w:val="24"/>
          <w:szCs w:val="24"/>
          <w:lang w:val="en-US"/>
        </w:rPr>
        <w:t>finding:</w:t>
      </w:r>
      <w:r w:rsidR="00DC72C3" w:rsidRPr="00AD7CC5">
        <w:rPr>
          <w:rFonts w:ascii="Times New Roman" w:hAnsi="Times New Roman" w:cs="Times New Roman"/>
          <w:sz w:val="24"/>
          <w:szCs w:val="24"/>
          <w:lang w:val="en-US"/>
        </w:rPr>
        <w:t xml:space="preserve"> e.g., perhaps participants became increasingly distressed as the day progressed</w:t>
      </w:r>
      <w:r w:rsidR="00B4173A" w:rsidRPr="00AD7CC5">
        <w:rPr>
          <w:rFonts w:ascii="Times New Roman" w:hAnsi="Times New Roman" w:cs="Times New Roman"/>
          <w:sz w:val="24"/>
          <w:szCs w:val="24"/>
          <w:lang w:val="en-US"/>
        </w:rPr>
        <w:t xml:space="preserve"> as they waited for an alert to complete yet another survey.</w:t>
      </w:r>
      <w:r w:rsidR="003B0715" w:rsidRPr="00AD7CC5">
        <w:rPr>
          <w:rFonts w:ascii="Times New Roman" w:hAnsi="Times New Roman" w:cs="Times New Roman"/>
          <w:sz w:val="24"/>
          <w:szCs w:val="24"/>
          <w:lang w:val="en-US"/>
        </w:rPr>
        <w:t xml:space="preserve"> </w:t>
      </w:r>
      <w:r w:rsidR="00DC553A" w:rsidRPr="00AD7CC5">
        <w:rPr>
          <w:rFonts w:ascii="Times New Roman" w:hAnsi="Times New Roman" w:cs="Times New Roman"/>
          <w:sz w:val="24"/>
          <w:szCs w:val="24"/>
          <w:lang w:val="en-US"/>
        </w:rPr>
        <w:lastRenderedPageBreak/>
        <w:t xml:space="preserve">Another possible explanation </w:t>
      </w:r>
      <w:r w:rsidR="00A0264F" w:rsidRPr="00AD7CC5">
        <w:rPr>
          <w:rFonts w:ascii="Times New Roman" w:hAnsi="Times New Roman" w:cs="Times New Roman"/>
          <w:sz w:val="24"/>
          <w:szCs w:val="24"/>
          <w:lang w:val="en-US"/>
        </w:rPr>
        <w:t xml:space="preserve">is that participants were more distressed as the day progressed because </w:t>
      </w:r>
      <w:r w:rsidR="00476969" w:rsidRPr="00AD7CC5">
        <w:rPr>
          <w:rFonts w:ascii="Times New Roman" w:hAnsi="Times New Roman" w:cs="Times New Roman"/>
          <w:sz w:val="24"/>
          <w:szCs w:val="24"/>
          <w:lang w:val="en-US"/>
        </w:rPr>
        <w:t>of increasing fatigue and/or a cumulative effect of </w:t>
      </w:r>
      <w:r w:rsidR="00915E1C" w:rsidRPr="00AD7CC5">
        <w:rPr>
          <w:rFonts w:ascii="Times New Roman" w:hAnsi="Times New Roman" w:cs="Times New Roman"/>
          <w:sz w:val="24"/>
          <w:szCs w:val="24"/>
          <w:lang w:val="en-US"/>
        </w:rPr>
        <w:t xml:space="preserve">dealing with symptoms. </w:t>
      </w:r>
    </w:p>
    <w:p w14:paraId="007B08C0" w14:textId="3102B329" w:rsidR="00AD3BA8" w:rsidRPr="00AD7CC5" w:rsidRDefault="008E50EF" w:rsidP="00AF3EA1">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T</w:t>
      </w:r>
      <w:r w:rsidR="00AD3BA8" w:rsidRPr="00AD7CC5">
        <w:rPr>
          <w:rFonts w:ascii="Times New Roman" w:hAnsi="Times New Roman" w:cs="Times New Roman"/>
          <w:sz w:val="24"/>
          <w:szCs w:val="24"/>
          <w:lang w:val="en-US"/>
        </w:rPr>
        <w:t>he current study</w:t>
      </w:r>
      <w:r w:rsidR="00AF3EA1" w:rsidRPr="00AD7CC5">
        <w:rPr>
          <w:rFonts w:ascii="Times New Roman" w:hAnsi="Times New Roman" w:cs="Times New Roman"/>
          <w:sz w:val="24"/>
          <w:szCs w:val="24"/>
          <w:lang w:val="en-US"/>
        </w:rPr>
        <w:t xml:space="preserve"> also investigated the </w:t>
      </w:r>
      <w:r w:rsidR="000863F7" w:rsidRPr="00AD7CC5">
        <w:rPr>
          <w:rFonts w:ascii="Times New Roman" w:hAnsi="Times New Roman" w:cs="Times New Roman"/>
          <w:sz w:val="24"/>
          <w:szCs w:val="24"/>
          <w:lang w:val="en-US"/>
        </w:rPr>
        <w:t xml:space="preserve">effect of the </w:t>
      </w:r>
      <w:r w:rsidR="007845C9" w:rsidRPr="00AD7CC5">
        <w:rPr>
          <w:rFonts w:ascii="Times New Roman" w:hAnsi="Times New Roman" w:cs="Times New Roman"/>
          <w:sz w:val="24"/>
          <w:szCs w:val="24"/>
          <w:lang w:val="en-US"/>
        </w:rPr>
        <w:t xml:space="preserve">time elapsed since </w:t>
      </w:r>
      <w:r w:rsidR="00112C6A" w:rsidRPr="00AD7CC5">
        <w:rPr>
          <w:rFonts w:ascii="Times New Roman" w:hAnsi="Times New Roman" w:cs="Times New Roman"/>
          <w:sz w:val="24"/>
          <w:szCs w:val="24"/>
          <w:lang w:val="en-US"/>
        </w:rPr>
        <w:t xml:space="preserve">the most recent </w:t>
      </w:r>
      <w:r w:rsidR="00AD3BA8" w:rsidRPr="00AD7CC5">
        <w:rPr>
          <w:rFonts w:ascii="Times New Roman" w:hAnsi="Times New Roman" w:cs="Times New Roman"/>
          <w:sz w:val="24"/>
          <w:szCs w:val="24"/>
          <w:lang w:val="en-US"/>
        </w:rPr>
        <w:t>D</w:t>
      </w:r>
      <w:r w:rsidR="00AE36A0" w:rsidRPr="00AD7CC5">
        <w:rPr>
          <w:rFonts w:ascii="Times New Roman" w:hAnsi="Times New Roman" w:cs="Times New Roman"/>
          <w:sz w:val="24"/>
          <w:szCs w:val="24"/>
          <w:lang w:val="en-US"/>
        </w:rPr>
        <w:t xml:space="preserve">RT </w:t>
      </w:r>
      <w:r w:rsidR="004F7C58" w:rsidRPr="00AD7CC5">
        <w:rPr>
          <w:rFonts w:ascii="Times New Roman" w:hAnsi="Times New Roman" w:cs="Times New Roman"/>
          <w:sz w:val="24"/>
          <w:szCs w:val="24"/>
          <w:lang w:val="en-US"/>
        </w:rPr>
        <w:t>dos</w:t>
      </w:r>
      <w:r w:rsidR="00112C6A" w:rsidRPr="00AD7CC5">
        <w:rPr>
          <w:rFonts w:ascii="Times New Roman" w:hAnsi="Times New Roman" w:cs="Times New Roman"/>
          <w:sz w:val="24"/>
          <w:szCs w:val="24"/>
          <w:lang w:val="en-US"/>
        </w:rPr>
        <w:t>e</w:t>
      </w:r>
      <w:r w:rsidR="00AE36A0" w:rsidRPr="00AD7CC5">
        <w:rPr>
          <w:rFonts w:ascii="Times New Roman" w:hAnsi="Times New Roman" w:cs="Times New Roman"/>
          <w:sz w:val="24"/>
          <w:szCs w:val="24"/>
          <w:lang w:val="en-US"/>
        </w:rPr>
        <w:t xml:space="preserve"> and </w:t>
      </w:r>
      <w:r w:rsidR="00FC08B6" w:rsidRPr="00AD7CC5">
        <w:rPr>
          <w:rFonts w:ascii="Times New Roman" w:hAnsi="Times New Roman" w:cs="Times New Roman"/>
          <w:sz w:val="24"/>
          <w:szCs w:val="24"/>
          <w:lang w:val="en-US"/>
        </w:rPr>
        <w:t>episodic</w:t>
      </w:r>
      <w:r w:rsidR="00AE36A0"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distress</w:t>
      </w:r>
      <w:r w:rsidR="00B24E55" w:rsidRPr="00AD7CC5">
        <w:rPr>
          <w:rFonts w:ascii="Times New Roman" w:hAnsi="Times New Roman" w:cs="Times New Roman"/>
          <w:sz w:val="24"/>
          <w:szCs w:val="24"/>
          <w:lang w:val="en-US"/>
        </w:rPr>
        <w:t>. C</w:t>
      </w:r>
      <w:r w:rsidR="00AD3BA8" w:rsidRPr="00AD7CC5">
        <w:rPr>
          <w:rFonts w:ascii="Times New Roman" w:hAnsi="Times New Roman" w:cs="Times New Roman"/>
          <w:sz w:val="24"/>
          <w:szCs w:val="24"/>
          <w:lang w:val="en-US"/>
        </w:rPr>
        <w:t xml:space="preserve">ontrary to Maricle et al.’s </w:t>
      </w:r>
      <w:r w:rsidR="002E5223" w:rsidRPr="00AD7CC5">
        <w:rPr>
          <w:rFonts w:ascii="Times New Roman" w:hAnsi="Times New Roman" w:cs="Times New Roman"/>
          <w:sz w:val="24"/>
          <w:szCs w:val="24"/>
          <w:lang w:val="en-US"/>
        </w:rPr>
        <w:fldChar w:fldCharType="begin"/>
      </w:r>
      <w:r w:rsidR="003020B2" w:rsidRPr="00AD7CC5">
        <w:rPr>
          <w:rFonts w:ascii="Times New Roman" w:hAnsi="Times New Roman" w:cs="Times New Roman"/>
          <w:sz w:val="24"/>
          <w:szCs w:val="24"/>
          <w:lang w:val="en-US"/>
        </w:rPr>
        <w:instrText xml:space="preserve"> ADDIN EN.CITE &lt;EndNote&gt;&lt;Cite ExcludeAuth="1"&gt;&lt;Author&gt;Maricle&lt;/Author&gt;&lt;Year&gt;1995&lt;/Year&gt;&lt;RecNum&gt;5938&lt;/RecNum&gt;&lt;DisplayText&gt;(1995)&lt;/DisplayText&gt;&lt;record&gt;&lt;rec-number&gt;5938&lt;/rec-number&gt;&lt;foreign-keys&gt;&lt;key app="EN" db-id="vwsswtd5udff93err055tv9orfd0pvevravv" timestamp="1517608228"&gt;5938&lt;/key&gt;&lt;key app="ENWeb" db-id=""&gt;0&lt;/key&gt;&lt;/foreign-keys&gt;&lt;ref-type name="Journal Article"&gt;17&lt;/ref-type&gt;&lt;contributors&gt;&lt;authors&gt;&lt;author&gt;Maricle, R. A.&lt;/author&gt;&lt;author&gt;Nutt, J. G.&lt;/author&gt;&lt;author&gt;Valentine, R. J.&lt;/author&gt;&lt;author&gt;Carter, J. H.&lt;/author&gt;&lt;/authors&gt;&lt;/contributors&gt;&lt;auth-address&gt;Department of Psychiatry, Oregon Health Sciences University, Portland 97201, USA.&lt;/auth-address&gt;&lt;titles&gt;&lt;title&gt;Dose-response relationship of levodopa with mood and anxiety in fluctuating Parkinson&amp;apos;s disease: a double-blind, placebo-controlled study&lt;/title&gt;&lt;secondary-title&gt;Neurology&lt;/secondary-title&gt;&lt;/titles&gt;&lt;periodical&gt;&lt;full-title&gt;Neurology&lt;/full-title&gt;&lt;/periodical&gt;&lt;pages&gt;1757-60&lt;/pages&gt;&lt;volume&gt;45&lt;/volume&gt;&lt;number&gt;9&lt;/number&gt;&lt;edition&gt;1995/09/01&lt;/edition&gt;&lt;keywords&gt;&lt;keyword&gt;Affect/*drug effects&lt;/keyword&gt;&lt;keyword&gt;Aged&lt;/keyword&gt;&lt;keyword&gt;Anxiety/*physiopathology/psychology&lt;/keyword&gt;&lt;keyword&gt;Dose-Response Relationship, Drug&lt;/keyword&gt;&lt;keyword&gt;Double-Blind Method&lt;/keyword&gt;&lt;keyword&gt;Female&lt;/keyword&gt;&lt;keyword&gt;Humans&lt;/keyword&gt;&lt;keyword&gt;Levodopa/*therapeutic use&lt;/keyword&gt;&lt;keyword&gt;Male&lt;/keyword&gt;&lt;keyword&gt;Middle Aged&lt;/keyword&gt;&lt;keyword&gt;Parkinson Disease/*drug therapy/physiopathology/psychology&lt;/keyword&gt;&lt;/keywords&gt;&lt;dates&gt;&lt;year&gt;1995&lt;/year&gt;&lt;pub-dates&gt;&lt;date&gt;Sep&lt;/date&gt;&lt;/pub-dates&gt;&lt;/dates&gt;&lt;isbn&gt;0028-3878 (Print)&amp;#xD;0028-3878 (Linking)&lt;/isbn&gt;&lt;accession-num&gt;7675241&lt;/accession-num&gt;&lt;urls&gt;&lt;related-urls&gt;&lt;url&gt;https://www.ncbi.nlm.nih.gov/pubmed/7675241&lt;/url&gt;&lt;/related-urls&gt;&lt;/urls&gt;&lt;/record&gt;&lt;/Cite&gt;&lt;/EndNote&gt;</w:instrText>
      </w:r>
      <w:r w:rsidR="002E5223" w:rsidRPr="00AD7CC5">
        <w:rPr>
          <w:rFonts w:ascii="Times New Roman" w:hAnsi="Times New Roman" w:cs="Times New Roman"/>
          <w:sz w:val="24"/>
          <w:szCs w:val="24"/>
          <w:lang w:val="en-US"/>
        </w:rPr>
        <w:fldChar w:fldCharType="separate"/>
      </w:r>
      <w:r w:rsidR="003020B2" w:rsidRPr="00AD7CC5">
        <w:rPr>
          <w:rFonts w:ascii="Times New Roman" w:hAnsi="Times New Roman" w:cs="Times New Roman"/>
          <w:noProof/>
          <w:sz w:val="24"/>
          <w:szCs w:val="24"/>
          <w:lang w:val="en-US"/>
        </w:rPr>
        <w:t>(1995)</w:t>
      </w:r>
      <w:r w:rsidR="002E5223" w:rsidRPr="00AD7CC5">
        <w:rPr>
          <w:rFonts w:ascii="Times New Roman" w:hAnsi="Times New Roman" w:cs="Times New Roman"/>
          <w:sz w:val="24"/>
          <w:szCs w:val="24"/>
          <w:lang w:val="en-US"/>
        </w:rPr>
        <w:fldChar w:fldCharType="end"/>
      </w:r>
      <w:r w:rsidR="00AD3BA8" w:rsidRPr="00AD7CC5">
        <w:rPr>
          <w:rFonts w:ascii="Times New Roman" w:hAnsi="Times New Roman" w:cs="Times New Roman"/>
          <w:sz w:val="24"/>
          <w:szCs w:val="24"/>
          <w:lang w:val="en-US"/>
        </w:rPr>
        <w:t xml:space="preserve">, </w:t>
      </w:r>
      <w:r w:rsidR="000831DB" w:rsidRPr="00AD7CC5">
        <w:rPr>
          <w:rFonts w:ascii="Times New Roman" w:hAnsi="Times New Roman" w:cs="Times New Roman"/>
          <w:sz w:val="24"/>
          <w:szCs w:val="24"/>
          <w:lang w:val="en-US"/>
        </w:rPr>
        <w:t xml:space="preserve">the current study </w:t>
      </w:r>
      <w:r w:rsidR="00035B78" w:rsidRPr="00AD7CC5">
        <w:rPr>
          <w:rFonts w:ascii="Times New Roman" w:hAnsi="Times New Roman" w:cs="Times New Roman"/>
          <w:sz w:val="24"/>
          <w:szCs w:val="24"/>
          <w:lang w:val="en-US"/>
        </w:rPr>
        <w:t xml:space="preserve">did not find a significant relationship between </w:t>
      </w:r>
      <w:r w:rsidR="001728C0" w:rsidRPr="00AD7CC5">
        <w:rPr>
          <w:rFonts w:ascii="Times New Roman" w:hAnsi="Times New Roman" w:cs="Times New Roman"/>
          <w:sz w:val="24"/>
          <w:szCs w:val="24"/>
          <w:lang w:val="en-US"/>
        </w:rPr>
        <w:t>these variables. Additionally, the current study did not find a significant</w:t>
      </w:r>
      <w:r w:rsidR="00AD3BA8" w:rsidRPr="00AD7CC5">
        <w:rPr>
          <w:rFonts w:ascii="Times New Roman" w:hAnsi="Times New Roman" w:cs="Times New Roman"/>
          <w:sz w:val="24"/>
          <w:szCs w:val="24"/>
          <w:lang w:val="en-US"/>
        </w:rPr>
        <w:t xml:space="preserve"> relati</w:t>
      </w:r>
      <w:r w:rsidR="00286D98" w:rsidRPr="00AD7CC5">
        <w:rPr>
          <w:rFonts w:ascii="Times New Roman" w:hAnsi="Times New Roman" w:cs="Times New Roman"/>
          <w:sz w:val="24"/>
          <w:szCs w:val="24"/>
          <w:lang w:val="en-US"/>
        </w:rPr>
        <w:t>onship</w:t>
      </w:r>
      <w:r w:rsidR="001728C0" w:rsidRPr="00AD7CC5">
        <w:rPr>
          <w:rFonts w:ascii="Times New Roman" w:hAnsi="Times New Roman" w:cs="Times New Roman"/>
          <w:sz w:val="24"/>
          <w:szCs w:val="24"/>
          <w:lang w:val="en-US"/>
        </w:rPr>
        <w:t xml:space="preserve"> between episodic distress and</w:t>
      </w:r>
      <w:r w:rsidR="00286D98" w:rsidRPr="00AD7CC5">
        <w:rPr>
          <w:rFonts w:ascii="Times New Roman" w:hAnsi="Times New Roman" w:cs="Times New Roman"/>
          <w:sz w:val="24"/>
          <w:szCs w:val="24"/>
          <w:lang w:val="en-US"/>
        </w:rPr>
        <w:t xml:space="preserve"> psychosocial context</w:t>
      </w:r>
      <w:r w:rsidR="00813CF5" w:rsidRPr="00AD7CC5">
        <w:rPr>
          <w:rFonts w:ascii="Times New Roman" w:hAnsi="Times New Roman" w:cs="Times New Roman"/>
          <w:sz w:val="24"/>
          <w:szCs w:val="24"/>
          <w:lang w:val="en-US"/>
        </w:rPr>
        <w:t>: i.e., the presence or absence of other people was not associated with episodic distress when controlling for momentary motor state</w:t>
      </w:r>
      <w:r w:rsidR="00286D98" w:rsidRPr="00AD7CC5">
        <w:rPr>
          <w:rFonts w:ascii="Times New Roman" w:hAnsi="Times New Roman" w:cs="Times New Roman"/>
          <w:sz w:val="24"/>
          <w:szCs w:val="24"/>
          <w:lang w:val="en-US"/>
        </w:rPr>
        <w:t>.</w:t>
      </w:r>
    </w:p>
    <w:p w14:paraId="4EAE1E6A" w14:textId="037373F2" w:rsidR="00AD3BA8" w:rsidRPr="00AD7CC5" w:rsidRDefault="00AD3BA8" w:rsidP="00230EB2">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Overall, the results provide further evidence for a relationship between</w:t>
      </w:r>
      <w:r w:rsidR="00FC08B6" w:rsidRPr="00AD7CC5">
        <w:rPr>
          <w:rFonts w:ascii="Times New Roman" w:hAnsi="Times New Roman" w:cs="Times New Roman"/>
          <w:sz w:val="24"/>
          <w:szCs w:val="24"/>
          <w:lang w:val="en-US"/>
        </w:rPr>
        <w:t xml:space="preserve"> episodic</w:t>
      </w:r>
      <w:r w:rsidRPr="00AD7CC5">
        <w:rPr>
          <w:rFonts w:ascii="Times New Roman" w:hAnsi="Times New Roman" w:cs="Times New Roman"/>
          <w:sz w:val="24"/>
          <w:szCs w:val="24"/>
          <w:lang w:val="en-US"/>
        </w:rPr>
        <w:t xml:space="preserve"> distress and</w:t>
      </w:r>
      <w:r w:rsidR="002E3235" w:rsidRPr="00AD7CC5">
        <w:rPr>
          <w:rFonts w:ascii="Times New Roman" w:hAnsi="Times New Roman" w:cs="Times New Roman"/>
          <w:sz w:val="24"/>
          <w:szCs w:val="24"/>
          <w:lang w:val="en-US"/>
        </w:rPr>
        <w:t xml:space="preserve"> momentary</w:t>
      </w:r>
      <w:r w:rsidRPr="00AD7CC5">
        <w:rPr>
          <w:rFonts w:ascii="Times New Roman" w:hAnsi="Times New Roman" w:cs="Times New Roman"/>
          <w:sz w:val="24"/>
          <w:szCs w:val="24"/>
          <w:lang w:val="en-US"/>
        </w:rPr>
        <w:t xml:space="preserve"> motor state (</w:t>
      </w:r>
      <w:r w:rsidR="00264869" w:rsidRPr="00AD7CC5">
        <w:rPr>
          <w:rFonts w:ascii="Times New Roman" w:hAnsi="Times New Roman" w:cs="Times New Roman"/>
          <w:sz w:val="24"/>
          <w:szCs w:val="24"/>
          <w:lang w:val="en-US"/>
        </w:rPr>
        <w:t>h</w:t>
      </w:r>
      <w:r w:rsidRPr="00AD7CC5">
        <w:rPr>
          <w:rFonts w:ascii="Times New Roman" w:hAnsi="Times New Roman" w:cs="Times New Roman"/>
          <w:sz w:val="24"/>
          <w:szCs w:val="24"/>
          <w:lang w:val="en-US"/>
        </w:rPr>
        <w:t xml:space="preserve">ypothesis 1): i.e., </w:t>
      </w:r>
      <w:r w:rsidR="00AE7FB0" w:rsidRPr="00AD7CC5">
        <w:rPr>
          <w:rFonts w:ascii="Times New Roman" w:hAnsi="Times New Roman" w:cs="Times New Roman"/>
          <w:sz w:val="24"/>
          <w:szCs w:val="24"/>
          <w:lang w:val="en-US"/>
        </w:rPr>
        <w:t xml:space="preserve">episodic </w:t>
      </w:r>
      <w:r w:rsidRPr="00AD7CC5">
        <w:rPr>
          <w:rFonts w:ascii="Times New Roman" w:hAnsi="Times New Roman" w:cs="Times New Roman"/>
          <w:sz w:val="24"/>
          <w:szCs w:val="24"/>
          <w:lang w:val="en-US"/>
        </w:rPr>
        <w:t xml:space="preserve">distress is worse during off periods compared to on periods. </w:t>
      </w:r>
      <w:r w:rsidR="00065758" w:rsidRPr="00AD7CC5">
        <w:rPr>
          <w:rFonts w:ascii="Times New Roman" w:hAnsi="Times New Roman" w:cs="Times New Roman"/>
          <w:sz w:val="24"/>
          <w:szCs w:val="24"/>
          <w:lang w:val="en-US"/>
        </w:rPr>
        <w:t xml:space="preserve">However, a counterintuitive </w:t>
      </w:r>
      <w:r w:rsidR="00B75013" w:rsidRPr="00AD7CC5">
        <w:rPr>
          <w:rFonts w:ascii="Times New Roman" w:hAnsi="Times New Roman" w:cs="Times New Roman"/>
          <w:sz w:val="24"/>
          <w:szCs w:val="24"/>
          <w:lang w:val="en-US"/>
        </w:rPr>
        <w:t>pattern was observed for t</w:t>
      </w:r>
      <w:r w:rsidR="00846BC0" w:rsidRPr="00AD7CC5">
        <w:rPr>
          <w:rFonts w:ascii="Times New Roman" w:hAnsi="Times New Roman" w:cs="Times New Roman"/>
          <w:sz w:val="24"/>
          <w:szCs w:val="24"/>
          <w:lang w:val="en-US"/>
        </w:rPr>
        <w:t>he transitional motor states</w:t>
      </w:r>
      <w:r w:rsidR="00627C22" w:rsidRPr="00AD7CC5">
        <w:rPr>
          <w:rFonts w:ascii="Times New Roman" w:hAnsi="Times New Roman" w:cs="Times New Roman"/>
          <w:sz w:val="24"/>
          <w:szCs w:val="24"/>
          <w:lang w:val="en-US"/>
        </w:rPr>
        <w:t xml:space="preserve">: </w:t>
      </w:r>
      <w:r w:rsidR="00FB6DF3" w:rsidRPr="00AD7CC5">
        <w:rPr>
          <w:rFonts w:ascii="Times New Roman" w:hAnsi="Times New Roman" w:cs="Times New Roman"/>
          <w:sz w:val="24"/>
          <w:szCs w:val="24"/>
          <w:lang w:val="en-US"/>
        </w:rPr>
        <w:t xml:space="preserve">i.e., greater episodic distress was reported when participants were </w:t>
      </w:r>
      <w:r w:rsidR="00C86FF6" w:rsidRPr="00AD7CC5">
        <w:rPr>
          <w:rFonts w:ascii="Times New Roman" w:hAnsi="Times New Roman" w:cs="Times New Roman"/>
          <w:sz w:val="24"/>
          <w:szCs w:val="24"/>
          <w:lang w:val="en-US"/>
        </w:rPr>
        <w:t>off-</w:t>
      </w:r>
      <w:r w:rsidR="00FB6DF3" w:rsidRPr="00AD7CC5">
        <w:rPr>
          <w:rFonts w:ascii="Times New Roman" w:hAnsi="Times New Roman" w:cs="Times New Roman"/>
          <w:sz w:val="24"/>
          <w:szCs w:val="24"/>
          <w:lang w:val="en-US"/>
        </w:rPr>
        <w:t>coming</w:t>
      </w:r>
      <w:r w:rsidR="00710CB8" w:rsidRPr="00AD7CC5">
        <w:rPr>
          <w:rFonts w:ascii="Times New Roman" w:hAnsi="Times New Roman" w:cs="Times New Roman"/>
          <w:sz w:val="24"/>
          <w:szCs w:val="24"/>
          <w:lang w:val="en-US"/>
        </w:rPr>
        <w:t>-</w:t>
      </w:r>
      <w:r w:rsidR="00FB6DF3" w:rsidRPr="00AD7CC5">
        <w:rPr>
          <w:rFonts w:ascii="Times New Roman" w:hAnsi="Times New Roman" w:cs="Times New Roman"/>
          <w:sz w:val="24"/>
          <w:szCs w:val="24"/>
          <w:lang w:val="en-US"/>
        </w:rPr>
        <w:t xml:space="preserve">on </w:t>
      </w:r>
      <w:r w:rsidR="0027528C" w:rsidRPr="00AD7CC5">
        <w:rPr>
          <w:rFonts w:ascii="Times New Roman" w:hAnsi="Times New Roman" w:cs="Times New Roman"/>
          <w:sz w:val="24"/>
          <w:szCs w:val="24"/>
          <w:lang w:val="en-US"/>
        </w:rPr>
        <w:t xml:space="preserve">compared to when they were </w:t>
      </w:r>
      <w:r w:rsidR="00710CB8" w:rsidRPr="00AD7CC5">
        <w:rPr>
          <w:rFonts w:ascii="Times New Roman" w:hAnsi="Times New Roman" w:cs="Times New Roman"/>
          <w:sz w:val="24"/>
          <w:szCs w:val="24"/>
          <w:lang w:val="en-US"/>
        </w:rPr>
        <w:t>on-</w:t>
      </w:r>
      <w:r w:rsidR="0027528C" w:rsidRPr="00AD7CC5">
        <w:rPr>
          <w:rFonts w:ascii="Times New Roman" w:hAnsi="Times New Roman" w:cs="Times New Roman"/>
          <w:sz w:val="24"/>
          <w:szCs w:val="24"/>
          <w:lang w:val="en-US"/>
        </w:rPr>
        <w:t>wearing</w:t>
      </w:r>
      <w:r w:rsidR="00710CB8" w:rsidRPr="00AD7CC5">
        <w:rPr>
          <w:rFonts w:ascii="Times New Roman" w:hAnsi="Times New Roman" w:cs="Times New Roman"/>
          <w:sz w:val="24"/>
          <w:szCs w:val="24"/>
          <w:lang w:val="en-US"/>
        </w:rPr>
        <w:t>-</w:t>
      </w:r>
      <w:r w:rsidR="0027528C" w:rsidRPr="00AD7CC5">
        <w:rPr>
          <w:rFonts w:ascii="Times New Roman" w:hAnsi="Times New Roman" w:cs="Times New Roman"/>
          <w:sz w:val="24"/>
          <w:szCs w:val="24"/>
          <w:lang w:val="en-US"/>
        </w:rPr>
        <w:t>off</w:t>
      </w:r>
      <w:r w:rsidR="00495719" w:rsidRPr="00AD7CC5">
        <w:rPr>
          <w:rFonts w:ascii="Times New Roman" w:hAnsi="Times New Roman" w:cs="Times New Roman"/>
          <w:sz w:val="24"/>
          <w:szCs w:val="24"/>
          <w:lang w:val="en-US"/>
        </w:rPr>
        <w:t xml:space="preserve"> (see Figure 1)</w:t>
      </w:r>
      <w:r w:rsidR="00AB33B7" w:rsidRPr="00AD7CC5">
        <w:rPr>
          <w:rFonts w:ascii="Times New Roman" w:hAnsi="Times New Roman" w:cs="Times New Roman"/>
          <w:sz w:val="24"/>
          <w:szCs w:val="24"/>
          <w:lang w:val="en-US"/>
        </w:rPr>
        <w:t xml:space="preserve">. It might be assumed that </w:t>
      </w:r>
      <w:r w:rsidR="00774EEC" w:rsidRPr="00AD7CC5">
        <w:rPr>
          <w:rFonts w:ascii="Times New Roman" w:hAnsi="Times New Roman" w:cs="Times New Roman"/>
          <w:sz w:val="24"/>
          <w:szCs w:val="24"/>
          <w:lang w:val="en-US"/>
        </w:rPr>
        <w:t xml:space="preserve">wearing off would be associated with greater episodic </w:t>
      </w:r>
      <w:r w:rsidR="00E27609" w:rsidRPr="00AD7CC5">
        <w:rPr>
          <w:rFonts w:ascii="Times New Roman" w:hAnsi="Times New Roman" w:cs="Times New Roman"/>
          <w:sz w:val="24"/>
          <w:szCs w:val="24"/>
          <w:lang w:val="en-US"/>
        </w:rPr>
        <w:t xml:space="preserve">distress </w:t>
      </w:r>
      <w:r w:rsidR="00797C15" w:rsidRPr="00AD7CC5">
        <w:rPr>
          <w:rFonts w:ascii="Times New Roman" w:hAnsi="Times New Roman" w:cs="Times New Roman"/>
          <w:sz w:val="24"/>
          <w:szCs w:val="24"/>
          <w:lang w:val="en-US"/>
        </w:rPr>
        <w:t xml:space="preserve">because this signifies the </w:t>
      </w:r>
      <w:r w:rsidR="004874CA" w:rsidRPr="00AD7CC5">
        <w:rPr>
          <w:rFonts w:ascii="Times New Roman" w:hAnsi="Times New Roman" w:cs="Times New Roman"/>
          <w:sz w:val="24"/>
          <w:szCs w:val="24"/>
          <w:lang w:val="en-US"/>
        </w:rPr>
        <w:t xml:space="preserve">onset of </w:t>
      </w:r>
      <w:r w:rsidR="00797C15" w:rsidRPr="00AD7CC5">
        <w:rPr>
          <w:rFonts w:ascii="Times New Roman" w:hAnsi="Times New Roman" w:cs="Times New Roman"/>
          <w:sz w:val="24"/>
          <w:szCs w:val="24"/>
          <w:lang w:val="en-US"/>
        </w:rPr>
        <w:t>worsen</w:t>
      </w:r>
      <w:r w:rsidR="00FB306B" w:rsidRPr="00AD7CC5">
        <w:rPr>
          <w:rFonts w:ascii="Times New Roman" w:hAnsi="Times New Roman" w:cs="Times New Roman"/>
          <w:sz w:val="24"/>
          <w:szCs w:val="24"/>
          <w:lang w:val="en-US"/>
        </w:rPr>
        <w:t xml:space="preserve">ing motor symptoms. </w:t>
      </w:r>
      <w:r w:rsidR="008F5457" w:rsidRPr="00AD7CC5">
        <w:rPr>
          <w:rFonts w:ascii="Times New Roman" w:hAnsi="Times New Roman" w:cs="Times New Roman"/>
          <w:sz w:val="24"/>
          <w:szCs w:val="24"/>
          <w:lang w:val="en-US"/>
        </w:rPr>
        <w:t xml:space="preserve">Possibly, </w:t>
      </w:r>
      <w:r w:rsidR="00501049" w:rsidRPr="00AD7CC5">
        <w:rPr>
          <w:rFonts w:ascii="Times New Roman" w:hAnsi="Times New Roman" w:cs="Times New Roman"/>
          <w:sz w:val="24"/>
          <w:szCs w:val="24"/>
          <w:lang w:val="en-US"/>
        </w:rPr>
        <w:t xml:space="preserve">when </w:t>
      </w:r>
      <w:r w:rsidR="00881D38" w:rsidRPr="00AD7CC5">
        <w:rPr>
          <w:rFonts w:ascii="Times New Roman" w:hAnsi="Times New Roman" w:cs="Times New Roman"/>
          <w:sz w:val="24"/>
          <w:szCs w:val="24"/>
          <w:lang w:val="en-US"/>
        </w:rPr>
        <w:t xml:space="preserve">individuals are waiting to come on, they might engage in </w:t>
      </w:r>
      <w:r w:rsidR="008211FC" w:rsidRPr="00AD7CC5">
        <w:rPr>
          <w:rFonts w:ascii="Times New Roman" w:hAnsi="Times New Roman" w:cs="Times New Roman"/>
          <w:sz w:val="24"/>
          <w:szCs w:val="24"/>
          <w:lang w:val="en-US"/>
        </w:rPr>
        <w:t>increased symptom focus (part of the CAS</w:t>
      </w:r>
      <w:r w:rsidR="00501049" w:rsidRPr="00AD7CC5">
        <w:rPr>
          <w:rFonts w:ascii="Times New Roman" w:hAnsi="Times New Roman" w:cs="Times New Roman"/>
          <w:sz w:val="24"/>
          <w:szCs w:val="24"/>
          <w:lang w:val="en-US"/>
        </w:rPr>
        <w:t xml:space="preserve">, which this study </w:t>
      </w:r>
      <w:r w:rsidR="00C871A7" w:rsidRPr="00AD7CC5">
        <w:rPr>
          <w:rFonts w:ascii="Times New Roman" w:hAnsi="Times New Roman" w:cs="Times New Roman"/>
          <w:sz w:val="24"/>
          <w:szCs w:val="24"/>
          <w:lang w:val="en-US"/>
        </w:rPr>
        <w:t>found was associated with episodic distress</w:t>
      </w:r>
      <w:r w:rsidR="008211FC" w:rsidRPr="00AD7CC5">
        <w:rPr>
          <w:rFonts w:ascii="Times New Roman" w:hAnsi="Times New Roman" w:cs="Times New Roman"/>
          <w:sz w:val="24"/>
          <w:szCs w:val="24"/>
          <w:lang w:val="en-US"/>
        </w:rPr>
        <w:t>)</w:t>
      </w:r>
      <w:r w:rsidR="003D15F3" w:rsidRPr="00AD7CC5">
        <w:rPr>
          <w:rFonts w:ascii="Times New Roman" w:hAnsi="Times New Roman" w:cs="Times New Roman"/>
          <w:sz w:val="24"/>
          <w:szCs w:val="24"/>
          <w:lang w:val="en-US"/>
        </w:rPr>
        <w:t xml:space="preserve"> to monitor for any improvement</w:t>
      </w:r>
      <w:r w:rsidR="00100470" w:rsidRPr="00AD7CC5">
        <w:rPr>
          <w:rFonts w:ascii="Times New Roman" w:hAnsi="Times New Roman" w:cs="Times New Roman"/>
          <w:sz w:val="24"/>
          <w:szCs w:val="24"/>
          <w:lang w:val="en-US"/>
        </w:rPr>
        <w:t xml:space="preserve"> be</w:t>
      </w:r>
      <w:r w:rsidR="00D97D2C" w:rsidRPr="00AD7CC5">
        <w:rPr>
          <w:rFonts w:ascii="Times New Roman" w:hAnsi="Times New Roman" w:cs="Times New Roman"/>
          <w:sz w:val="24"/>
          <w:szCs w:val="24"/>
          <w:lang w:val="en-US"/>
        </w:rPr>
        <w:t xml:space="preserve">cause of concerns about </w:t>
      </w:r>
      <w:r w:rsidR="00B077EE" w:rsidRPr="00AD7CC5">
        <w:rPr>
          <w:rFonts w:ascii="Times New Roman" w:hAnsi="Times New Roman" w:cs="Times New Roman"/>
          <w:sz w:val="24"/>
          <w:szCs w:val="24"/>
          <w:lang w:val="en-US"/>
        </w:rPr>
        <w:t>delayed</w:t>
      </w:r>
      <w:r w:rsidR="00A750A0" w:rsidRPr="00AD7CC5">
        <w:rPr>
          <w:rFonts w:ascii="Times New Roman" w:hAnsi="Times New Roman" w:cs="Times New Roman"/>
          <w:sz w:val="24"/>
          <w:szCs w:val="24"/>
          <w:lang w:val="en-US"/>
        </w:rPr>
        <w:t xml:space="preserve"> </w:t>
      </w:r>
      <w:r w:rsidR="00B077EE" w:rsidRPr="00AD7CC5">
        <w:rPr>
          <w:rFonts w:ascii="Times New Roman" w:hAnsi="Times New Roman" w:cs="Times New Roman"/>
          <w:sz w:val="24"/>
          <w:szCs w:val="24"/>
          <w:lang w:val="en-US"/>
        </w:rPr>
        <w:t xml:space="preserve">on and no effect </w:t>
      </w:r>
      <w:r w:rsidR="00AF3A3C" w:rsidRPr="00AD7CC5">
        <w:rPr>
          <w:rFonts w:ascii="Times New Roman" w:hAnsi="Times New Roman" w:cs="Times New Roman"/>
          <w:sz w:val="24"/>
          <w:szCs w:val="24"/>
          <w:lang w:val="en-US"/>
        </w:rPr>
        <w:t>DRT dose-responses</w:t>
      </w:r>
      <w:r w:rsidR="0027528C" w:rsidRPr="00AD7CC5">
        <w:rPr>
          <w:rFonts w:ascii="Times New Roman" w:hAnsi="Times New Roman" w:cs="Times New Roman"/>
          <w:sz w:val="24"/>
          <w:szCs w:val="24"/>
          <w:lang w:val="en-US"/>
        </w:rPr>
        <w:t>.</w:t>
      </w:r>
      <w:r w:rsidR="00676996" w:rsidRPr="00AD7CC5">
        <w:rPr>
          <w:rFonts w:ascii="Times New Roman" w:hAnsi="Times New Roman" w:cs="Times New Roman"/>
          <w:sz w:val="24"/>
          <w:szCs w:val="24"/>
          <w:lang w:val="en-US"/>
        </w:rPr>
        <w:t xml:space="preserve"> Whereas, </w:t>
      </w:r>
      <w:r w:rsidR="001438EC" w:rsidRPr="00AD7CC5">
        <w:rPr>
          <w:rFonts w:ascii="Times New Roman" w:hAnsi="Times New Roman" w:cs="Times New Roman"/>
          <w:sz w:val="24"/>
          <w:szCs w:val="24"/>
          <w:lang w:val="en-US"/>
        </w:rPr>
        <w:t>once</w:t>
      </w:r>
      <w:r w:rsidR="00676996" w:rsidRPr="00AD7CC5">
        <w:rPr>
          <w:rFonts w:ascii="Times New Roman" w:hAnsi="Times New Roman" w:cs="Times New Roman"/>
          <w:sz w:val="24"/>
          <w:szCs w:val="24"/>
          <w:lang w:val="en-US"/>
        </w:rPr>
        <w:t xml:space="preserve"> wearing off has been identified</w:t>
      </w:r>
      <w:r w:rsidR="00497ACE" w:rsidRPr="00AD7CC5">
        <w:rPr>
          <w:rFonts w:ascii="Times New Roman" w:hAnsi="Times New Roman" w:cs="Times New Roman"/>
          <w:sz w:val="24"/>
          <w:szCs w:val="24"/>
          <w:lang w:val="en-US"/>
        </w:rPr>
        <w:t>, the focus is more on practical coping strategies (e.g., taking medication)</w:t>
      </w:r>
      <w:r w:rsidR="00846BC0" w:rsidRPr="00AD7CC5">
        <w:rPr>
          <w:rFonts w:ascii="Times New Roman" w:hAnsi="Times New Roman" w:cs="Times New Roman"/>
          <w:sz w:val="24"/>
          <w:szCs w:val="24"/>
          <w:lang w:val="en-US"/>
        </w:rPr>
        <w:t>.</w:t>
      </w:r>
      <w:r w:rsidR="00810FE1" w:rsidRPr="00AD7CC5">
        <w:rPr>
          <w:rFonts w:ascii="Times New Roman" w:hAnsi="Times New Roman" w:cs="Times New Roman"/>
          <w:sz w:val="24"/>
          <w:szCs w:val="24"/>
          <w:lang w:val="en-US"/>
        </w:rPr>
        <w:t xml:space="preserve"> Some support for this interpretation is offered by the </w:t>
      </w:r>
      <w:r w:rsidR="00E41C84" w:rsidRPr="00AD7CC5">
        <w:rPr>
          <w:rFonts w:ascii="Times New Roman" w:hAnsi="Times New Roman" w:cs="Times New Roman"/>
          <w:sz w:val="24"/>
          <w:szCs w:val="24"/>
          <w:lang w:val="en-US"/>
        </w:rPr>
        <w:t>spaghetti plots (Figure 2)</w:t>
      </w:r>
      <w:r w:rsidR="00BB71E6" w:rsidRPr="00AD7CC5">
        <w:rPr>
          <w:rFonts w:ascii="Times New Roman" w:hAnsi="Times New Roman" w:cs="Times New Roman"/>
          <w:sz w:val="24"/>
          <w:szCs w:val="24"/>
          <w:lang w:val="en-US"/>
        </w:rPr>
        <w:t xml:space="preserve">, which suggests that CAS activation has </w:t>
      </w:r>
      <w:r w:rsidR="00B867FC" w:rsidRPr="00AD7CC5">
        <w:rPr>
          <w:rFonts w:ascii="Times New Roman" w:hAnsi="Times New Roman" w:cs="Times New Roman"/>
          <w:sz w:val="24"/>
          <w:szCs w:val="24"/>
          <w:lang w:val="en-US"/>
        </w:rPr>
        <w:t xml:space="preserve">little relationship to episodic distress </w:t>
      </w:r>
      <w:r w:rsidR="004916B2" w:rsidRPr="00AD7CC5">
        <w:rPr>
          <w:rFonts w:ascii="Times New Roman" w:hAnsi="Times New Roman" w:cs="Times New Roman"/>
          <w:sz w:val="24"/>
          <w:szCs w:val="24"/>
          <w:lang w:val="en-US"/>
        </w:rPr>
        <w:t>when on-wearing-off compared to off-coming-on</w:t>
      </w:r>
      <w:r w:rsidR="00E41C84" w:rsidRPr="00AD7CC5">
        <w:rPr>
          <w:rFonts w:ascii="Times New Roman" w:hAnsi="Times New Roman" w:cs="Times New Roman"/>
          <w:sz w:val="24"/>
          <w:szCs w:val="24"/>
          <w:lang w:val="en-US"/>
        </w:rPr>
        <w:t>.</w:t>
      </w:r>
      <w:r w:rsidR="008A49D2" w:rsidRPr="00AD7CC5">
        <w:rPr>
          <w:rFonts w:ascii="Times New Roman" w:hAnsi="Times New Roman" w:cs="Times New Roman"/>
          <w:sz w:val="24"/>
          <w:szCs w:val="24"/>
          <w:lang w:val="en-US"/>
        </w:rPr>
        <w:t xml:space="preserve"> While the pattern </w:t>
      </w:r>
      <w:r w:rsidR="001A74F5" w:rsidRPr="00AD7CC5">
        <w:rPr>
          <w:rFonts w:ascii="Times New Roman" w:hAnsi="Times New Roman" w:cs="Times New Roman"/>
          <w:sz w:val="24"/>
          <w:szCs w:val="24"/>
          <w:lang w:val="en-US"/>
        </w:rPr>
        <w:t>r</w:t>
      </w:r>
      <w:r w:rsidR="008A49D2" w:rsidRPr="00AD7CC5">
        <w:rPr>
          <w:rFonts w:ascii="Times New Roman" w:hAnsi="Times New Roman" w:cs="Times New Roman"/>
          <w:sz w:val="24"/>
          <w:szCs w:val="24"/>
          <w:lang w:val="en-US"/>
        </w:rPr>
        <w:t xml:space="preserve">elative to on and off </w:t>
      </w:r>
      <w:r w:rsidR="001C7605" w:rsidRPr="00AD7CC5">
        <w:rPr>
          <w:rFonts w:ascii="Times New Roman" w:hAnsi="Times New Roman" w:cs="Times New Roman"/>
          <w:sz w:val="24"/>
          <w:szCs w:val="24"/>
          <w:lang w:val="en-US"/>
        </w:rPr>
        <w:t>periods</w:t>
      </w:r>
      <w:r w:rsidR="008A49D2" w:rsidRPr="00AD7CC5">
        <w:rPr>
          <w:rFonts w:ascii="Times New Roman" w:hAnsi="Times New Roman" w:cs="Times New Roman"/>
          <w:sz w:val="24"/>
          <w:szCs w:val="24"/>
          <w:lang w:val="en-US"/>
        </w:rPr>
        <w:t xml:space="preserve"> may reflect interactions between motor and non-motor factors, the results may also reflect limited power to separate out subtle difference</w:t>
      </w:r>
      <w:r w:rsidR="001C7605" w:rsidRPr="00AD7CC5">
        <w:rPr>
          <w:rFonts w:ascii="Times New Roman" w:hAnsi="Times New Roman" w:cs="Times New Roman"/>
          <w:sz w:val="24"/>
          <w:szCs w:val="24"/>
          <w:lang w:val="en-US"/>
        </w:rPr>
        <w:t xml:space="preserve">s in motor state </w:t>
      </w:r>
      <w:r w:rsidR="007456DD" w:rsidRPr="00AD7CC5">
        <w:rPr>
          <w:rFonts w:ascii="Times New Roman" w:hAnsi="Times New Roman" w:cs="Times New Roman"/>
          <w:sz w:val="24"/>
          <w:szCs w:val="24"/>
          <w:lang w:val="en-US"/>
        </w:rPr>
        <w:t>and/</w:t>
      </w:r>
      <w:r w:rsidR="001C7605" w:rsidRPr="00AD7CC5">
        <w:rPr>
          <w:rFonts w:ascii="Times New Roman" w:hAnsi="Times New Roman" w:cs="Times New Roman"/>
          <w:sz w:val="24"/>
          <w:szCs w:val="24"/>
          <w:lang w:val="en-US"/>
        </w:rPr>
        <w:t xml:space="preserve">or </w:t>
      </w:r>
      <w:r w:rsidR="008A49D2" w:rsidRPr="00AD7CC5">
        <w:rPr>
          <w:rFonts w:ascii="Times New Roman" w:hAnsi="Times New Roman" w:cs="Times New Roman"/>
          <w:sz w:val="24"/>
          <w:szCs w:val="24"/>
          <w:lang w:val="en-US"/>
        </w:rPr>
        <w:t>reliability of self-report.</w:t>
      </w:r>
      <w:r w:rsidR="00B75013" w:rsidRPr="00AD7CC5">
        <w:rPr>
          <w:rFonts w:ascii="Times New Roman" w:hAnsi="Times New Roman" w:cs="Times New Roman"/>
          <w:sz w:val="24"/>
          <w:szCs w:val="24"/>
          <w:lang w:val="en-US"/>
        </w:rPr>
        <w:t xml:space="preserve"> </w:t>
      </w:r>
      <w:r w:rsidRPr="00AD7CC5">
        <w:rPr>
          <w:rFonts w:ascii="Times New Roman" w:hAnsi="Times New Roman" w:cs="Times New Roman"/>
          <w:sz w:val="24"/>
          <w:szCs w:val="24"/>
          <w:lang w:val="en-US"/>
        </w:rPr>
        <w:t xml:space="preserve">This study also offers partial support for the second hypothesis: </w:t>
      </w:r>
      <w:r w:rsidR="008668B7" w:rsidRPr="00AD7CC5">
        <w:rPr>
          <w:rFonts w:ascii="Times New Roman" w:hAnsi="Times New Roman" w:cs="Times New Roman"/>
          <w:sz w:val="24"/>
          <w:szCs w:val="24"/>
          <w:lang w:val="en-US"/>
        </w:rPr>
        <w:t xml:space="preserve">i.e., </w:t>
      </w:r>
      <w:r w:rsidR="0047205D" w:rsidRPr="00AD7CC5">
        <w:rPr>
          <w:rFonts w:ascii="Times New Roman" w:hAnsi="Times New Roman" w:cs="Times New Roman"/>
          <w:sz w:val="24"/>
          <w:szCs w:val="24"/>
          <w:lang w:val="en-US"/>
        </w:rPr>
        <w:t xml:space="preserve">episodic </w:t>
      </w:r>
      <w:r w:rsidRPr="00AD7CC5">
        <w:rPr>
          <w:rFonts w:ascii="Times New Roman" w:hAnsi="Times New Roman" w:cs="Times New Roman"/>
          <w:sz w:val="24"/>
          <w:szCs w:val="24"/>
          <w:lang w:val="en-US"/>
        </w:rPr>
        <w:t xml:space="preserve">distress is greater at times </w:t>
      </w:r>
      <w:r w:rsidRPr="00AD7CC5">
        <w:rPr>
          <w:rFonts w:ascii="Times New Roman" w:hAnsi="Times New Roman" w:cs="Times New Roman"/>
          <w:sz w:val="24"/>
          <w:szCs w:val="24"/>
          <w:lang w:val="en-US"/>
        </w:rPr>
        <w:lastRenderedPageBreak/>
        <w:t>when a person i</w:t>
      </w:r>
      <w:r w:rsidR="001E5AE1" w:rsidRPr="00AD7CC5">
        <w:rPr>
          <w:rFonts w:ascii="Times New Roman" w:hAnsi="Times New Roman" w:cs="Times New Roman"/>
          <w:sz w:val="24"/>
          <w:szCs w:val="24"/>
          <w:lang w:val="en-US"/>
        </w:rPr>
        <w:t>s</w:t>
      </w:r>
      <w:r w:rsidRPr="00AD7CC5">
        <w:rPr>
          <w:rFonts w:ascii="Times New Roman" w:hAnsi="Times New Roman" w:cs="Times New Roman"/>
          <w:sz w:val="24"/>
          <w:szCs w:val="24"/>
          <w:lang w:val="en-US"/>
        </w:rPr>
        <w:t xml:space="preserve"> engaging in </w:t>
      </w:r>
      <w:r w:rsidR="00344636" w:rsidRPr="00AD7CC5">
        <w:rPr>
          <w:rFonts w:ascii="Times New Roman" w:hAnsi="Times New Roman" w:cs="Times New Roman"/>
          <w:sz w:val="24"/>
          <w:szCs w:val="24"/>
          <w:lang w:val="en-US"/>
        </w:rPr>
        <w:t xml:space="preserve">the </w:t>
      </w:r>
      <w:r w:rsidR="001E5AE1" w:rsidRPr="00AD7CC5">
        <w:rPr>
          <w:rFonts w:ascii="Times New Roman" w:hAnsi="Times New Roman" w:cs="Times New Roman"/>
          <w:sz w:val="24"/>
          <w:szCs w:val="24"/>
          <w:lang w:val="en-US"/>
        </w:rPr>
        <w:t>CAS</w:t>
      </w:r>
      <w:r w:rsidRPr="00AD7CC5">
        <w:rPr>
          <w:rFonts w:ascii="Times New Roman" w:hAnsi="Times New Roman" w:cs="Times New Roman"/>
          <w:sz w:val="24"/>
          <w:szCs w:val="24"/>
          <w:lang w:val="en-US"/>
        </w:rPr>
        <w:t xml:space="preserve"> and generally higher in </w:t>
      </w:r>
      <w:r w:rsidR="00AE36A0" w:rsidRPr="00AD7CC5">
        <w:rPr>
          <w:rFonts w:ascii="Times New Roman" w:hAnsi="Times New Roman" w:cs="Times New Roman"/>
          <w:sz w:val="24"/>
          <w:szCs w:val="24"/>
          <w:lang w:val="en-US"/>
        </w:rPr>
        <w:t>those individuals</w:t>
      </w:r>
      <w:r w:rsidRPr="00AD7CC5">
        <w:rPr>
          <w:rFonts w:ascii="Times New Roman" w:hAnsi="Times New Roman" w:cs="Times New Roman"/>
          <w:sz w:val="24"/>
          <w:szCs w:val="24"/>
          <w:lang w:val="en-US"/>
        </w:rPr>
        <w:t xml:space="preserve"> holding negative metacognitive beliefs </w:t>
      </w:r>
      <w:r w:rsidR="00AE36A0" w:rsidRPr="00AD7CC5">
        <w:rPr>
          <w:rFonts w:ascii="Times New Roman" w:hAnsi="Times New Roman" w:cs="Times New Roman"/>
          <w:sz w:val="24"/>
          <w:szCs w:val="24"/>
          <w:lang w:val="en-US"/>
        </w:rPr>
        <w:t>about</w:t>
      </w:r>
      <w:r w:rsidR="0081567C" w:rsidRPr="00AD7CC5">
        <w:rPr>
          <w:rFonts w:ascii="Times New Roman" w:hAnsi="Times New Roman" w:cs="Times New Roman"/>
          <w:sz w:val="24"/>
          <w:szCs w:val="24"/>
          <w:lang w:val="en-US"/>
        </w:rPr>
        <w:t xml:space="preserve"> symptom control </w:t>
      </w:r>
      <w:r w:rsidR="00DE5FD1" w:rsidRPr="00AD7CC5">
        <w:rPr>
          <w:rFonts w:ascii="Times New Roman" w:hAnsi="Times New Roman" w:cs="Times New Roman"/>
          <w:sz w:val="24"/>
          <w:szCs w:val="24"/>
          <w:lang w:val="en-US"/>
        </w:rPr>
        <w:t>(independently of motor state).</w:t>
      </w:r>
      <w:r w:rsidR="008E30C8" w:rsidRPr="00AD7CC5">
        <w:rPr>
          <w:rFonts w:ascii="Times New Roman" w:hAnsi="Times New Roman" w:cs="Times New Roman"/>
          <w:sz w:val="24"/>
          <w:szCs w:val="24"/>
          <w:lang w:val="en-US"/>
        </w:rPr>
        <w:t xml:space="preserve"> </w:t>
      </w:r>
      <w:r w:rsidRPr="00AD7CC5">
        <w:rPr>
          <w:rFonts w:ascii="Times New Roman" w:hAnsi="Times New Roman" w:cs="Times New Roman"/>
          <w:sz w:val="24"/>
          <w:szCs w:val="24"/>
          <w:lang w:val="en-US"/>
        </w:rPr>
        <w:t xml:space="preserve">The significance of the CAS and negative metacognitions in predicting episodic distress align with an earlier model suggested by Brown and Fernie’s </w:t>
      </w:r>
      <w:r w:rsidR="00C850DB" w:rsidRPr="00AD7CC5">
        <w:rPr>
          <w:rFonts w:ascii="Times New Roman" w:hAnsi="Times New Roman" w:cs="Times New Roman"/>
          <w:sz w:val="24"/>
          <w:szCs w:val="24"/>
          <w:lang w:val="en-US"/>
        </w:rPr>
        <w:fldChar w:fldCharType="begin">
          <w:fldData xml:space="preserve">PEVuZE5vdGU+PENpdGUgRXhjbHVkZUF1dGg9IjEiPjxBdXRob3I+QnJvd248L0F1dGhvcj48WWVh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</w:fldData>
        </w:fldChar>
      </w:r>
      <w:r w:rsidR="003020B2" w:rsidRPr="00AD7CC5">
        <w:rPr>
          <w:rFonts w:ascii="Times New Roman" w:hAnsi="Times New Roman" w:cs="Times New Roman"/>
          <w:sz w:val="24"/>
          <w:szCs w:val="24"/>
          <w:lang w:val="en-US"/>
        </w:rPr>
        <w:instrText xml:space="preserve"> ADDIN EN.CITE </w:instrText>
      </w:r>
      <w:r w:rsidR="003020B2" w:rsidRPr="00AD7CC5">
        <w:rPr>
          <w:rFonts w:ascii="Times New Roman" w:hAnsi="Times New Roman" w:cs="Times New Roman"/>
          <w:sz w:val="24"/>
          <w:szCs w:val="24"/>
          <w:lang w:val="en-US"/>
        </w:rPr>
        <w:fldChar w:fldCharType="begin">
          <w:fldData xml:space="preserve">PEVuZE5vdGU+PENpdGUgRXhjbHVkZUF1dGg9IjEiPjxBdXRob3I+QnJvd248L0F1dGhvcj48WWVh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</w:fldData>
        </w:fldChar>
      </w:r>
      <w:r w:rsidR="003020B2" w:rsidRPr="00AD7CC5">
        <w:rPr>
          <w:rFonts w:ascii="Times New Roman" w:hAnsi="Times New Roman" w:cs="Times New Roman"/>
          <w:sz w:val="24"/>
          <w:szCs w:val="24"/>
          <w:lang w:val="en-US"/>
        </w:rPr>
        <w:instrText xml:space="preserve"> ADDIN EN.CITE.DATA </w:instrText>
      </w:r>
      <w:r w:rsidR="003020B2" w:rsidRPr="00AD7CC5">
        <w:rPr>
          <w:rFonts w:ascii="Times New Roman" w:hAnsi="Times New Roman" w:cs="Times New Roman"/>
          <w:sz w:val="24"/>
          <w:szCs w:val="24"/>
          <w:lang w:val="en-US"/>
        </w:rPr>
      </w:r>
      <w:r w:rsidR="003020B2" w:rsidRPr="00AD7CC5">
        <w:rPr>
          <w:rFonts w:ascii="Times New Roman" w:hAnsi="Times New Roman" w:cs="Times New Roman"/>
          <w:sz w:val="24"/>
          <w:szCs w:val="24"/>
          <w:lang w:val="en-US"/>
        </w:rPr>
        <w:fldChar w:fldCharType="end"/>
      </w:r>
      <w:r w:rsidR="00C850DB" w:rsidRPr="00AD7CC5">
        <w:rPr>
          <w:rFonts w:ascii="Times New Roman" w:hAnsi="Times New Roman" w:cs="Times New Roman"/>
          <w:sz w:val="24"/>
          <w:szCs w:val="24"/>
          <w:lang w:val="en-US"/>
        </w:rPr>
      </w:r>
      <w:r w:rsidR="00C850DB" w:rsidRPr="00AD7CC5">
        <w:rPr>
          <w:rFonts w:ascii="Times New Roman" w:hAnsi="Times New Roman" w:cs="Times New Roman"/>
          <w:sz w:val="24"/>
          <w:szCs w:val="24"/>
          <w:lang w:val="en-US"/>
        </w:rPr>
        <w:fldChar w:fldCharType="separate"/>
      </w:r>
      <w:r w:rsidR="003020B2" w:rsidRPr="00AD7CC5">
        <w:rPr>
          <w:rFonts w:ascii="Times New Roman" w:hAnsi="Times New Roman" w:cs="Times New Roman"/>
          <w:noProof/>
          <w:sz w:val="24"/>
          <w:szCs w:val="24"/>
          <w:lang w:val="en-US"/>
        </w:rPr>
        <w:t>(2015)</w:t>
      </w:r>
      <w:r w:rsidR="00C850DB" w:rsidRPr="00AD7CC5">
        <w:rPr>
          <w:rFonts w:ascii="Times New Roman" w:hAnsi="Times New Roman" w:cs="Times New Roman"/>
          <w:sz w:val="24"/>
          <w:szCs w:val="24"/>
          <w:lang w:val="en-US"/>
        </w:rPr>
        <w:fldChar w:fldCharType="end"/>
      </w:r>
      <w:r w:rsidR="00230EB2" w:rsidRPr="00AD7CC5">
        <w:rPr>
          <w:rFonts w:ascii="Times New Roman" w:hAnsi="Times New Roman" w:cs="Times New Roman"/>
          <w:sz w:val="24"/>
          <w:szCs w:val="24"/>
          <w:lang w:val="en-US"/>
        </w:rPr>
        <w:t xml:space="preserve">, although their </w:t>
      </w:r>
      <w:r w:rsidR="00707220" w:rsidRPr="00AD7CC5">
        <w:rPr>
          <w:rFonts w:ascii="Times New Roman" w:hAnsi="Times New Roman" w:cs="Times New Roman"/>
          <w:sz w:val="24"/>
          <w:szCs w:val="24"/>
          <w:lang w:val="en-US"/>
        </w:rPr>
        <w:t>hypothesized</w:t>
      </w:r>
      <w:r w:rsidR="00D67DE5" w:rsidRPr="00AD7CC5">
        <w:rPr>
          <w:rFonts w:ascii="Times New Roman" w:hAnsi="Times New Roman" w:cs="Times New Roman"/>
          <w:sz w:val="24"/>
          <w:szCs w:val="24"/>
          <w:lang w:val="en-US"/>
        </w:rPr>
        <w:t xml:space="preserve"> r</w:t>
      </w:r>
      <w:r w:rsidRPr="00AD7CC5">
        <w:rPr>
          <w:rFonts w:ascii="Times New Roman" w:hAnsi="Times New Roman" w:cs="Times New Roman"/>
          <w:sz w:val="24"/>
          <w:szCs w:val="24"/>
          <w:lang w:val="en-US"/>
        </w:rPr>
        <w:t>ole of positive metacognitions was not supported by the present data</w:t>
      </w:r>
      <w:r w:rsidR="006F2C62" w:rsidRPr="00AD7CC5">
        <w:rPr>
          <w:rFonts w:ascii="Times New Roman" w:hAnsi="Times New Roman" w:cs="Times New Roman"/>
          <w:sz w:val="24"/>
          <w:szCs w:val="24"/>
          <w:lang w:val="en-US"/>
        </w:rPr>
        <w:t>.</w:t>
      </w:r>
    </w:p>
    <w:p w14:paraId="08D1AD24" w14:textId="117240EC" w:rsidR="00AD3BA8" w:rsidRPr="00AD7CC5" w:rsidRDefault="00087B10" w:rsidP="00AD3BA8">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These present results</w:t>
      </w:r>
      <w:r w:rsidR="00AD3BA8" w:rsidRPr="00AD7CC5">
        <w:rPr>
          <w:rFonts w:ascii="Times New Roman" w:hAnsi="Times New Roman" w:cs="Times New Roman"/>
          <w:sz w:val="24"/>
          <w:szCs w:val="24"/>
          <w:lang w:val="en-US"/>
        </w:rPr>
        <w:t xml:space="preserve"> suggest </w:t>
      </w:r>
      <w:r w:rsidR="008A49D2" w:rsidRPr="00AD7CC5">
        <w:rPr>
          <w:rFonts w:ascii="Times New Roman" w:hAnsi="Times New Roman" w:cs="Times New Roman"/>
          <w:sz w:val="24"/>
          <w:szCs w:val="24"/>
          <w:lang w:val="en-US"/>
        </w:rPr>
        <w:t xml:space="preserve">novel potential </w:t>
      </w:r>
      <w:r w:rsidR="00AD3BA8" w:rsidRPr="00AD7CC5">
        <w:rPr>
          <w:rFonts w:ascii="Times New Roman" w:hAnsi="Times New Roman" w:cs="Times New Roman"/>
          <w:sz w:val="24"/>
          <w:szCs w:val="24"/>
          <w:lang w:val="en-US"/>
        </w:rPr>
        <w:t>target</w:t>
      </w:r>
      <w:r w:rsidR="008A49D2" w:rsidRPr="00AD7CC5">
        <w:rPr>
          <w:rFonts w:ascii="Times New Roman" w:hAnsi="Times New Roman" w:cs="Times New Roman"/>
          <w:sz w:val="24"/>
          <w:szCs w:val="24"/>
          <w:lang w:val="en-US"/>
        </w:rPr>
        <w:t>s</w:t>
      </w:r>
      <w:r w:rsidR="00AD3BA8" w:rsidRPr="00AD7CC5">
        <w:rPr>
          <w:rFonts w:ascii="Times New Roman" w:hAnsi="Times New Roman" w:cs="Times New Roman"/>
          <w:sz w:val="24"/>
          <w:szCs w:val="24"/>
          <w:lang w:val="en-US"/>
        </w:rPr>
        <w:t xml:space="preserve"> for a non-pharmacological intervention aiming to reduce </w:t>
      </w:r>
      <w:r w:rsidR="004217AD" w:rsidRPr="00AD7CC5">
        <w:rPr>
          <w:rFonts w:ascii="Times New Roman" w:hAnsi="Times New Roman" w:cs="Times New Roman"/>
          <w:sz w:val="24"/>
          <w:szCs w:val="24"/>
          <w:lang w:val="en-US"/>
        </w:rPr>
        <w:t>motor fluctuation</w:t>
      </w:r>
      <w:r w:rsidR="00AD3BA8" w:rsidRPr="00AD7CC5">
        <w:rPr>
          <w:rFonts w:ascii="Times New Roman" w:hAnsi="Times New Roman" w:cs="Times New Roman"/>
          <w:sz w:val="24"/>
          <w:szCs w:val="24"/>
          <w:lang w:val="en-US"/>
        </w:rPr>
        <w:t xml:space="preserve">-related distress in PD. Metacognitive Therapy </w:t>
      </w:r>
      <w:r w:rsidR="009A6A56" w:rsidRPr="00AD7CC5">
        <w:rPr>
          <w:rFonts w:ascii="Times New Roman" w:hAnsi="Times New Roman" w:cs="Times New Roman"/>
          <w:sz w:val="24"/>
          <w:szCs w:val="24"/>
          <w:lang w:val="en-US"/>
        </w:rPr>
        <w:fldChar w:fldCharType="begin"/>
      </w:r>
      <w:r w:rsidR="003020B2" w:rsidRPr="00AD7CC5">
        <w:rPr>
          <w:rFonts w:ascii="Times New Roman" w:hAnsi="Times New Roman" w:cs="Times New Roman"/>
          <w:sz w:val="24"/>
          <w:szCs w:val="24"/>
          <w:lang w:val="en-US"/>
        </w:rPr>
        <w:instrText xml:space="preserve"> ADDIN EN.CITE &lt;EndNote&gt;&lt;Cite&gt;&lt;Author&gt;Wells&lt;/Author&gt;&lt;Year&gt;2009&lt;/Year&gt;&lt;RecNum&gt;4222&lt;/RecNum&gt;&lt;Prefix&gt;MCT`; &lt;/Prefix&gt;&lt;DisplayText&gt;(MCT; Wells, 2009)&lt;/DisplayText&gt;&lt;record&gt;&lt;rec-number&gt;4222&lt;/rec-number&gt;&lt;foreign-keys&gt;&lt;key app="EN" db-id="vwsswtd5udff93err055tv9orfd0pvevravv" timestamp="1419027345"&gt;4222&lt;/key&gt;&lt;/foreign-keys&gt;&lt;ref-type name="Book"&gt;6&lt;/ref-type&gt;&lt;contributors&gt;&lt;authors&gt;&lt;author&gt;Wells, A.&lt;/author&gt;&lt;/authors&gt;&lt;/contributors&gt;&lt;titles&gt;&lt;title&gt;Metacognitive therapy for anxiety and depression&lt;/title&gt;&lt;/titles&gt;&lt;dates&gt;&lt;year&gt;2009&lt;/year&gt;&lt;/dates&gt;&lt;publisher&gt;Guilford press&lt;/publisher&gt;&lt;isbn&gt;1609184963&lt;/isbn&gt;&lt;urls&gt;&lt;/urls&gt;&lt;/record&gt;&lt;/Cite&gt;&lt;/EndNote&gt;</w:instrText>
      </w:r>
      <w:r w:rsidR="009A6A56" w:rsidRPr="00AD7CC5">
        <w:rPr>
          <w:rFonts w:ascii="Times New Roman" w:hAnsi="Times New Roman" w:cs="Times New Roman"/>
          <w:sz w:val="24"/>
          <w:szCs w:val="24"/>
          <w:lang w:val="en-US"/>
        </w:rPr>
        <w:fldChar w:fldCharType="separate"/>
      </w:r>
      <w:r w:rsidR="003020B2" w:rsidRPr="00AD7CC5">
        <w:rPr>
          <w:rFonts w:ascii="Times New Roman" w:hAnsi="Times New Roman" w:cs="Times New Roman"/>
          <w:noProof/>
          <w:sz w:val="24"/>
          <w:szCs w:val="24"/>
          <w:lang w:val="en-US"/>
        </w:rPr>
        <w:t>(MCT; Wells, 2009)</w:t>
      </w:r>
      <w:r w:rsidR="009A6A56" w:rsidRPr="00AD7CC5">
        <w:rPr>
          <w:rFonts w:ascii="Times New Roman" w:hAnsi="Times New Roman" w:cs="Times New Roman"/>
          <w:sz w:val="24"/>
          <w:szCs w:val="24"/>
          <w:lang w:val="en-US"/>
        </w:rPr>
        <w:fldChar w:fldCharType="end"/>
      </w:r>
      <w:r w:rsidR="00576B4B" w:rsidRPr="00AD7CC5">
        <w:rPr>
          <w:rFonts w:ascii="Times New Roman" w:hAnsi="Times New Roman" w:cs="Times New Roman"/>
          <w:sz w:val="24"/>
          <w:szCs w:val="24"/>
          <w:lang w:val="en-US"/>
        </w:rPr>
        <w:t xml:space="preserve">, </w:t>
      </w:r>
      <w:r w:rsidR="001914FF" w:rsidRPr="00AD7CC5">
        <w:rPr>
          <w:rFonts w:ascii="Times New Roman" w:hAnsi="Times New Roman" w:cs="Times New Roman"/>
          <w:sz w:val="24"/>
          <w:szCs w:val="24"/>
          <w:lang w:val="en-US"/>
        </w:rPr>
        <w:t>based on the S-REF model,</w:t>
      </w:r>
      <w:r w:rsidR="00AD3BA8" w:rsidRPr="00AD7CC5">
        <w:rPr>
          <w:rFonts w:ascii="Times New Roman" w:hAnsi="Times New Roman" w:cs="Times New Roman"/>
          <w:sz w:val="24"/>
          <w:szCs w:val="24"/>
          <w:lang w:val="en-US"/>
        </w:rPr>
        <w:t xml:space="preserve"> is relatively new psychological approach. Unlike CBT, which directly aims to modify the content of maladaptive thoughts and beliefs, MCT aims to weaken perseverative CAS </w:t>
      </w:r>
      <w:r w:rsidR="00183B79" w:rsidRPr="00AD7CC5">
        <w:rPr>
          <w:rFonts w:ascii="Times New Roman" w:hAnsi="Times New Roman" w:cs="Times New Roman"/>
          <w:sz w:val="24"/>
          <w:szCs w:val="24"/>
          <w:lang w:val="en-US"/>
        </w:rPr>
        <w:t>configurations</w:t>
      </w:r>
      <w:r w:rsidR="00AD3BA8" w:rsidRPr="00AD7CC5">
        <w:rPr>
          <w:rFonts w:ascii="Times New Roman" w:hAnsi="Times New Roman" w:cs="Times New Roman"/>
          <w:sz w:val="24"/>
          <w:szCs w:val="24"/>
          <w:lang w:val="en-US"/>
        </w:rPr>
        <w:t xml:space="preserve">. </w:t>
      </w:r>
      <w:r w:rsidR="00DB07BE" w:rsidRPr="00AD7CC5">
        <w:rPr>
          <w:rFonts w:ascii="Times New Roman" w:hAnsi="Times New Roman" w:cs="Times New Roman"/>
          <w:sz w:val="24"/>
          <w:szCs w:val="24"/>
          <w:lang w:val="en-US"/>
        </w:rPr>
        <w:t>In light of th</w:t>
      </w:r>
      <w:r w:rsidR="00095C78" w:rsidRPr="00AD7CC5">
        <w:rPr>
          <w:rFonts w:ascii="Times New Roman" w:hAnsi="Times New Roman" w:cs="Times New Roman"/>
          <w:sz w:val="24"/>
          <w:szCs w:val="24"/>
          <w:lang w:val="en-US"/>
        </w:rPr>
        <w:t>e current study’s findings</w:t>
      </w:r>
      <w:r w:rsidR="00CF739F" w:rsidRPr="00AD7CC5">
        <w:rPr>
          <w:rFonts w:ascii="Times New Roman" w:hAnsi="Times New Roman" w:cs="Times New Roman"/>
          <w:sz w:val="24"/>
          <w:szCs w:val="24"/>
          <w:lang w:val="en-US"/>
        </w:rPr>
        <w:t>, which</w:t>
      </w:r>
      <w:r w:rsidR="00095C78" w:rsidRPr="00AD7CC5">
        <w:rPr>
          <w:rFonts w:ascii="Times New Roman" w:hAnsi="Times New Roman" w:cs="Times New Roman"/>
          <w:sz w:val="24"/>
          <w:szCs w:val="24"/>
          <w:lang w:val="en-US"/>
        </w:rPr>
        <w:t xml:space="preserve"> </w:t>
      </w:r>
      <w:r w:rsidR="0062067B" w:rsidRPr="00AD7CC5">
        <w:rPr>
          <w:rFonts w:ascii="Times New Roman" w:hAnsi="Times New Roman" w:cs="Times New Roman"/>
          <w:sz w:val="24"/>
          <w:szCs w:val="24"/>
          <w:lang w:val="en-US"/>
        </w:rPr>
        <w:t>suggest that CAS configurations play an importantly role in episodic distress in PD</w:t>
      </w:r>
      <w:r w:rsidR="00CF739F" w:rsidRPr="00AD7CC5">
        <w:rPr>
          <w:rFonts w:ascii="Times New Roman" w:hAnsi="Times New Roman" w:cs="Times New Roman"/>
          <w:sz w:val="24"/>
          <w:szCs w:val="24"/>
          <w:lang w:val="en-US"/>
        </w:rPr>
        <w:t>,</w:t>
      </w:r>
      <w:r w:rsidR="00027C3A" w:rsidRPr="00AD7CC5">
        <w:rPr>
          <w:rFonts w:ascii="Times New Roman" w:hAnsi="Times New Roman" w:cs="Times New Roman"/>
          <w:sz w:val="24"/>
          <w:szCs w:val="24"/>
          <w:lang w:val="en-US"/>
        </w:rPr>
        <w:t xml:space="preserve"> future research should invest</w:t>
      </w:r>
      <w:r w:rsidR="00D83F62" w:rsidRPr="00AD7CC5">
        <w:rPr>
          <w:rFonts w:ascii="Times New Roman" w:hAnsi="Times New Roman" w:cs="Times New Roman"/>
          <w:sz w:val="24"/>
          <w:szCs w:val="24"/>
          <w:lang w:val="en-US"/>
        </w:rPr>
        <w:t xml:space="preserve">igate the effect of MCT interventions in this </w:t>
      </w:r>
      <w:r w:rsidR="00C72AD6" w:rsidRPr="00AD7CC5">
        <w:rPr>
          <w:rFonts w:ascii="Times New Roman" w:hAnsi="Times New Roman" w:cs="Times New Roman"/>
          <w:sz w:val="24"/>
          <w:szCs w:val="24"/>
          <w:lang w:val="en-US"/>
        </w:rPr>
        <w:t>population</w:t>
      </w:r>
      <w:r w:rsidR="0062067B" w:rsidRPr="00AD7CC5">
        <w:rPr>
          <w:rFonts w:ascii="Times New Roman" w:hAnsi="Times New Roman" w:cs="Times New Roman"/>
          <w:sz w:val="24"/>
          <w:szCs w:val="24"/>
          <w:lang w:val="en-US"/>
        </w:rPr>
        <w:t xml:space="preserve">. </w:t>
      </w:r>
      <w:r w:rsidR="00AD3BA8" w:rsidRPr="00AD7CC5">
        <w:rPr>
          <w:rFonts w:ascii="Times New Roman" w:hAnsi="Times New Roman" w:cs="Times New Roman"/>
          <w:sz w:val="24"/>
          <w:szCs w:val="24"/>
          <w:lang w:val="en-US"/>
        </w:rPr>
        <w:t>A variety of relatively simple tools and techniques are used in MCT that can be practiced by the individual in their own time such as Attention Training Technique</w:t>
      </w:r>
      <w:r w:rsidR="003C3C3F" w:rsidRPr="00AD7CC5">
        <w:rPr>
          <w:rFonts w:ascii="Times New Roman" w:hAnsi="Times New Roman" w:cs="Times New Roman"/>
          <w:sz w:val="24"/>
          <w:szCs w:val="24"/>
          <w:lang w:val="en-US"/>
        </w:rPr>
        <w:t xml:space="preserve">, which aims to improve attentional control and </w:t>
      </w:r>
      <w:r w:rsidR="001759AD" w:rsidRPr="00AD7CC5">
        <w:rPr>
          <w:rFonts w:ascii="Times New Roman" w:hAnsi="Times New Roman" w:cs="Times New Roman"/>
          <w:sz w:val="24"/>
          <w:szCs w:val="24"/>
          <w:lang w:val="en-US"/>
        </w:rPr>
        <w:t>disrupt perseverative CAS configurations</w:t>
      </w:r>
      <w:r w:rsidR="00AD3BA8" w:rsidRPr="00AD7CC5">
        <w:rPr>
          <w:rFonts w:ascii="Times New Roman" w:hAnsi="Times New Roman" w:cs="Times New Roman"/>
          <w:sz w:val="24"/>
          <w:szCs w:val="24"/>
          <w:lang w:val="en-US"/>
        </w:rPr>
        <w:t xml:space="preserve"> </w:t>
      </w:r>
      <w:r w:rsidR="00F922AA" w:rsidRPr="00AD7CC5">
        <w:rPr>
          <w:rFonts w:ascii="Times New Roman" w:hAnsi="Times New Roman" w:cs="Times New Roman"/>
          <w:sz w:val="24"/>
          <w:szCs w:val="24"/>
          <w:lang w:val="en-US"/>
        </w:rPr>
        <w:fldChar w:fldCharType="begin"/>
      </w:r>
      <w:r w:rsidR="003020B2" w:rsidRPr="00AD7CC5">
        <w:rPr>
          <w:rFonts w:ascii="Times New Roman" w:hAnsi="Times New Roman" w:cs="Times New Roman"/>
          <w:sz w:val="24"/>
          <w:szCs w:val="24"/>
          <w:lang w:val="en-US"/>
        </w:rPr>
        <w:instrText xml:space="preserve"> ADDIN EN.CITE &lt;EndNote&gt;&lt;Cite&gt;&lt;Author&gt;Wells&lt;/Author&gt;&lt;Year&gt;1990&lt;/Year&gt;&lt;RecNum&gt;4910&lt;/RecNum&gt;&lt;DisplayText&gt;(Wells, 1990)&lt;/DisplayText&gt;&lt;record&gt;&lt;rec-number&gt;4910&lt;/rec-number&gt;&lt;foreign-keys&gt;&lt;key app="EN" db-id="vwsswtd5udff93err055tv9orfd0pvevravv" timestamp="1434052309"&gt;4910&lt;/key&gt;&lt;key app="ENWeb" db-id=""&gt;0&lt;/key&gt;&lt;/foreign-keys&gt;&lt;ref-type name="Journal Article"&gt;17&lt;/ref-type&gt;&lt;contributors&gt;&lt;authors&gt;&lt;author&gt;Wells, A.&lt;/author&gt;&lt;/authors&gt;&lt;/contributors&gt;&lt;titles&gt;&lt;title&gt;Panic disorder in association with relaxation induced anxiety: An attentional training approach to treatment&lt;/title&gt;&lt;secondary-title&gt;Behavior Therapy&lt;/secondary-title&gt;&lt;/titles&gt;&lt;periodical&gt;&lt;full-title&gt;Behavior Therapy&lt;/full-title&gt;&lt;abbr-1&gt;Behav Ther&lt;/abbr-1&gt;&lt;/periodical&gt;&lt;pages&gt;273-280&lt;/pages&gt;&lt;volume&gt;21&lt;/volume&gt;&lt;number&gt;3&lt;/number&gt;&lt;section&gt;273&lt;/section&gt;&lt;dates&gt;&lt;year&gt;1990&lt;/year&gt;&lt;pub-dates&gt;&lt;date&gt;//Summer&lt;/date&gt;&lt;/pub-dates&gt;&lt;/dates&gt;&lt;isbn&gt;00057894&lt;/isbn&gt;&lt;urls&gt;&lt;related-urls&gt;&lt;url&gt;http://www.sciencedirect.com/science/article/pii/S0005789405803302&lt;/url&gt;&lt;/related-urls&gt;&lt;/urls&gt;&lt;electronic-resource-num&gt;10.1016/s0005-7894(05)80330-2&lt;/electronic-resource-num&gt;&lt;/record&gt;&lt;/Cite&gt;&lt;/EndNote&gt;</w:instrText>
      </w:r>
      <w:r w:rsidR="00F922AA" w:rsidRPr="00AD7CC5">
        <w:rPr>
          <w:rFonts w:ascii="Times New Roman" w:hAnsi="Times New Roman" w:cs="Times New Roman"/>
          <w:sz w:val="24"/>
          <w:szCs w:val="24"/>
          <w:lang w:val="en-US"/>
        </w:rPr>
        <w:fldChar w:fldCharType="separate"/>
      </w:r>
      <w:r w:rsidR="003020B2" w:rsidRPr="00AD7CC5">
        <w:rPr>
          <w:rFonts w:ascii="Times New Roman" w:hAnsi="Times New Roman" w:cs="Times New Roman"/>
          <w:noProof/>
          <w:sz w:val="24"/>
          <w:szCs w:val="24"/>
          <w:lang w:val="en-US"/>
        </w:rPr>
        <w:t>(Wells, 1990)</w:t>
      </w:r>
      <w:r w:rsidR="00F922AA" w:rsidRPr="00AD7CC5">
        <w:rPr>
          <w:rFonts w:ascii="Times New Roman" w:hAnsi="Times New Roman" w:cs="Times New Roman"/>
          <w:sz w:val="24"/>
          <w:szCs w:val="24"/>
          <w:lang w:val="en-US"/>
        </w:rPr>
        <w:fldChar w:fldCharType="end"/>
      </w:r>
      <w:r w:rsidR="00AD3BA8" w:rsidRPr="00AD7CC5">
        <w:rPr>
          <w:rFonts w:ascii="Times New Roman" w:hAnsi="Times New Roman" w:cs="Times New Roman"/>
          <w:sz w:val="24"/>
          <w:szCs w:val="24"/>
          <w:lang w:val="en-US"/>
        </w:rPr>
        <w:t xml:space="preserve">. </w:t>
      </w:r>
      <w:r w:rsidR="00910110" w:rsidRPr="00AD7CC5">
        <w:rPr>
          <w:rFonts w:ascii="Times New Roman" w:hAnsi="Times New Roman" w:cs="Times New Roman"/>
          <w:sz w:val="24"/>
          <w:szCs w:val="24"/>
          <w:lang w:val="en-US"/>
        </w:rPr>
        <w:t>Additionally, MCT interventions could be used to modi</w:t>
      </w:r>
      <w:r w:rsidR="00D52E4A" w:rsidRPr="00AD7CC5">
        <w:rPr>
          <w:rFonts w:ascii="Times New Roman" w:hAnsi="Times New Roman" w:cs="Times New Roman"/>
          <w:sz w:val="24"/>
          <w:szCs w:val="24"/>
          <w:lang w:val="en-US"/>
        </w:rPr>
        <w:t>fy NM</w:t>
      </w:r>
      <w:r w:rsidR="005630A4" w:rsidRPr="00AD7CC5">
        <w:rPr>
          <w:rFonts w:ascii="Times New Roman" w:hAnsi="Times New Roman" w:cs="Times New Roman"/>
          <w:sz w:val="24"/>
          <w:szCs w:val="24"/>
          <w:lang w:val="en-US"/>
        </w:rPr>
        <w:t xml:space="preserve"> found by </w:t>
      </w:r>
      <w:r w:rsidR="00277332" w:rsidRPr="00AD7CC5">
        <w:rPr>
          <w:rFonts w:ascii="Times New Roman" w:hAnsi="Times New Roman" w:cs="Times New Roman"/>
          <w:sz w:val="24"/>
          <w:szCs w:val="24"/>
          <w:lang w:val="en-US"/>
        </w:rPr>
        <w:t>the</w:t>
      </w:r>
      <w:r w:rsidR="005630A4" w:rsidRPr="00AD7CC5">
        <w:rPr>
          <w:rFonts w:ascii="Times New Roman" w:hAnsi="Times New Roman" w:cs="Times New Roman"/>
          <w:sz w:val="24"/>
          <w:szCs w:val="24"/>
          <w:lang w:val="en-US"/>
        </w:rPr>
        <w:t xml:space="preserve"> current study to be associated with episodic distress.</w:t>
      </w:r>
    </w:p>
    <w:p w14:paraId="6EEBEF61" w14:textId="77777777" w:rsidR="00AD3BA8" w:rsidRPr="00AD7CC5" w:rsidRDefault="00AD3BA8" w:rsidP="00AD3BA8">
      <w:pPr>
        <w:spacing w:after="0" w:line="480" w:lineRule="auto"/>
        <w:contextualSpacing/>
        <w:outlineLvl w:val="0"/>
        <w:rPr>
          <w:rFonts w:ascii="Times New Roman" w:hAnsi="Times New Roman" w:cs="Times New Roman"/>
          <w:b/>
          <w:sz w:val="24"/>
          <w:szCs w:val="24"/>
          <w:lang w:val="en-US"/>
        </w:rPr>
      </w:pPr>
      <w:r w:rsidRPr="00AD7CC5">
        <w:rPr>
          <w:rFonts w:ascii="Times New Roman" w:hAnsi="Times New Roman" w:cs="Times New Roman"/>
          <w:b/>
          <w:sz w:val="24"/>
          <w:szCs w:val="24"/>
          <w:lang w:val="en-US"/>
        </w:rPr>
        <w:t>Limitations</w:t>
      </w:r>
    </w:p>
    <w:p w14:paraId="6C4B4A01" w14:textId="3C87A88D" w:rsidR="00AD3BA8" w:rsidRPr="00AD7CC5" w:rsidRDefault="00AD3BA8" w:rsidP="00B13B0D">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This study is subject to several limitations. Firstly, the study’s sample size was relatively small for an EMA study</w:t>
      </w:r>
      <w:r w:rsidR="00F02558" w:rsidRPr="00AD7CC5">
        <w:rPr>
          <w:rFonts w:ascii="Times New Roman" w:hAnsi="Times New Roman" w:cs="Times New Roman"/>
          <w:sz w:val="24"/>
          <w:szCs w:val="24"/>
          <w:lang w:val="en-US"/>
        </w:rPr>
        <w:t>,</w:t>
      </w:r>
      <w:r w:rsidRPr="00AD7CC5">
        <w:rPr>
          <w:rFonts w:ascii="Times New Roman" w:hAnsi="Times New Roman" w:cs="Times New Roman"/>
          <w:sz w:val="24"/>
          <w:szCs w:val="24"/>
          <w:lang w:val="en-US"/>
        </w:rPr>
        <w:t xml:space="preserve"> although not unusually so for one con</w:t>
      </w:r>
      <w:r w:rsidR="00F02558" w:rsidRPr="00AD7CC5">
        <w:rPr>
          <w:rFonts w:ascii="Times New Roman" w:hAnsi="Times New Roman" w:cs="Times New Roman"/>
          <w:sz w:val="24"/>
          <w:szCs w:val="24"/>
          <w:lang w:val="en-US"/>
        </w:rPr>
        <w:t>ducted in a clinical population</w:t>
      </w:r>
      <w:r w:rsidRPr="00AD7CC5">
        <w:rPr>
          <w:rFonts w:ascii="Times New Roman" w:hAnsi="Times New Roman" w:cs="Times New Roman"/>
          <w:sz w:val="24"/>
          <w:szCs w:val="24"/>
          <w:lang w:val="en-US"/>
        </w:rPr>
        <w:t xml:space="preserve"> </w:t>
      </w:r>
      <w:r w:rsidR="00861BBD" w:rsidRPr="00AD7CC5">
        <w:rPr>
          <w:rFonts w:ascii="Times New Roman" w:hAnsi="Times New Roman" w:cs="Times New Roman"/>
          <w:sz w:val="24"/>
          <w:szCs w:val="24"/>
          <w:lang w:val="en-US"/>
        </w:rPr>
        <w:fldChar w:fldCharType="begin"/>
      </w:r>
      <w:r w:rsidR="003020B2" w:rsidRPr="00AD7CC5">
        <w:rPr>
          <w:rFonts w:ascii="Times New Roman" w:hAnsi="Times New Roman" w:cs="Times New Roman"/>
          <w:sz w:val="24"/>
          <w:szCs w:val="24"/>
          <w:lang w:val="en-US"/>
        </w:rPr>
        <w:instrText xml:space="preserve"> ADDIN EN.CITE &lt;EndNote&gt;&lt;Cite&gt;&lt;Author&gt;aan het Rot&lt;/Author&gt;&lt;Year&gt;2012&lt;/Year&gt;&lt;RecNum&gt;5834&lt;/RecNum&gt;&lt;Prefix&gt;see &lt;/Prefix&gt;&lt;Suffix&gt; for a review&lt;/Suffix&gt;&lt;DisplayText&gt;(see aan het Rot, Hogenelst, &amp;amp; Schoevers, 2012 for a review)&lt;/DisplayText&gt;&lt;record&gt;&lt;rec-number&gt;5834&lt;/rec-number&gt;&lt;foreign-keys&gt;&lt;key app="EN" db-id="vwsswtd5udff93err055tv9orfd0pvevravv" timestamp="1510582447"&gt;5834&lt;/key&gt;&lt;key app="ENWeb" db-id=""&gt;0&lt;/key&gt;&lt;/foreign-keys&gt;&lt;ref-type name="Journal Article"&gt;17&lt;/ref-type&gt;&lt;contributors&gt;&lt;authors&gt;&lt;author&gt;aan het Rot, M.&lt;/author&gt;&lt;author&gt;Hogenelst, K.&lt;/author&gt;&lt;author&gt;Schoevers, R. A.&lt;/author&gt;&lt;/authors&gt;&lt;/contributors&gt;&lt;auth-address&gt;Department of Psychology, University of Groningen, Netherlands. m.aan.het.rot@rug.nl&lt;/auth-address&gt;&lt;titles&gt;&lt;title&gt;Mood disorders in everyday life: a systematic review of experience sampling and ecological momentary assessment studies&lt;/title&gt;&lt;secondary-title&gt;Clin Psychol Rev&lt;/secondary-title&gt;&lt;/titles&gt;&lt;periodical&gt;&lt;full-title&gt;Clin Psychol Rev&lt;/full-title&gt;&lt;/periodical&gt;&lt;pages&gt;510-23&lt;/pages&gt;&lt;volume&gt;32&lt;/volume&gt;&lt;number&gt;6&lt;/number&gt;&lt;keywords&gt;&lt;keyword&gt;Adolescent&lt;/keyword&gt;&lt;keyword&gt;Adult&lt;/keyword&gt;&lt;keyword&gt;Bipolar Disorder/diagnosis/physiopathology/*psychology&lt;/keyword&gt;&lt;keyword&gt;Child&lt;/keyword&gt;&lt;keyword&gt;Depressive Disorder, Major/diagnosis/physiopathology/*psychology&lt;/keyword&gt;&lt;keyword&gt;Humans&lt;/keyword&gt;&lt;keyword&gt;Mental Recall&lt;/keyword&gt;&lt;keyword&gt;Research Design&lt;/keyword&gt;&lt;keyword&gt;Selection Bias&lt;/keyword&gt;&lt;/keywords&gt;&lt;dates&gt;&lt;year&gt;2012&lt;/year&gt;&lt;pub-dates&gt;&lt;date&gt;Aug&lt;/date&gt;&lt;/pub-dates&gt;&lt;/dates&gt;&lt;isbn&gt;1873-7811 (Electronic)&amp;#xD;0272-7358 (Linking)&lt;/isbn&gt;&lt;accession-num&gt;22721999&lt;/accession-num&gt;&lt;urls&gt;&lt;related-urls&gt;&lt;url&gt;https://www.ncbi.nlm.nih.gov/pubmed/22721999&lt;/url&gt;&lt;/related-urls&gt;&lt;/urls&gt;&lt;electronic-resource-num&gt;10.1016/j.cpr.2012.05.007&lt;/electronic-resource-num&gt;&lt;/record&gt;&lt;/Cite&gt;&lt;/EndNote&gt;</w:instrText>
      </w:r>
      <w:r w:rsidR="00861BBD" w:rsidRPr="00AD7CC5">
        <w:rPr>
          <w:rFonts w:ascii="Times New Roman" w:hAnsi="Times New Roman" w:cs="Times New Roman"/>
          <w:sz w:val="24"/>
          <w:szCs w:val="24"/>
          <w:lang w:val="en-US"/>
        </w:rPr>
        <w:fldChar w:fldCharType="separate"/>
      </w:r>
      <w:r w:rsidR="003020B2" w:rsidRPr="00AD7CC5">
        <w:rPr>
          <w:rFonts w:ascii="Times New Roman" w:hAnsi="Times New Roman" w:cs="Times New Roman"/>
          <w:noProof/>
          <w:sz w:val="24"/>
          <w:szCs w:val="24"/>
          <w:lang w:val="en-US"/>
        </w:rPr>
        <w:t>(see aan het Rot, Hogenelst, &amp; Schoevers, 2012 for a review)</w:t>
      </w:r>
      <w:r w:rsidR="00861BBD"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Secondly, only 50.2% of random alerts in this study resulted in a complete EMA survey, whereas Broen</w:t>
      </w:r>
      <w:r w:rsidR="004D7945" w:rsidRPr="00AD7CC5">
        <w:rPr>
          <w:rFonts w:ascii="Times New Roman" w:hAnsi="Times New Roman" w:cs="Times New Roman"/>
          <w:sz w:val="24"/>
          <w:szCs w:val="24"/>
          <w:lang w:val="en-US"/>
        </w:rPr>
        <w:t xml:space="preserve"> et al</w:t>
      </w:r>
      <w:r w:rsidRPr="00AD7CC5">
        <w:rPr>
          <w:rFonts w:ascii="Times New Roman" w:hAnsi="Times New Roman" w:cs="Times New Roman"/>
          <w:sz w:val="24"/>
          <w:szCs w:val="24"/>
          <w:lang w:val="en-US"/>
        </w:rPr>
        <w:t xml:space="preserve"> </w:t>
      </w:r>
      <w:r w:rsidR="001A479E" w:rsidRPr="00AD7CC5">
        <w:rPr>
          <w:rFonts w:ascii="Times New Roman" w:hAnsi="Times New Roman" w:cs="Times New Roman"/>
          <w:sz w:val="24"/>
          <w:szCs w:val="24"/>
          <w:lang w:val="en-US"/>
        </w:rPr>
        <w:fldChar w:fldCharType="begin"/>
      </w:r>
      <w:r w:rsidR="003020B2" w:rsidRPr="00AD7CC5">
        <w:rPr>
          <w:rFonts w:ascii="Times New Roman" w:hAnsi="Times New Roman" w:cs="Times New Roman"/>
          <w:sz w:val="24"/>
          <w:szCs w:val="24"/>
          <w:lang w:val="en-US"/>
        </w:rPr>
        <w:instrText xml:space="preserve"> ADDIN EN.CITE &lt;EndNote&gt;&lt;Cite ExcludeAuth="1"&gt;&lt;Author&gt;Broen&lt;/Author&gt;&lt;Year&gt;2016&lt;/Year&gt;&lt;RecNum&gt;5836&lt;/RecNum&gt;&lt;DisplayText&gt;(2016)&lt;/DisplayText&gt;&lt;record&gt;&lt;rec-number&gt;5836&lt;/rec-number&gt;&lt;foreign-keys&gt;&lt;key app="EN" db-id="vwsswtd5udff93err055tv9orfd0pvevravv" timestamp="1510582472"&gt;5836&lt;/key&gt;&lt;key app="ENWeb" db-id=""&gt;0&lt;/key&gt;&lt;/foreign-keys&gt;&lt;ref-type name="Journal Article"&gt;17&lt;/ref-type&gt;&lt;contributors&gt;&lt;authors&gt;&lt;author&gt;Broen, M. P.&lt;/author&gt;&lt;author&gt;Marsman, V. A.&lt;/author&gt;&lt;author&gt;Kuijf, M. L.&lt;/author&gt;&lt;author&gt;Van Oostenbrugge, R. J.&lt;/author&gt;&lt;author&gt;van Os, J.&lt;/author&gt;&lt;author&gt;Leentjens, A. F.&lt;/author&gt;&lt;/authors&gt;&lt;/contributors&gt;&lt;auth-address&gt;Department of Neurology, Maastricht University Medical Center, Maastricht, the Netherlands.&amp;#xD;Department of Psychiatry and Psychology, Maastricht University Medical Center, Maastricht, the Netherlands.&amp;#xD;King&amp;apos;s College London, King&amp;apos;s Health Partners, Department of Psychosis Studies, Institute of Psychiatry, London, United Kingdom.&lt;/auth-address&gt;&lt;titles&gt;&lt;title&gt;Unraveling the Relationship between Motor Symptoms, Affective States and Contextual Factors in Parkinson&amp;apos;s Disease: A Feasibility Study of the Experience Sampling Method&lt;/title&gt;&lt;secondary-title&gt;PLoS One&lt;/secondary-title&gt;&lt;/titles&gt;&lt;periodical&gt;&lt;full-title&gt;PLoS One&lt;/full-title&gt;&lt;abbr-1&gt;PloS one&lt;/abbr-1&gt;&lt;/periodical&gt;&lt;pages&gt;e0151195&lt;/pages&gt;&lt;volume&gt;11&lt;/volume&gt;&lt;number&gt;3&lt;/number&gt;&lt;keywords&gt;&lt;keyword&gt;*Activities of Daily Living&lt;/keyword&gt;&lt;keyword&gt;Aged&lt;/keyword&gt;&lt;keyword&gt;*Emotions&lt;/keyword&gt;&lt;keyword&gt;Female&lt;/keyword&gt;&lt;keyword&gt;Humans&lt;/keyword&gt;&lt;keyword&gt;Male&lt;/keyword&gt;&lt;keyword&gt;Middle Aged&lt;/keyword&gt;&lt;keyword&gt;Parkinson Disease/*physiopathology&lt;/keyword&gt;&lt;/keywords&gt;&lt;dates&gt;&lt;year&gt;2016&lt;/year&gt;&lt;/dates&gt;&lt;isbn&gt;1932-6203 (Electronic)&amp;#xD;1932-6203 (Linking)&lt;/isbn&gt;&lt;accession-num&gt;26962853&lt;/accession-num&gt;&lt;urls&gt;&lt;related-urls&gt;&lt;url&gt;https://www.ncbi.nlm.nih.gov/pubmed/26962853&lt;/url&gt;&lt;/related-urls&gt;&lt;/urls&gt;&lt;custom2&gt;PMC4786263&lt;/custom2&gt;&lt;electronic-resource-num&gt;10.1371/journal.pone.0151195&lt;/electronic-resource-num&gt;&lt;/record&gt;&lt;/Cite&gt;&lt;/EndNote&gt;</w:instrText>
      </w:r>
      <w:r w:rsidR="001A479E" w:rsidRPr="00AD7CC5">
        <w:rPr>
          <w:rFonts w:ascii="Times New Roman" w:hAnsi="Times New Roman" w:cs="Times New Roman"/>
          <w:sz w:val="24"/>
          <w:szCs w:val="24"/>
          <w:lang w:val="en-US"/>
        </w:rPr>
        <w:fldChar w:fldCharType="separate"/>
      </w:r>
      <w:r w:rsidR="003020B2" w:rsidRPr="00AD7CC5">
        <w:rPr>
          <w:rFonts w:ascii="Times New Roman" w:hAnsi="Times New Roman" w:cs="Times New Roman"/>
          <w:noProof/>
          <w:sz w:val="24"/>
          <w:szCs w:val="24"/>
          <w:lang w:val="en-US"/>
        </w:rPr>
        <w:t>(2016)</w:t>
      </w:r>
      <w:r w:rsidR="001A479E"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xml:space="preserve"> reported a substantially higher rate of compliance (84%, range 76% to 96%; </w:t>
      </w:r>
      <w:r w:rsidRPr="00AD7CC5">
        <w:rPr>
          <w:rFonts w:ascii="Times New Roman" w:hAnsi="Times New Roman" w:cs="Times New Roman"/>
          <w:i/>
          <w:sz w:val="24"/>
          <w:szCs w:val="24"/>
          <w:lang w:val="en-US"/>
        </w:rPr>
        <w:t>n</w:t>
      </w:r>
      <w:r w:rsidRPr="00AD7CC5">
        <w:rPr>
          <w:rFonts w:ascii="Times New Roman" w:hAnsi="Times New Roman" w:cs="Times New Roman"/>
          <w:sz w:val="24"/>
          <w:szCs w:val="24"/>
          <w:lang w:val="en-US"/>
        </w:rPr>
        <w:t xml:space="preserve"> = 5) with a more demanding schedule (i.e., ten alerts per day). In the current study, surveys could be dismissed and self-triggered - an option incorporated following consultation with an </w:t>
      </w:r>
      <w:r w:rsidRPr="00AD7CC5">
        <w:rPr>
          <w:rFonts w:ascii="Times New Roman" w:hAnsi="Times New Roman" w:cs="Times New Roman"/>
          <w:sz w:val="24"/>
          <w:szCs w:val="24"/>
          <w:lang w:val="en-US"/>
        </w:rPr>
        <w:lastRenderedPageBreak/>
        <w:t>expert patient group. Although, the incorporation of self-triggered survey data raises concerns about response biases (e.g.</w:t>
      </w:r>
      <w:r w:rsidR="00475174" w:rsidRPr="00AD7CC5">
        <w:rPr>
          <w:rFonts w:ascii="Times New Roman" w:hAnsi="Times New Roman" w:cs="Times New Roman"/>
          <w:sz w:val="24"/>
          <w:szCs w:val="24"/>
          <w:lang w:val="en-US"/>
        </w:rPr>
        <w:t>,</w:t>
      </w:r>
      <w:r w:rsidRPr="00AD7CC5">
        <w:rPr>
          <w:rFonts w:ascii="Times New Roman" w:hAnsi="Times New Roman" w:cs="Times New Roman"/>
          <w:sz w:val="24"/>
          <w:szCs w:val="24"/>
          <w:lang w:val="en-US"/>
        </w:rPr>
        <w:t xml:space="preserve"> participants might systematically init</w:t>
      </w:r>
      <w:r w:rsidR="00EB6A94" w:rsidRPr="00AD7CC5">
        <w:rPr>
          <w:rFonts w:ascii="Times New Roman" w:hAnsi="Times New Roman" w:cs="Times New Roman"/>
          <w:sz w:val="24"/>
          <w:szCs w:val="24"/>
          <w:lang w:val="en-US"/>
        </w:rPr>
        <w:t>iate and complete surveys when feeling</w:t>
      </w:r>
      <w:r w:rsidRPr="00AD7CC5">
        <w:rPr>
          <w:rFonts w:ascii="Times New Roman" w:hAnsi="Times New Roman" w:cs="Times New Roman"/>
          <w:sz w:val="24"/>
          <w:szCs w:val="24"/>
          <w:lang w:val="en-US"/>
        </w:rPr>
        <w:t xml:space="preserve"> less distressed)</w:t>
      </w:r>
      <w:r w:rsidR="007D5BCA" w:rsidRPr="00AD7CC5">
        <w:rPr>
          <w:rFonts w:ascii="Times New Roman" w:hAnsi="Times New Roman" w:cs="Times New Roman"/>
          <w:sz w:val="24"/>
          <w:szCs w:val="24"/>
          <w:lang w:val="en-US"/>
        </w:rPr>
        <w:t>,</w:t>
      </w:r>
      <w:r w:rsidRPr="00AD7CC5">
        <w:rPr>
          <w:rFonts w:ascii="Times New Roman" w:hAnsi="Times New Roman" w:cs="Times New Roman"/>
          <w:sz w:val="24"/>
          <w:szCs w:val="24"/>
          <w:lang w:val="en-US"/>
        </w:rPr>
        <w:t xml:space="preserve"> the results did not support this con</w:t>
      </w:r>
      <w:r w:rsidR="00ED4BD0" w:rsidRPr="00AD7CC5">
        <w:rPr>
          <w:rFonts w:ascii="Times New Roman" w:hAnsi="Times New Roman" w:cs="Times New Roman"/>
          <w:sz w:val="24"/>
          <w:szCs w:val="24"/>
          <w:lang w:val="en-US"/>
        </w:rPr>
        <w:t>tention</w:t>
      </w:r>
      <w:r w:rsidR="00EB5140" w:rsidRPr="00AD7CC5">
        <w:rPr>
          <w:rFonts w:ascii="Times New Roman" w:hAnsi="Times New Roman" w:cs="Times New Roman"/>
          <w:sz w:val="24"/>
          <w:szCs w:val="24"/>
          <w:lang w:val="en-US"/>
        </w:rPr>
        <w:t xml:space="preserve"> (i.e., how surveys were triggered </w:t>
      </w:r>
      <w:r w:rsidR="00FF3ED6" w:rsidRPr="00AD7CC5">
        <w:rPr>
          <w:rFonts w:ascii="Times New Roman" w:hAnsi="Times New Roman" w:cs="Times New Roman"/>
          <w:sz w:val="24"/>
          <w:szCs w:val="24"/>
          <w:lang w:val="en-US"/>
        </w:rPr>
        <w:t>was not significantly associated with episodic distress</w:t>
      </w:r>
      <w:r w:rsidR="00FC4E3A" w:rsidRPr="00AD7CC5">
        <w:rPr>
          <w:rFonts w:ascii="Times New Roman" w:hAnsi="Times New Roman" w:cs="Times New Roman"/>
          <w:sz w:val="24"/>
          <w:szCs w:val="24"/>
          <w:lang w:val="en-US"/>
        </w:rPr>
        <w:t>)</w:t>
      </w:r>
      <w:r w:rsidRPr="00AD7CC5">
        <w:rPr>
          <w:rFonts w:ascii="Times New Roman" w:hAnsi="Times New Roman" w:cs="Times New Roman"/>
          <w:sz w:val="24"/>
          <w:szCs w:val="24"/>
          <w:lang w:val="en-US"/>
        </w:rPr>
        <w:t>. Third</w:t>
      </w:r>
      <w:r w:rsidR="00E169EB" w:rsidRPr="00AD7CC5">
        <w:rPr>
          <w:rFonts w:ascii="Times New Roman" w:hAnsi="Times New Roman" w:cs="Times New Roman"/>
          <w:sz w:val="24"/>
          <w:szCs w:val="24"/>
          <w:lang w:val="en-US"/>
        </w:rPr>
        <w:t>ly</w:t>
      </w:r>
      <w:r w:rsidRPr="00AD7CC5">
        <w:rPr>
          <w:rFonts w:ascii="Times New Roman" w:hAnsi="Times New Roman" w:cs="Times New Roman"/>
          <w:sz w:val="24"/>
          <w:szCs w:val="24"/>
          <w:lang w:val="en-US"/>
        </w:rPr>
        <w:t xml:space="preserve">, </w:t>
      </w:r>
      <w:r w:rsidR="000677D6" w:rsidRPr="00AD7CC5">
        <w:rPr>
          <w:rFonts w:ascii="Times New Roman" w:hAnsi="Times New Roman" w:cs="Times New Roman"/>
          <w:sz w:val="24"/>
          <w:szCs w:val="24"/>
          <w:lang w:val="en-US"/>
        </w:rPr>
        <w:t xml:space="preserve">five participants did not </w:t>
      </w:r>
      <w:r w:rsidR="00213535" w:rsidRPr="00AD7CC5">
        <w:rPr>
          <w:rFonts w:ascii="Times New Roman" w:hAnsi="Times New Roman" w:cs="Times New Roman"/>
          <w:sz w:val="24"/>
          <w:szCs w:val="24"/>
          <w:lang w:val="en-US"/>
        </w:rPr>
        <w:t>complete</w:t>
      </w:r>
      <w:r w:rsidR="000677D6" w:rsidRPr="00AD7CC5">
        <w:rPr>
          <w:rFonts w:ascii="Times New Roman" w:hAnsi="Times New Roman" w:cs="Times New Roman"/>
          <w:sz w:val="24"/>
          <w:szCs w:val="24"/>
          <w:lang w:val="en-US"/>
        </w:rPr>
        <w:t xml:space="preserve"> any EMA</w:t>
      </w:r>
      <w:r w:rsidR="008D1C39" w:rsidRPr="00AD7CC5">
        <w:rPr>
          <w:rFonts w:ascii="Times New Roman" w:hAnsi="Times New Roman" w:cs="Times New Roman"/>
          <w:sz w:val="24"/>
          <w:szCs w:val="24"/>
          <w:lang w:val="en-US"/>
        </w:rPr>
        <w:t xml:space="preserve"> surveys</w:t>
      </w:r>
      <w:r w:rsidR="000677D6" w:rsidRPr="00AD7CC5">
        <w:rPr>
          <w:rFonts w:ascii="Times New Roman" w:hAnsi="Times New Roman" w:cs="Times New Roman"/>
          <w:sz w:val="24"/>
          <w:szCs w:val="24"/>
          <w:lang w:val="en-US"/>
        </w:rPr>
        <w:t xml:space="preserve"> when they were in an off state</w:t>
      </w:r>
      <w:r w:rsidR="00E06F76" w:rsidRPr="00AD7CC5">
        <w:rPr>
          <w:rFonts w:ascii="Times New Roman" w:hAnsi="Times New Roman" w:cs="Times New Roman"/>
          <w:sz w:val="24"/>
          <w:szCs w:val="24"/>
          <w:lang w:val="en-US"/>
        </w:rPr>
        <w:t xml:space="preserve">, </w:t>
      </w:r>
      <w:r w:rsidR="004537D6" w:rsidRPr="00AD7CC5">
        <w:rPr>
          <w:rFonts w:ascii="Times New Roman" w:hAnsi="Times New Roman" w:cs="Times New Roman"/>
          <w:sz w:val="24"/>
          <w:szCs w:val="24"/>
          <w:lang w:val="en-US"/>
        </w:rPr>
        <w:t>restricting</w:t>
      </w:r>
      <w:r w:rsidR="00E06F76" w:rsidRPr="00AD7CC5">
        <w:rPr>
          <w:rFonts w:ascii="Times New Roman" w:hAnsi="Times New Roman" w:cs="Times New Roman"/>
          <w:sz w:val="24"/>
          <w:szCs w:val="24"/>
          <w:lang w:val="en-US"/>
        </w:rPr>
        <w:t xml:space="preserve"> the range of data they contributed to the GLMMs. Fourthly, </w:t>
      </w:r>
      <w:r w:rsidRPr="00AD7CC5">
        <w:rPr>
          <w:rFonts w:ascii="Times New Roman" w:hAnsi="Times New Roman" w:cs="Times New Roman"/>
          <w:sz w:val="24"/>
          <w:szCs w:val="24"/>
          <w:lang w:val="en-US"/>
        </w:rPr>
        <w:t xml:space="preserve">assessment of momentary motor state was reliant on a self-report </w:t>
      </w:r>
      <w:r w:rsidR="00E169EB" w:rsidRPr="00AD7CC5">
        <w:rPr>
          <w:rFonts w:ascii="Times New Roman" w:hAnsi="Times New Roman" w:cs="Times New Roman"/>
          <w:sz w:val="24"/>
          <w:szCs w:val="24"/>
          <w:lang w:val="en-US"/>
        </w:rPr>
        <w:t>survey item</w:t>
      </w:r>
      <w:r w:rsidR="00B13B0D" w:rsidRPr="00AD7CC5">
        <w:rPr>
          <w:rFonts w:ascii="Times New Roman" w:hAnsi="Times New Roman" w:cs="Times New Roman"/>
          <w:sz w:val="24"/>
          <w:szCs w:val="24"/>
          <w:lang w:val="en-US"/>
        </w:rPr>
        <w:t>. Future studies c</w:t>
      </w:r>
      <w:r w:rsidRPr="00AD7CC5">
        <w:rPr>
          <w:rFonts w:ascii="Times New Roman" w:hAnsi="Times New Roman" w:cs="Times New Roman"/>
          <w:sz w:val="24"/>
          <w:szCs w:val="24"/>
          <w:lang w:val="en-US"/>
        </w:rPr>
        <w:t>ould</w:t>
      </w:r>
      <w:r w:rsidR="006554D3" w:rsidRPr="00AD7CC5">
        <w:rPr>
          <w:rFonts w:ascii="Times New Roman" w:hAnsi="Times New Roman" w:cs="Times New Roman"/>
          <w:sz w:val="24"/>
          <w:szCs w:val="24"/>
          <w:lang w:val="en-US"/>
        </w:rPr>
        <w:t xml:space="preserve"> consider</w:t>
      </w:r>
      <w:r w:rsidRPr="00AD7CC5">
        <w:rPr>
          <w:rFonts w:ascii="Times New Roman" w:hAnsi="Times New Roman" w:cs="Times New Roman"/>
          <w:sz w:val="24"/>
          <w:szCs w:val="24"/>
          <w:lang w:val="en-US"/>
        </w:rPr>
        <w:t xml:space="preserve"> us</w:t>
      </w:r>
      <w:r w:rsidR="006554D3" w:rsidRPr="00AD7CC5">
        <w:rPr>
          <w:rFonts w:ascii="Times New Roman" w:hAnsi="Times New Roman" w:cs="Times New Roman"/>
          <w:sz w:val="24"/>
          <w:szCs w:val="24"/>
          <w:lang w:val="en-US"/>
        </w:rPr>
        <w:t>ing</w:t>
      </w:r>
      <w:r w:rsidRPr="00AD7CC5">
        <w:rPr>
          <w:rFonts w:ascii="Times New Roman" w:hAnsi="Times New Roman" w:cs="Times New Roman"/>
          <w:sz w:val="24"/>
          <w:szCs w:val="24"/>
          <w:lang w:val="en-US"/>
        </w:rPr>
        <w:t xml:space="preserve"> accelerometer data from smartphones and/or wearable devices to triangulate self-reports of momentary motor state.</w:t>
      </w:r>
      <w:r w:rsidR="008A49D2" w:rsidRPr="00AD7CC5">
        <w:rPr>
          <w:rFonts w:ascii="Times New Roman" w:hAnsi="Times New Roman" w:cs="Times New Roman"/>
          <w:sz w:val="24"/>
          <w:szCs w:val="24"/>
          <w:lang w:val="en-US"/>
        </w:rPr>
        <w:t xml:space="preserve"> </w:t>
      </w:r>
      <w:r w:rsidR="00E46777" w:rsidRPr="00AD7CC5">
        <w:rPr>
          <w:rFonts w:ascii="Times New Roman" w:hAnsi="Times New Roman" w:cs="Times New Roman"/>
          <w:sz w:val="24"/>
          <w:szCs w:val="24"/>
          <w:lang w:val="en-US"/>
        </w:rPr>
        <w:t xml:space="preserve">Fifthly, </w:t>
      </w:r>
      <w:r w:rsidR="0034157F" w:rsidRPr="00AD7CC5">
        <w:rPr>
          <w:rFonts w:ascii="Times New Roman" w:hAnsi="Times New Roman" w:cs="Times New Roman"/>
          <w:sz w:val="24"/>
          <w:szCs w:val="24"/>
          <w:lang w:val="en-US"/>
        </w:rPr>
        <w:t xml:space="preserve">the design of the current study did not control for the impact that off periods have </w:t>
      </w:r>
      <w:r w:rsidR="00E67266" w:rsidRPr="00AD7CC5">
        <w:rPr>
          <w:rFonts w:ascii="Times New Roman" w:hAnsi="Times New Roman" w:cs="Times New Roman"/>
          <w:sz w:val="24"/>
          <w:szCs w:val="24"/>
          <w:lang w:val="en-US"/>
        </w:rPr>
        <w:t xml:space="preserve">on </w:t>
      </w:r>
      <w:r w:rsidR="002A47F8" w:rsidRPr="00AD7CC5">
        <w:rPr>
          <w:rFonts w:ascii="Times New Roman" w:hAnsi="Times New Roman" w:cs="Times New Roman"/>
          <w:sz w:val="24"/>
          <w:szCs w:val="24"/>
          <w:lang w:val="en-US"/>
        </w:rPr>
        <w:t>cognitive</w:t>
      </w:r>
      <w:r w:rsidR="00741AB6" w:rsidRPr="00AD7CC5">
        <w:rPr>
          <w:rFonts w:ascii="Times New Roman" w:hAnsi="Times New Roman" w:cs="Times New Roman"/>
          <w:sz w:val="24"/>
          <w:szCs w:val="24"/>
          <w:lang w:val="en-US"/>
        </w:rPr>
        <w:t xml:space="preserve"> functioning</w:t>
      </w:r>
      <w:r w:rsidR="00AD2ED9" w:rsidRPr="00AD7CC5">
        <w:rPr>
          <w:rFonts w:ascii="Times New Roman" w:hAnsi="Times New Roman" w:cs="Times New Roman"/>
          <w:sz w:val="24"/>
          <w:szCs w:val="24"/>
          <w:lang w:val="en-US"/>
        </w:rPr>
        <w:t xml:space="preserve"> </w:t>
      </w:r>
      <w:r w:rsidR="00991B7A" w:rsidRPr="00AD7CC5">
        <w:rPr>
          <w:rFonts w:ascii="Times New Roman" w:hAnsi="Times New Roman" w:cs="Times New Roman"/>
          <w:sz w:val="24"/>
          <w:szCs w:val="24"/>
          <w:lang w:val="en-US"/>
        </w:rPr>
        <w:fldChar w:fldCharType="begin">
          <w:fldData xml:space="preserve">PEVuZE5vdGU+PENpdGU+PEF1dGhvcj5Hb2xkbWFuPC9BdXRob3I+PFllYXI+MjAxODwvWWVhcj48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</w:fldData>
        </w:fldChar>
      </w:r>
      <w:r w:rsidR="000D1B40" w:rsidRPr="00AD7CC5">
        <w:rPr>
          <w:rFonts w:ascii="Times New Roman" w:hAnsi="Times New Roman" w:cs="Times New Roman"/>
          <w:sz w:val="24"/>
          <w:szCs w:val="24"/>
          <w:lang w:val="en-US"/>
        </w:rPr>
        <w:instrText xml:space="preserve"> ADDIN EN.CITE </w:instrText>
      </w:r>
      <w:r w:rsidR="000D1B40" w:rsidRPr="00AD7CC5">
        <w:rPr>
          <w:rFonts w:ascii="Times New Roman" w:hAnsi="Times New Roman" w:cs="Times New Roman"/>
          <w:sz w:val="24"/>
          <w:szCs w:val="24"/>
          <w:lang w:val="en-US"/>
        </w:rPr>
        <w:fldChar w:fldCharType="begin">
          <w:fldData xml:space="preserve">PEVuZE5vdGU+PENpdGU+PEF1dGhvcj5Hb2xkbWFuPC9BdXRob3I+PFllYXI+MjAxODwvWWVhcj48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</w:fldData>
        </w:fldChar>
      </w:r>
      <w:r w:rsidR="000D1B40" w:rsidRPr="00AD7CC5">
        <w:rPr>
          <w:rFonts w:ascii="Times New Roman" w:hAnsi="Times New Roman" w:cs="Times New Roman"/>
          <w:sz w:val="24"/>
          <w:szCs w:val="24"/>
          <w:lang w:val="en-US"/>
        </w:rPr>
        <w:instrText xml:space="preserve"> ADDIN EN.CITE.DATA </w:instrText>
      </w:r>
      <w:r w:rsidR="000D1B40" w:rsidRPr="00AD7CC5">
        <w:rPr>
          <w:rFonts w:ascii="Times New Roman" w:hAnsi="Times New Roman" w:cs="Times New Roman"/>
          <w:sz w:val="24"/>
          <w:szCs w:val="24"/>
          <w:lang w:val="en-US"/>
        </w:rPr>
      </w:r>
      <w:r w:rsidR="000D1B40" w:rsidRPr="00AD7CC5">
        <w:rPr>
          <w:rFonts w:ascii="Times New Roman" w:hAnsi="Times New Roman" w:cs="Times New Roman"/>
          <w:sz w:val="24"/>
          <w:szCs w:val="24"/>
          <w:lang w:val="en-US"/>
        </w:rPr>
        <w:fldChar w:fldCharType="end"/>
      </w:r>
      <w:r w:rsidR="00991B7A" w:rsidRPr="00AD7CC5">
        <w:rPr>
          <w:rFonts w:ascii="Times New Roman" w:hAnsi="Times New Roman" w:cs="Times New Roman"/>
          <w:sz w:val="24"/>
          <w:szCs w:val="24"/>
          <w:lang w:val="en-US"/>
        </w:rPr>
      </w:r>
      <w:r w:rsidR="00991B7A" w:rsidRPr="00AD7CC5">
        <w:rPr>
          <w:rFonts w:ascii="Times New Roman" w:hAnsi="Times New Roman" w:cs="Times New Roman"/>
          <w:sz w:val="24"/>
          <w:szCs w:val="24"/>
          <w:lang w:val="en-US"/>
        </w:rPr>
        <w:fldChar w:fldCharType="separate"/>
      </w:r>
      <w:r w:rsidR="000D1B40" w:rsidRPr="00AD7CC5">
        <w:rPr>
          <w:rFonts w:ascii="Times New Roman" w:hAnsi="Times New Roman" w:cs="Times New Roman"/>
          <w:noProof/>
          <w:sz w:val="24"/>
          <w:szCs w:val="24"/>
          <w:lang w:val="en-US"/>
        </w:rPr>
        <w:t>(see Goldman et al., 2018)</w:t>
      </w:r>
      <w:r w:rsidR="00991B7A" w:rsidRPr="00AD7CC5">
        <w:rPr>
          <w:rFonts w:ascii="Times New Roman" w:hAnsi="Times New Roman" w:cs="Times New Roman"/>
          <w:sz w:val="24"/>
          <w:szCs w:val="24"/>
          <w:lang w:val="en-US"/>
        </w:rPr>
        <w:fldChar w:fldCharType="end"/>
      </w:r>
      <w:r w:rsidR="00741AB6" w:rsidRPr="00AD7CC5">
        <w:rPr>
          <w:rFonts w:ascii="Times New Roman" w:hAnsi="Times New Roman" w:cs="Times New Roman"/>
          <w:sz w:val="24"/>
          <w:szCs w:val="24"/>
          <w:lang w:val="en-US"/>
        </w:rPr>
        <w:t>, which may have </w:t>
      </w:r>
      <w:r w:rsidR="00694D37" w:rsidRPr="00AD7CC5">
        <w:rPr>
          <w:rFonts w:ascii="Times New Roman" w:hAnsi="Times New Roman" w:cs="Times New Roman"/>
          <w:sz w:val="24"/>
          <w:szCs w:val="24"/>
          <w:lang w:val="en-US"/>
        </w:rPr>
        <w:t xml:space="preserve">amplified measurement error </w:t>
      </w:r>
      <w:r w:rsidR="00ED0156" w:rsidRPr="00AD7CC5">
        <w:rPr>
          <w:rFonts w:ascii="Times New Roman" w:hAnsi="Times New Roman" w:cs="Times New Roman"/>
          <w:sz w:val="24"/>
          <w:szCs w:val="24"/>
          <w:lang w:val="en-US"/>
        </w:rPr>
        <w:t xml:space="preserve">in survey responses </w:t>
      </w:r>
      <w:r w:rsidR="003647C4" w:rsidRPr="00AD7CC5">
        <w:rPr>
          <w:rFonts w:ascii="Times New Roman" w:hAnsi="Times New Roman" w:cs="Times New Roman"/>
          <w:sz w:val="24"/>
          <w:szCs w:val="24"/>
          <w:lang w:val="en-US"/>
        </w:rPr>
        <w:t>(</w:t>
      </w:r>
      <w:r w:rsidR="00700213" w:rsidRPr="00AD7CC5">
        <w:rPr>
          <w:rFonts w:ascii="Times New Roman" w:hAnsi="Times New Roman" w:cs="Times New Roman"/>
          <w:sz w:val="24"/>
          <w:szCs w:val="24"/>
          <w:lang w:val="en-US"/>
        </w:rPr>
        <w:t>assess</w:t>
      </w:r>
      <w:r w:rsidR="003647C4" w:rsidRPr="00AD7CC5">
        <w:rPr>
          <w:rFonts w:ascii="Times New Roman" w:hAnsi="Times New Roman" w:cs="Times New Roman"/>
          <w:sz w:val="24"/>
          <w:szCs w:val="24"/>
          <w:lang w:val="en-US"/>
        </w:rPr>
        <w:t>ing</w:t>
      </w:r>
      <w:r w:rsidR="00700213" w:rsidRPr="00AD7CC5">
        <w:rPr>
          <w:rFonts w:ascii="Times New Roman" w:hAnsi="Times New Roman" w:cs="Times New Roman"/>
          <w:sz w:val="24"/>
          <w:szCs w:val="24"/>
          <w:lang w:val="en-US"/>
        </w:rPr>
        <w:t xml:space="preserve"> levels of episodic distress and CAS activation</w:t>
      </w:r>
      <w:r w:rsidR="003647C4" w:rsidRPr="00AD7CC5">
        <w:rPr>
          <w:rFonts w:ascii="Times New Roman" w:hAnsi="Times New Roman" w:cs="Times New Roman"/>
          <w:sz w:val="24"/>
          <w:szCs w:val="24"/>
          <w:lang w:val="en-US"/>
        </w:rPr>
        <w:t xml:space="preserve">) </w:t>
      </w:r>
      <w:r w:rsidR="009D3666" w:rsidRPr="00AD7CC5">
        <w:rPr>
          <w:rFonts w:ascii="Times New Roman" w:hAnsi="Times New Roman" w:cs="Times New Roman"/>
          <w:sz w:val="24"/>
          <w:szCs w:val="24"/>
          <w:lang w:val="en-US"/>
        </w:rPr>
        <w:t>in such motor</w:t>
      </w:r>
      <w:r w:rsidR="00700213" w:rsidRPr="00AD7CC5">
        <w:rPr>
          <w:rFonts w:ascii="Times New Roman" w:hAnsi="Times New Roman" w:cs="Times New Roman"/>
          <w:sz w:val="24"/>
          <w:szCs w:val="24"/>
          <w:lang w:val="en-US"/>
        </w:rPr>
        <w:t xml:space="preserve"> states. </w:t>
      </w:r>
      <w:r w:rsidR="0039347D" w:rsidRPr="00AD7CC5">
        <w:rPr>
          <w:rFonts w:ascii="Times New Roman" w:hAnsi="Times New Roman" w:cs="Times New Roman"/>
          <w:sz w:val="24"/>
          <w:szCs w:val="24"/>
          <w:lang w:val="en-US"/>
        </w:rPr>
        <w:t xml:space="preserve">Future studies might consider evaluating participants’ cognitive functioning </w:t>
      </w:r>
      <w:r w:rsidR="006B2725" w:rsidRPr="00AD7CC5">
        <w:rPr>
          <w:rFonts w:ascii="Times New Roman" w:hAnsi="Times New Roman" w:cs="Times New Roman"/>
          <w:sz w:val="24"/>
          <w:szCs w:val="24"/>
          <w:lang w:val="en-US"/>
        </w:rPr>
        <w:t>with</w:t>
      </w:r>
      <w:r w:rsidR="0039347D" w:rsidRPr="00AD7CC5">
        <w:rPr>
          <w:rFonts w:ascii="Times New Roman" w:hAnsi="Times New Roman" w:cs="Times New Roman"/>
          <w:sz w:val="24"/>
          <w:szCs w:val="24"/>
          <w:lang w:val="en-US"/>
        </w:rPr>
        <w:t xml:space="preserve"> </w:t>
      </w:r>
      <w:r w:rsidR="00857594" w:rsidRPr="00AD7CC5">
        <w:rPr>
          <w:rFonts w:ascii="Times New Roman" w:hAnsi="Times New Roman" w:cs="Times New Roman"/>
          <w:sz w:val="24"/>
          <w:szCs w:val="24"/>
          <w:lang w:val="en-US"/>
        </w:rPr>
        <w:t>neuropsych</w:t>
      </w:r>
      <w:r w:rsidR="004A4D8E" w:rsidRPr="00AD7CC5">
        <w:rPr>
          <w:rFonts w:ascii="Times New Roman" w:hAnsi="Times New Roman" w:cs="Times New Roman"/>
          <w:sz w:val="24"/>
          <w:szCs w:val="24"/>
          <w:lang w:val="en-US"/>
        </w:rPr>
        <w:t>ological</w:t>
      </w:r>
      <w:r w:rsidR="0039347D" w:rsidRPr="00AD7CC5">
        <w:rPr>
          <w:rFonts w:ascii="Times New Roman" w:hAnsi="Times New Roman" w:cs="Times New Roman"/>
          <w:sz w:val="24"/>
          <w:szCs w:val="24"/>
          <w:lang w:val="en-US"/>
        </w:rPr>
        <w:t xml:space="preserve"> testing </w:t>
      </w:r>
      <w:r w:rsidR="002F3722" w:rsidRPr="00AD7CC5">
        <w:rPr>
          <w:rFonts w:ascii="Times New Roman" w:hAnsi="Times New Roman" w:cs="Times New Roman"/>
          <w:sz w:val="24"/>
          <w:szCs w:val="24"/>
          <w:lang w:val="en-US"/>
        </w:rPr>
        <w:t xml:space="preserve">during on and off states before </w:t>
      </w:r>
      <w:r w:rsidR="007E0677" w:rsidRPr="00AD7CC5">
        <w:rPr>
          <w:rFonts w:ascii="Times New Roman" w:hAnsi="Times New Roman" w:cs="Times New Roman"/>
          <w:sz w:val="24"/>
          <w:szCs w:val="24"/>
          <w:lang w:val="en-US"/>
        </w:rPr>
        <w:t xml:space="preserve">beginning </w:t>
      </w:r>
      <w:r w:rsidR="00CB1021" w:rsidRPr="00AD7CC5">
        <w:rPr>
          <w:rFonts w:ascii="Times New Roman" w:hAnsi="Times New Roman" w:cs="Times New Roman"/>
          <w:sz w:val="24"/>
          <w:szCs w:val="24"/>
          <w:lang w:val="en-US"/>
        </w:rPr>
        <w:t>EMA</w:t>
      </w:r>
      <w:r w:rsidR="007E0677" w:rsidRPr="00AD7CC5">
        <w:rPr>
          <w:rFonts w:ascii="Times New Roman" w:hAnsi="Times New Roman" w:cs="Times New Roman"/>
          <w:sz w:val="24"/>
          <w:szCs w:val="24"/>
          <w:lang w:val="en-US"/>
        </w:rPr>
        <w:t xml:space="preserve"> study</w:t>
      </w:r>
      <w:r w:rsidR="00CB1021" w:rsidRPr="00AD7CC5">
        <w:rPr>
          <w:rFonts w:ascii="Times New Roman" w:hAnsi="Times New Roman" w:cs="Times New Roman"/>
          <w:sz w:val="24"/>
          <w:szCs w:val="24"/>
          <w:lang w:val="en-US"/>
        </w:rPr>
        <w:t xml:space="preserve">. </w:t>
      </w:r>
      <w:r w:rsidR="00F3121F" w:rsidRPr="00AD7CC5">
        <w:rPr>
          <w:rFonts w:ascii="Times New Roman" w:hAnsi="Times New Roman" w:cs="Times New Roman"/>
          <w:sz w:val="24"/>
          <w:szCs w:val="24"/>
          <w:lang w:val="en-US"/>
        </w:rPr>
        <w:t>These measurements could</w:t>
      </w:r>
      <w:r w:rsidR="003A14F1" w:rsidRPr="00AD7CC5">
        <w:rPr>
          <w:rFonts w:ascii="Times New Roman" w:hAnsi="Times New Roman" w:cs="Times New Roman"/>
          <w:sz w:val="24"/>
          <w:szCs w:val="24"/>
          <w:lang w:val="en-US"/>
        </w:rPr>
        <w:t xml:space="preserve"> help to build GLMMs </w:t>
      </w:r>
      <w:r w:rsidR="007A75E5" w:rsidRPr="00AD7CC5">
        <w:rPr>
          <w:rFonts w:ascii="Times New Roman" w:hAnsi="Times New Roman" w:cs="Times New Roman"/>
          <w:sz w:val="24"/>
          <w:szCs w:val="24"/>
          <w:lang w:val="en-US"/>
        </w:rPr>
        <w:t>to control for varia</w:t>
      </w:r>
      <w:r w:rsidR="00A30B67" w:rsidRPr="00AD7CC5">
        <w:rPr>
          <w:rFonts w:ascii="Times New Roman" w:hAnsi="Times New Roman" w:cs="Times New Roman"/>
          <w:sz w:val="24"/>
          <w:szCs w:val="24"/>
          <w:lang w:val="en-US"/>
        </w:rPr>
        <w:t>tion in EMA responses</w:t>
      </w:r>
      <w:r w:rsidR="00F2507E" w:rsidRPr="00AD7CC5">
        <w:rPr>
          <w:rFonts w:ascii="Times New Roman" w:hAnsi="Times New Roman" w:cs="Times New Roman"/>
          <w:sz w:val="24"/>
          <w:szCs w:val="24"/>
          <w:lang w:val="en-US"/>
        </w:rPr>
        <w:t xml:space="preserve"> due </w:t>
      </w:r>
      <w:r w:rsidR="00BC27CC" w:rsidRPr="00AD7CC5">
        <w:rPr>
          <w:rFonts w:ascii="Times New Roman" w:hAnsi="Times New Roman" w:cs="Times New Roman"/>
          <w:sz w:val="24"/>
          <w:szCs w:val="24"/>
          <w:lang w:val="en-US"/>
        </w:rPr>
        <w:t xml:space="preserve">to </w:t>
      </w:r>
      <w:r w:rsidR="000C2303" w:rsidRPr="00AD7CC5">
        <w:rPr>
          <w:rFonts w:ascii="Times New Roman" w:hAnsi="Times New Roman" w:cs="Times New Roman"/>
          <w:sz w:val="24"/>
          <w:szCs w:val="24"/>
          <w:lang w:val="en-US"/>
        </w:rPr>
        <w:t>differen</w:t>
      </w:r>
      <w:r w:rsidR="00131229" w:rsidRPr="00AD7CC5">
        <w:rPr>
          <w:rFonts w:ascii="Times New Roman" w:hAnsi="Times New Roman" w:cs="Times New Roman"/>
          <w:sz w:val="24"/>
          <w:szCs w:val="24"/>
          <w:lang w:val="en-US"/>
        </w:rPr>
        <w:t xml:space="preserve">t levels of </w:t>
      </w:r>
      <w:r w:rsidR="00BC27CC" w:rsidRPr="00AD7CC5">
        <w:rPr>
          <w:rFonts w:ascii="Times New Roman" w:hAnsi="Times New Roman" w:cs="Times New Roman"/>
          <w:sz w:val="24"/>
          <w:szCs w:val="24"/>
          <w:lang w:val="en-US"/>
        </w:rPr>
        <w:t>cognitive impairment</w:t>
      </w:r>
      <w:r w:rsidR="00131229" w:rsidRPr="00AD7CC5">
        <w:rPr>
          <w:rFonts w:ascii="Times New Roman" w:hAnsi="Times New Roman" w:cs="Times New Roman"/>
          <w:sz w:val="24"/>
          <w:szCs w:val="24"/>
          <w:lang w:val="en-US"/>
        </w:rPr>
        <w:t xml:space="preserve"> i</w:t>
      </w:r>
      <w:r w:rsidR="00DA0884" w:rsidRPr="00AD7CC5">
        <w:rPr>
          <w:rFonts w:ascii="Times New Roman" w:hAnsi="Times New Roman" w:cs="Times New Roman"/>
          <w:sz w:val="24"/>
          <w:szCs w:val="24"/>
          <w:lang w:val="en-US"/>
        </w:rPr>
        <w:t>n on and off</w:t>
      </w:r>
      <w:r w:rsidR="00C03F06" w:rsidRPr="00AD7CC5">
        <w:rPr>
          <w:rFonts w:ascii="Times New Roman" w:hAnsi="Times New Roman" w:cs="Times New Roman"/>
          <w:sz w:val="24"/>
          <w:szCs w:val="24"/>
          <w:lang w:val="en-US"/>
        </w:rPr>
        <w:t xml:space="preserve"> states</w:t>
      </w:r>
      <w:r w:rsidR="00BE496C" w:rsidRPr="00AD7CC5">
        <w:rPr>
          <w:rFonts w:ascii="Times New Roman" w:hAnsi="Times New Roman" w:cs="Times New Roman"/>
          <w:sz w:val="24"/>
          <w:szCs w:val="24"/>
          <w:lang w:val="en-US"/>
        </w:rPr>
        <w:t xml:space="preserve">. </w:t>
      </w:r>
      <w:r w:rsidR="00D26DC7" w:rsidRPr="00AD7CC5">
        <w:rPr>
          <w:rFonts w:ascii="Times New Roman" w:hAnsi="Times New Roman" w:cs="Times New Roman"/>
          <w:sz w:val="24"/>
          <w:szCs w:val="24"/>
          <w:lang w:val="en-US"/>
        </w:rPr>
        <w:t>Si</w:t>
      </w:r>
      <w:r w:rsidR="009E1A5C" w:rsidRPr="00AD7CC5">
        <w:rPr>
          <w:rFonts w:ascii="Times New Roman" w:hAnsi="Times New Roman" w:cs="Times New Roman"/>
          <w:sz w:val="24"/>
          <w:szCs w:val="24"/>
          <w:lang w:val="en-US"/>
        </w:rPr>
        <w:t>xthly</w:t>
      </w:r>
      <w:r w:rsidR="008A49D2" w:rsidRPr="00AD7CC5">
        <w:rPr>
          <w:rFonts w:ascii="Times New Roman" w:hAnsi="Times New Roman" w:cs="Times New Roman"/>
          <w:sz w:val="24"/>
          <w:szCs w:val="24"/>
          <w:lang w:val="en-US"/>
        </w:rPr>
        <w:t>, the sample was not specifically selected for the pres</w:t>
      </w:r>
      <w:r w:rsidR="004D691C" w:rsidRPr="00AD7CC5">
        <w:rPr>
          <w:rFonts w:ascii="Times New Roman" w:hAnsi="Times New Roman" w:cs="Times New Roman"/>
          <w:sz w:val="24"/>
          <w:szCs w:val="24"/>
          <w:lang w:val="en-US"/>
        </w:rPr>
        <w:t xml:space="preserve">ence of </w:t>
      </w:r>
      <w:r w:rsidR="009B01B8" w:rsidRPr="00AD7CC5">
        <w:rPr>
          <w:rFonts w:ascii="Times New Roman" w:hAnsi="Times New Roman" w:cs="Times New Roman"/>
          <w:sz w:val="24"/>
          <w:szCs w:val="24"/>
          <w:lang w:val="en-US"/>
        </w:rPr>
        <w:t xml:space="preserve">motor fluctuation-related </w:t>
      </w:r>
      <w:r w:rsidR="008A49D2" w:rsidRPr="00AD7CC5">
        <w:rPr>
          <w:rFonts w:ascii="Times New Roman" w:hAnsi="Times New Roman" w:cs="Times New Roman"/>
          <w:sz w:val="24"/>
          <w:szCs w:val="24"/>
          <w:lang w:val="en-US"/>
        </w:rPr>
        <w:t>distress</w:t>
      </w:r>
      <w:r w:rsidR="00D000EB" w:rsidRPr="00AD7CC5">
        <w:rPr>
          <w:rFonts w:ascii="Times New Roman" w:hAnsi="Times New Roman" w:cs="Times New Roman"/>
          <w:sz w:val="24"/>
          <w:szCs w:val="24"/>
          <w:lang w:val="en-US"/>
        </w:rPr>
        <w:t xml:space="preserve"> </w:t>
      </w:r>
      <w:r w:rsidR="008A49D2" w:rsidRPr="00AD7CC5">
        <w:rPr>
          <w:rFonts w:ascii="Times New Roman" w:hAnsi="Times New Roman" w:cs="Times New Roman"/>
          <w:sz w:val="24"/>
          <w:szCs w:val="24"/>
          <w:lang w:val="en-US"/>
        </w:rPr>
        <w:t>This was intended to asse</w:t>
      </w:r>
      <w:r w:rsidR="00387553" w:rsidRPr="00AD7CC5">
        <w:rPr>
          <w:rFonts w:ascii="Times New Roman" w:hAnsi="Times New Roman" w:cs="Times New Roman"/>
          <w:sz w:val="24"/>
          <w:szCs w:val="24"/>
          <w:lang w:val="en-US"/>
        </w:rPr>
        <w:t>ss a range of motor fluctuation-</w:t>
      </w:r>
      <w:r w:rsidR="008A49D2" w:rsidRPr="00AD7CC5">
        <w:rPr>
          <w:rFonts w:ascii="Times New Roman" w:hAnsi="Times New Roman" w:cs="Times New Roman"/>
          <w:sz w:val="24"/>
          <w:szCs w:val="24"/>
          <w:lang w:val="en-US"/>
        </w:rPr>
        <w:t>related psychological change. It is possible that different patterns of results may emerge in a high distress sample. However, although the final models may change, it is judged likely that similar factors would be identified.</w:t>
      </w:r>
      <w:r w:rsidR="001E068C" w:rsidRPr="00AD7CC5">
        <w:rPr>
          <w:rFonts w:ascii="Times New Roman" w:hAnsi="Times New Roman" w:cs="Times New Roman"/>
          <w:sz w:val="24"/>
          <w:szCs w:val="24"/>
          <w:lang w:val="en-US"/>
        </w:rPr>
        <w:t xml:space="preserve"> Finally, PAS and PHQ-9 scores </w:t>
      </w:r>
      <w:r w:rsidR="009A3579" w:rsidRPr="00AD7CC5">
        <w:rPr>
          <w:rFonts w:ascii="Times New Roman" w:hAnsi="Times New Roman" w:cs="Times New Roman"/>
          <w:sz w:val="24"/>
          <w:szCs w:val="24"/>
          <w:lang w:val="en-US"/>
        </w:rPr>
        <w:t xml:space="preserve">were </w:t>
      </w:r>
      <w:r w:rsidR="001E068C" w:rsidRPr="00AD7CC5">
        <w:rPr>
          <w:rFonts w:ascii="Times New Roman" w:hAnsi="Times New Roman" w:cs="Times New Roman"/>
          <w:sz w:val="24"/>
          <w:szCs w:val="24"/>
          <w:lang w:val="en-US"/>
        </w:rPr>
        <w:t>controlled for in the GLMMs</w:t>
      </w:r>
      <w:r w:rsidR="009A3579" w:rsidRPr="00AD7CC5">
        <w:rPr>
          <w:rFonts w:ascii="Times New Roman" w:hAnsi="Times New Roman" w:cs="Times New Roman"/>
          <w:sz w:val="24"/>
          <w:szCs w:val="24"/>
          <w:lang w:val="en-US"/>
        </w:rPr>
        <w:t>.</w:t>
      </w:r>
      <w:r w:rsidR="000D5CED" w:rsidRPr="00AD7CC5">
        <w:rPr>
          <w:rFonts w:ascii="Times New Roman" w:hAnsi="Times New Roman" w:cs="Times New Roman"/>
          <w:sz w:val="24"/>
          <w:szCs w:val="24"/>
          <w:lang w:val="en-US"/>
        </w:rPr>
        <w:t xml:space="preserve"> However, fin</w:t>
      </w:r>
      <w:r w:rsidR="00820F8B" w:rsidRPr="00AD7CC5">
        <w:rPr>
          <w:rFonts w:ascii="Times New Roman" w:hAnsi="Times New Roman" w:cs="Times New Roman"/>
          <w:sz w:val="24"/>
          <w:szCs w:val="24"/>
          <w:lang w:val="en-US"/>
        </w:rPr>
        <w:t>ding either of these va</w:t>
      </w:r>
      <w:r w:rsidR="005E2707" w:rsidRPr="00AD7CC5">
        <w:rPr>
          <w:rFonts w:ascii="Times New Roman" w:hAnsi="Times New Roman" w:cs="Times New Roman"/>
          <w:sz w:val="24"/>
          <w:szCs w:val="24"/>
          <w:lang w:val="en-US"/>
        </w:rPr>
        <w:t>riables to be episodi</w:t>
      </w:r>
      <w:r w:rsidR="00820F8B" w:rsidRPr="00AD7CC5">
        <w:rPr>
          <w:rFonts w:ascii="Times New Roman" w:hAnsi="Times New Roman" w:cs="Times New Roman"/>
          <w:sz w:val="24"/>
          <w:szCs w:val="24"/>
          <w:lang w:val="en-US"/>
        </w:rPr>
        <w:t>c</w:t>
      </w:r>
      <w:r w:rsidR="005E2707" w:rsidRPr="00AD7CC5">
        <w:rPr>
          <w:rFonts w:ascii="Times New Roman" w:hAnsi="Times New Roman" w:cs="Times New Roman"/>
          <w:sz w:val="24"/>
          <w:szCs w:val="24"/>
          <w:lang w:val="en-US"/>
        </w:rPr>
        <w:t xml:space="preserve"> distress would not </w:t>
      </w:r>
      <w:r w:rsidR="0042472F" w:rsidRPr="00AD7CC5">
        <w:rPr>
          <w:rFonts w:ascii="Times New Roman" w:hAnsi="Times New Roman" w:cs="Times New Roman"/>
          <w:sz w:val="24"/>
          <w:szCs w:val="24"/>
          <w:lang w:val="en-US"/>
        </w:rPr>
        <w:t>have revealed novel targets for psychological intervent</w:t>
      </w:r>
      <w:r w:rsidR="00D26DC7" w:rsidRPr="00AD7CC5">
        <w:rPr>
          <w:rFonts w:ascii="Times New Roman" w:hAnsi="Times New Roman" w:cs="Times New Roman"/>
          <w:sz w:val="24"/>
          <w:szCs w:val="24"/>
          <w:lang w:val="en-US"/>
        </w:rPr>
        <w:t>io</w:t>
      </w:r>
      <w:r w:rsidR="0042472F" w:rsidRPr="00AD7CC5">
        <w:rPr>
          <w:rFonts w:ascii="Times New Roman" w:hAnsi="Times New Roman" w:cs="Times New Roman"/>
          <w:sz w:val="24"/>
          <w:szCs w:val="24"/>
          <w:lang w:val="en-US"/>
        </w:rPr>
        <w:t>n</w:t>
      </w:r>
      <w:r w:rsidR="00D26DC7" w:rsidRPr="00AD7CC5">
        <w:rPr>
          <w:rFonts w:ascii="Times New Roman" w:hAnsi="Times New Roman" w:cs="Times New Roman"/>
          <w:sz w:val="24"/>
          <w:szCs w:val="24"/>
          <w:lang w:val="en-US"/>
        </w:rPr>
        <w:t>.</w:t>
      </w:r>
    </w:p>
    <w:p w14:paraId="35E7AD71" w14:textId="77777777" w:rsidR="00AD3BA8" w:rsidRPr="00AD7CC5" w:rsidRDefault="00AD3BA8" w:rsidP="00AD3BA8">
      <w:pPr>
        <w:spacing w:after="0" w:line="480" w:lineRule="auto"/>
        <w:contextualSpacing/>
        <w:rPr>
          <w:rFonts w:ascii="Times New Roman" w:hAnsi="Times New Roman" w:cs="Times New Roman"/>
          <w:b/>
          <w:sz w:val="24"/>
          <w:szCs w:val="24"/>
          <w:lang w:val="en-US"/>
        </w:rPr>
      </w:pPr>
      <w:r w:rsidRPr="00AD7CC5">
        <w:rPr>
          <w:rFonts w:ascii="Times New Roman" w:hAnsi="Times New Roman" w:cs="Times New Roman"/>
          <w:b/>
          <w:sz w:val="24"/>
          <w:szCs w:val="24"/>
          <w:lang w:val="en-US"/>
        </w:rPr>
        <w:t>Conclusions</w:t>
      </w:r>
    </w:p>
    <w:p w14:paraId="13F589B1" w14:textId="5935E9A4" w:rsidR="00AD3BA8" w:rsidRPr="00AD7CC5" w:rsidRDefault="00AD3BA8" w:rsidP="00AD3BA8">
      <w:pPr>
        <w:spacing w:after="0" w:line="480" w:lineRule="auto"/>
        <w:ind w:firstLine="720"/>
        <w:contextualSpacing/>
        <w:rPr>
          <w:rFonts w:ascii="Times New Roman" w:hAnsi="Times New Roman" w:cs="Times New Roman"/>
          <w:sz w:val="24"/>
          <w:szCs w:val="24"/>
          <w:lang w:val="en-US"/>
        </w:rPr>
      </w:pPr>
      <w:r w:rsidRPr="00AD7CC5">
        <w:rPr>
          <w:rFonts w:ascii="Times New Roman" w:hAnsi="Times New Roman" w:cs="Times New Roman"/>
          <w:sz w:val="24"/>
          <w:szCs w:val="24"/>
          <w:lang w:val="en-US"/>
        </w:rPr>
        <w:t>Despite these limitations, the current study provides evidence for the expected relationship between motor state and episodic distress using longitudinal, naturalistic real-</w:t>
      </w:r>
      <w:r w:rsidRPr="00AD7CC5">
        <w:rPr>
          <w:rFonts w:ascii="Times New Roman" w:hAnsi="Times New Roman" w:cs="Times New Roman"/>
          <w:sz w:val="24"/>
          <w:szCs w:val="24"/>
          <w:lang w:val="en-US"/>
        </w:rPr>
        <w:lastRenderedPageBreak/>
        <w:t xml:space="preserve">time data. It also indicates a significant contribution of non-affective psychological factors in determining the severity of episodic distress in people living with PD who experience motor fluctuations. The results </w:t>
      </w:r>
      <w:r w:rsidR="00780BAB" w:rsidRPr="00AD7CC5">
        <w:rPr>
          <w:rFonts w:ascii="Times New Roman" w:hAnsi="Times New Roman" w:cs="Times New Roman"/>
          <w:sz w:val="24"/>
          <w:szCs w:val="24"/>
          <w:lang w:val="en-US"/>
        </w:rPr>
        <w:t>suggest</w:t>
      </w:r>
      <w:r w:rsidRPr="00AD7CC5">
        <w:rPr>
          <w:rFonts w:ascii="Times New Roman" w:hAnsi="Times New Roman" w:cs="Times New Roman"/>
          <w:sz w:val="24"/>
          <w:szCs w:val="24"/>
          <w:lang w:val="en-US"/>
        </w:rPr>
        <w:t xml:space="preserve"> the potential clinical value of applying techniques from MCT that aim to reduce perseverative CAS configurations</w:t>
      </w:r>
      <w:r w:rsidR="006B1328" w:rsidRPr="00AD7CC5">
        <w:rPr>
          <w:rFonts w:ascii="Times New Roman" w:hAnsi="Times New Roman" w:cs="Times New Roman"/>
          <w:sz w:val="24"/>
          <w:szCs w:val="24"/>
          <w:lang w:val="en-US"/>
        </w:rPr>
        <w:t>.</w:t>
      </w:r>
      <w:r w:rsidRPr="00AD7CC5">
        <w:rPr>
          <w:rFonts w:ascii="Times New Roman" w:hAnsi="Times New Roman" w:cs="Times New Roman"/>
          <w:sz w:val="24"/>
          <w:szCs w:val="24"/>
          <w:lang w:val="en-US"/>
        </w:rPr>
        <w:t xml:space="preserve"> This study also supports Broen et al.’s </w:t>
      </w:r>
      <w:r w:rsidR="00845B09" w:rsidRPr="00AD7CC5">
        <w:rPr>
          <w:rFonts w:ascii="Times New Roman" w:hAnsi="Times New Roman" w:cs="Times New Roman"/>
          <w:sz w:val="24"/>
          <w:szCs w:val="24"/>
          <w:lang w:val="en-US"/>
        </w:rPr>
        <w:fldChar w:fldCharType="begin"/>
      </w:r>
      <w:r w:rsidR="003020B2" w:rsidRPr="00AD7CC5">
        <w:rPr>
          <w:rFonts w:ascii="Times New Roman" w:hAnsi="Times New Roman" w:cs="Times New Roman"/>
          <w:sz w:val="24"/>
          <w:szCs w:val="24"/>
          <w:lang w:val="en-US"/>
        </w:rPr>
        <w:instrText xml:space="preserve"> ADDIN EN.CITE &lt;EndNote&gt;&lt;Cite ExcludeAuth="1"&gt;&lt;Author&gt;Broen&lt;/Author&gt;&lt;Year&gt;2016&lt;/Year&gt;&lt;RecNum&gt;5836&lt;/RecNum&gt;&lt;DisplayText&gt;(2016)&lt;/DisplayText&gt;&lt;record&gt;&lt;rec-number&gt;5836&lt;/rec-number&gt;&lt;foreign-keys&gt;&lt;key app="EN" db-id="vwsswtd5udff93err055tv9orfd0pvevravv" timestamp="1510582472"&gt;5836&lt;/key&gt;&lt;key app="ENWeb" db-id=""&gt;0&lt;/key&gt;&lt;/foreign-keys&gt;&lt;ref-type name="Journal Article"&gt;17&lt;/ref-type&gt;&lt;contributors&gt;&lt;authors&gt;&lt;author&gt;Broen, M. P.&lt;/author&gt;&lt;author&gt;Marsman, V. A.&lt;/author&gt;&lt;author&gt;Kuijf, M. L.&lt;/author&gt;&lt;author&gt;Van Oostenbrugge, R. J.&lt;/author&gt;&lt;author&gt;van Os, J.&lt;/author&gt;&lt;author&gt;Leentjens, A. F.&lt;/author&gt;&lt;/authors&gt;&lt;/contributors&gt;&lt;auth-address&gt;Department of Neurology, Maastricht University Medical Center, Maastricht, the Netherlands.&amp;#xD;Department of Psychiatry and Psychology, Maastricht University Medical Center, Maastricht, the Netherlands.&amp;#xD;King&amp;apos;s College London, King&amp;apos;s Health Partners, Department of Psychosis Studies, Institute of Psychiatry, London, United Kingdom.&lt;/auth-address&gt;&lt;titles&gt;&lt;title&gt;Unraveling the Relationship between Motor Symptoms, Affective States and Contextual Factors in Parkinson&amp;apos;s Disease: A Feasibility Study of the Experience Sampling Method&lt;/title&gt;&lt;secondary-title&gt;PLoS One&lt;/secondary-title&gt;&lt;/titles&gt;&lt;periodical&gt;&lt;full-title&gt;PLoS One&lt;/full-title&gt;&lt;abbr-1&gt;PloS one&lt;/abbr-1&gt;&lt;/periodical&gt;&lt;pages&gt;e0151195&lt;/pages&gt;&lt;volume&gt;11&lt;/volume&gt;&lt;number&gt;3&lt;/number&gt;&lt;keywords&gt;&lt;keyword&gt;*Activities of Daily Living&lt;/keyword&gt;&lt;keyword&gt;Aged&lt;/keyword&gt;&lt;keyword&gt;*Emotions&lt;/keyword&gt;&lt;keyword&gt;Female&lt;/keyword&gt;&lt;keyword&gt;Humans&lt;/keyword&gt;&lt;keyword&gt;Male&lt;/keyword&gt;&lt;keyword&gt;Middle Aged&lt;/keyword&gt;&lt;keyword&gt;Parkinson Disease/*physiopathology&lt;/keyword&gt;&lt;/keywords&gt;&lt;dates&gt;&lt;year&gt;2016&lt;/year&gt;&lt;/dates&gt;&lt;isbn&gt;1932-6203 (Electronic)&amp;#xD;1932-6203 (Linking)&lt;/isbn&gt;&lt;accession-num&gt;26962853&lt;/accession-num&gt;&lt;urls&gt;&lt;related-urls&gt;&lt;url&gt;https://www.ncbi.nlm.nih.gov/pubmed/26962853&lt;/url&gt;&lt;/related-urls&gt;&lt;/urls&gt;&lt;custom2&gt;PMC4786263&lt;/custom2&gt;&lt;electronic-resource-num&gt;10.1371/journal.pone.0151195&lt;/electronic-resource-num&gt;&lt;/record&gt;&lt;/Cite&gt;&lt;/EndNote&gt;</w:instrText>
      </w:r>
      <w:r w:rsidR="00845B09" w:rsidRPr="00AD7CC5">
        <w:rPr>
          <w:rFonts w:ascii="Times New Roman" w:hAnsi="Times New Roman" w:cs="Times New Roman"/>
          <w:sz w:val="24"/>
          <w:szCs w:val="24"/>
          <w:lang w:val="en-US"/>
        </w:rPr>
        <w:fldChar w:fldCharType="separate"/>
      </w:r>
      <w:r w:rsidR="003020B2" w:rsidRPr="00AD7CC5">
        <w:rPr>
          <w:rFonts w:ascii="Times New Roman" w:hAnsi="Times New Roman" w:cs="Times New Roman"/>
          <w:noProof/>
          <w:sz w:val="24"/>
          <w:szCs w:val="24"/>
          <w:lang w:val="en-US"/>
        </w:rPr>
        <w:t>(2016)</w:t>
      </w:r>
      <w:r w:rsidR="00845B09" w:rsidRPr="00AD7CC5">
        <w:rPr>
          <w:rFonts w:ascii="Times New Roman" w:hAnsi="Times New Roman" w:cs="Times New Roman"/>
          <w:sz w:val="24"/>
          <w:szCs w:val="24"/>
          <w:lang w:val="en-US"/>
        </w:rPr>
        <w:fldChar w:fldCharType="end"/>
      </w:r>
      <w:r w:rsidRPr="00AD7CC5">
        <w:rPr>
          <w:rFonts w:ascii="Times New Roman" w:hAnsi="Times New Roman" w:cs="Times New Roman"/>
          <w:sz w:val="24"/>
          <w:szCs w:val="24"/>
          <w:lang w:val="en-US"/>
        </w:rPr>
        <w:t xml:space="preserve"> conclusion that EMA is a feasible tool for PD research.</w:t>
      </w:r>
    </w:p>
    <w:p w14:paraId="4340A6BA" w14:textId="77777777" w:rsidR="00142CDE" w:rsidRPr="00AD7CC5" w:rsidRDefault="00142CDE" w:rsidP="00E5433F">
      <w:pPr>
        <w:pStyle w:val="EndNoteBibliographyTitle"/>
        <w:spacing w:line="480" w:lineRule="auto"/>
        <w:contextualSpacing/>
        <w:sectPr w:rsidR="00142CDE" w:rsidRPr="00AD7CC5" w:rsidSect="00C63667">
          <w:headerReference w:type="even" r:id="rId11"/>
          <w:pgSz w:w="11900" w:h="16840"/>
          <w:pgMar w:top="1440" w:right="1440" w:bottom="1440" w:left="1440" w:header="708" w:footer="708" w:gutter="0"/>
          <w:cols w:space="708"/>
          <w:docGrid w:linePitch="360"/>
        </w:sectPr>
      </w:pPr>
    </w:p>
    <w:p w14:paraId="1DF1BE12" w14:textId="77777777" w:rsidR="00A4596F" w:rsidRPr="00AD7CC5" w:rsidRDefault="00A4596F" w:rsidP="00527331">
      <w:pPr>
        <w:spacing w:after="0" w:line="480" w:lineRule="auto"/>
        <w:rPr>
          <w:rFonts w:ascii="Times New Roman" w:hAnsi="Times New Roman" w:cs="Times New Roman"/>
        </w:rPr>
      </w:pPr>
      <w:r w:rsidRPr="00AD7CC5">
        <w:rPr>
          <w:rFonts w:ascii="Times New Roman" w:hAnsi="Times New Roman" w:cs="Times New Roman"/>
          <w:b/>
          <w:bCs/>
        </w:rPr>
        <w:lastRenderedPageBreak/>
        <w:t>Documentation of Author Roles</w:t>
      </w:r>
    </w:p>
    <w:p w14:paraId="305A0DC1" w14:textId="0E4EB6EC" w:rsidR="00EA0B5F" w:rsidRPr="00AD7CC5" w:rsidRDefault="00DB24F1" w:rsidP="00527331">
      <w:pPr>
        <w:pStyle w:val="EndNoteBibliographyTitle"/>
        <w:spacing w:line="480" w:lineRule="auto"/>
        <w:ind w:firstLine="720"/>
        <w:jc w:val="left"/>
        <w:rPr>
          <w:b/>
          <w:i/>
        </w:rPr>
      </w:pPr>
      <w:r w:rsidRPr="00AD7CC5">
        <w:rPr>
          <w:b/>
          <w:i/>
        </w:rPr>
        <w:t>Role codes</w:t>
      </w:r>
    </w:p>
    <w:p w14:paraId="4F314CA2" w14:textId="77777777" w:rsidR="00EA0B5F" w:rsidRPr="00AD7CC5" w:rsidRDefault="00A4596F" w:rsidP="00527331">
      <w:pPr>
        <w:pStyle w:val="EndNoteBibliographyTitle"/>
        <w:spacing w:line="480" w:lineRule="auto"/>
        <w:jc w:val="left"/>
      </w:pPr>
      <w:r w:rsidRPr="00AD7CC5">
        <w:t>1. Research project: A. Conception, B. Organization, C. Execution</w:t>
      </w:r>
      <w:r w:rsidR="00EA0B5F" w:rsidRPr="00AD7CC5">
        <w:t>.</w:t>
      </w:r>
    </w:p>
    <w:p w14:paraId="5998DAFF" w14:textId="77777777" w:rsidR="00EA0B5F" w:rsidRPr="00AD7CC5" w:rsidRDefault="00A4596F" w:rsidP="00527331">
      <w:pPr>
        <w:pStyle w:val="EndNoteBibliographyTitle"/>
        <w:spacing w:line="480" w:lineRule="auto"/>
        <w:jc w:val="left"/>
      </w:pPr>
      <w:r w:rsidRPr="00AD7CC5">
        <w:t>2. Statistical Analysis: A. Design, B. Execution, C. Review and Critique</w:t>
      </w:r>
      <w:r w:rsidR="00EA0B5F" w:rsidRPr="00AD7CC5">
        <w:t>.</w:t>
      </w:r>
    </w:p>
    <w:p w14:paraId="22110F60" w14:textId="77777777" w:rsidR="00DB24F1" w:rsidRPr="00AD7CC5" w:rsidRDefault="00A4596F" w:rsidP="00527331">
      <w:pPr>
        <w:pStyle w:val="EndNoteBibliographyTitle"/>
        <w:spacing w:line="480" w:lineRule="auto"/>
        <w:jc w:val="left"/>
      </w:pPr>
      <w:r w:rsidRPr="00AD7CC5">
        <w:t>3. Manuscript Preparation: A. Writing of the first draft, B. Review and Critique</w:t>
      </w:r>
      <w:r w:rsidR="00DB24F1" w:rsidRPr="00AD7CC5">
        <w:t>.</w:t>
      </w:r>
    </w:p>
    <w:p w14:paraId="274FAB41" w14:textId="21AAE7ED" w:rsidR="00FE5B61" w:rsidRPr="00AD7CC5" w:rsidRDefault="00FE5B61" w:rsidP="00527331">
      <w:pPr>
        <w:pStyle w:val="EndNoteBibliographyTitle"/>
        <w:spacing w:line="480" w:lineRule="auto"/>
        <w:ind w:firstLine="720"/>
        <w:jc w:val="left"/>
        <w:rPr>
          <w:b/>
          <w:i/>
        </w:rPr>
      </w:pPr>
      <w:r w:rsidRPr="00AD7CC5">
        <w:rPr>
          <w:b/>
          <w:i/>
        </w:rPr>
        <w:t>Author</w:t>
      </w:r>
    </w:p>
    <w:p w14:paraId="34902C77" w14:textId="1F8F06AC" w:rsidR="00FE5B61" w:rsidRPr="00AD7CC5" w:rsidRDefault="00FE5B61" w:rsidP="00527331">
      <w:pPr>
        <w:pStyle w:val="EndNoteBibliographyTitle"/>
        <w:spacing w:line="480" w:lineRule="auto"/>
        <w:jc w:val="left"/>
      </w:pPr>
      <w:r w:rsidRPr="00AD7CC5">
        <w:t xml:space="preserve">Bruce A. Fernie: </w:t>
      </w:r>
      <w:r w:rsidR="00D63F0A" w:rsidRPr="00AD7CC5">
        <w:t>1</w:t>
      </w:r>
      <w:r w:rsidR="007270BE" w:rsidRPr="00AD7CC5">
        <w:t xml:space="preserve"> </w:t>
      </w:r>
      <w:r w:rsidR="00D63F0A" w:rsidRPr="00AD7CC5">
        <w:t xml:space="preserve">(A, B, and C); 2 (A, B, and C); </w:t>
      </w:r>
      <w:r w:rsidR="00244D9A" w:rsidRPr="00AD7CC5">
        <w:t>3 (A and B)</w:t>
      </w:r>
    </w:p>
    <w:p w14:paraId="149EC400" w14:textId="4B878EB0" w:rsidR="00244D9A" w:rsidRPr="00AD7CC5" w:rsidRDefault="007270BE" w:rsidP="00527331">
      <w:pPr>
        <w:pStyle w:val="EndNoteBibliographyTitle"/>
        <w:spacing w:line="480" w:lineRule="auto"/>
        <w:jc w:val="left"/>
      </w:pPr>
      <w:r w:rsidRPr="00AD7CC5">
        <w:t>M</w:t>
      </w:r>
      <w:r w:rsidR="00244D9A" w:rsidRPr="00AD7CC5">
        <w:t>arcantonio M. Spada: 1</w:t>
      </w:r>
      <w:r w:rsidRPr="00AD7CC5">
        <w:t xml:space="preserve"> </w:t>
      </w:r>
      <w:r w:rsidR="00244D9A" w:rsidRPr="00AD7CC5">
        <w:t xml:space="preserve">(A); 2 (B and C); </w:t>
      </w:r>
      <w:r w:rsidR="00D52293" w:rsidRPr="00AD7CC5">
        <w:t>3 (B)</w:t>
      </w:r>
    </w:p>
    <w:p w14:paraId="7D99DFA1" w14:textId="2560281A" w:rsidR="00D52293" w:rsidRPr="00AD7CC5" w:rsidRDefault="00D52293" w:rsidP="00527331">
      <w:pPr>
        <w:pStyle w:val="EndNoteBibliographyTitle"/>
        <w:spacing w:line="480" w:lineRule="auto"/>
        <w:jc w:val="left"/>
      </w:pPr>
      <w:r w:rsidRPr="00AD7CC5">
        <w:t xml:space="preserve">Richard G. Brown: 2 (A and B); 2 </w:t>
      </w:r>
      <w:r w:rsidR="00A8564E" w:rsidRPr="00AD7CC5">
        <w:t>(A and C); 3 (A and B)</w:t>
      </w:r>
    </w:p>
    <w:p w14:paraId="1D4C706A" w14:textId="77777777" w:rsidR="00DB24F1" w:rsidRPr="00AD7CC5" w:rsidRDefault="00DB24F1" w:rsidP="00527331">
      <w:pPr>
        <w:pStyle w:val="EndNoteBibliographyTitle"/>
        <w:spacing w:line="480" w:lineRule="auto"/>
      </w:pPr>
    </w:p>
    <w:p w14:paraId="7A9557A2" w14:textId="77777777" w:rsidR="006D3664" w:rsidRPr="00AD7CC5" w:rsidRDefault="006D3664" w:rsidP="006D3664">
      <w:pPr>
        <w:spacing w:after="0"/>
        <w:rPr>
          <w:rFonts w:ascii="Times New Roman" w:hAnsi="Times New Roman" w:cs="Times New Roman"/>
          <w:b/>
          <w:bCs/>
        </w:rPr>
      </w:pPr>
    </w:p>
    <w:p w14:paraId="5F925D07" w14:textId="5C9DC0CC" w:rsidR="006D3664" w:rsidRPr="00AD7CC5" w:rsidRDefault="006D3664" w:rsidP="00527331">
      <w:pPr>
        <w:spacing w:after="0" w:line="480" w:lineRule="auto"/>
        <w:rPr>
          <w:rFonts w:ascii="Times New Roman" w:hAnsi="Times New Roman" w:cs="Times New Roman"/>
        </w:rPr>
      </w:pPr>
      <w:r w:rsidRPr="00AD7CC5">
        <w:rPr>
          <w:rFonts w:ascii="Times New Roman" w:hAnsi="Times New Roman" w:cs="Times New Roman"/>
          <w:b/>
          <w:bCs/>
        </w:rPr>
        <w:t>Financial disclosures</w:t>
      </w:r>
    </w:p>
    <w:p w14:paraId="5E0A4900" w14:textId="17F0E91F" w:rsidR="006D3664" w:rsidRPr="00AD7CC5" w:rsidRDefault="006D3664" w:rsidP="00527331">
      <w:pPr>
        <w:pStyle w:val="EndNoteBibliographyTitle"/>
        <w:spacing w:line="480" w:lineRule="auto"/>
        <w:jc w:val="left"/>
      </w:pPr>
      <w:r w:rsidRPr="00AD7CC5">
        <w:t>Bruce A. Fernie: none</w:t>
      </w:r>
    </w:p>
    <w:p w14:paraId="4B9F6AD4" w14:textId="24FFB06E" w:rsidR="006D3664" w:rsidRPr="00AD7CC5" w:rsidRDefault="006D3664" w:rsidP="00527331">
      <w:pPr>
        <w:pStyle w:val="EndNoteBibliographyTitle"/>
        <w:spacing w:line="480" w:lineRule="auto"/>
        <w:jc w:val="left"/>
      </w:pPr>
      <w:r w:rsidRPr="00AD7CC5">
        <w:t>Marcantonio M. Spada: none</w:t>
      </w:r>
    </w:p>
    <w:p w14:paraId="3DD21B16" w14:textId="7F3B0AFB" w:rsidR="006D3664" w:rsidRPr="00AD7CC5" w:rsidRDefault="006D3664" w:rsidP="00527331">
      <w:pPr>
        <w:pStyle w:val="EndNoteBibliographyTitle"/>
        <w:spacing w:line="480" w:lineRule="auto"/>
        <w:jc w:val="left"/>
      </w:pPr>
      <w:r w:rsidRPr="00AD7CC5">
        <w:t>Richard G. Brown: none</w:t>
      </w:r>
    </w:p>
    <w:p w14:paraId="34BC8B52" w14:textId="77777777" w:rsidR="00DB24F1" w:rsidRPr="00AD7CC5" w:rsidRDefault="00DB24F1" w:rsidP="00B862AE">
      <w:pPr>
        <w:pStyle w:val="EndNoteBibliographyTitle"/>
      </w:pPr>
    </w:p>
    <w:p w14:paraId="3006A3A1" w14:textId="4E4FD9A9" w:rsidR="006D3664" w:rsidRPr="00AD7CC5" w:rsidRDefault="006D3664" w:rsidP="006D3664">
      <w:pPr>
        <w:pStyle w:val="EndNoteBibliographyTitle"/>
        <w:jc w:val="left"/>
        <w:sectPr w:rsidR="006D3664" w:rsidRPr="00AD7CC5" w:rsidSect="00C63667">
          <w:pgSz w:w="11900" w:h="16840"/>
          <w:pgMar w:top="1440" w:right="1440" w:bottom="1440" w:left="1440" w:header="708" w:footer="708" w:gutter="0"/>
          <w:cols w:space="708"/>
          <w:docGrid w:linePitch="360"/>
        </w:sectPr>
      </w:pPr>
    </w:p>
    <w:p w14:paraId="6C51C2E9" w14:textId="47477EC3" w:rsidR="001A3CC5" w:rsidRPr="00AD7CC5" w:rsidRDefault="001A3CC5" w:rsidP="001A3CC5">
      <w:pPr>
        <w:pStyle w:val="EndNoteBibliography"/>
        <w:spacing w:after="0"/>
        <w:ind w:left="720" w:hanging="720"/>
        <w:jc w:val="center"/>
        <w:rPr>
          <w:b/>
        </w:rPr>
      </w:pPr>
      <w:r w:rsidRPr="00AD7CC5">
        <w:rPr>
          <w:b/>
        </w:rPr>
        <w:lastRenderedPageBreak/>
        <w:t>References</w:t>
      </w:r>
    </w:p>
    <w:p w14:paraId="68691CBD" w14:textId="77777777" w:rsidR="000D1B40" w:rsidRPr="00AD7CC5" w:rsidRDefault="00D46146" w:rsidP="000D1B40">
      <w:pPr>
        <w:pStyle w:val="EndNoteBibliography"/>
        <w:spacing w:after="0"/>
        <w:ind w:left="720" w:hanging="720"/>
        <w:rPr>
          <w:noProof/>
        </w:rPr>
      </w:pPr>
      <w:r w:rsidRPr="00AD7CC5">
        <w:fldChar w:fldCharType="begin"/>
      </w:r>
      <w:r w:rsidRPr="00AD7CC5">
        <w:instrText xml:space="preserve"> ADDIN EN.REFLIST </w:instrText>
      </w:r>
      <w:r w:rsidRPr="00AD7CC5">
        <w:fldChar w:fldCharType="separate"/>
      </w:r>
      <w:r w:rsidR="000D1B40" w:rsidRPr="00AD7CC5">
        <w:rPr>
          <w:noProof/>
        </w:rPr>
        <w:t xml:space="preserve">aan het Rot, M., Hogenelst, K., &amp; Schoevers, R. A. (2012). Mood disorders in everyday life: a systematic review of experience sampling and ecological momentary assessment studies. </w:t>
      </w:r>
      <w:r w:rsidR="000D1B40" w:rsidRPr="00AD7CC5">
        <w:rPr>
          <w:i/>
          <w:noProof/>
        </w:rPr>
        <w:t>Clin Psychol Rev, 32</w:t>
      </w:r>
      <w:r w:rsidR="000D1B40" w:rsidRPr="00AD7CC5">
        <w:rPr>
          <w:noProof/>
        </w:rPr>
        <w:t>(6), 510-523. doi:10.1016/j.cpr.2012.05.007</w:t>
      </w:r>
    </w:p>
    <w:p w14:paraId="39711500" w14:textId="77777777" w:rsidR="000D1B40" w:rsidRPr="00AD7CC5" w:rsidRDefault="000D1B40" w:rsidP="000D1B40">
      <w:pPr>
        <w:pStyle w:val="EndNoteBibliography"/>
        <w:spacing w:after="0"/>
        <w:ind w:left="720" w:hanging="720"/>
        <w:rPr>
          <w:noProof/>
        </w:rPr>
      </w:pPr>
      <w:r w:rsidRPr="00AD7CC5">
        <w:rPr>
          <w:noProof/>
        </w:rPr>
        <w:t xml:space="preserve">Allott, R., Wells, A., Morrison, A. P., &amp; Walker, R. (2005). Distress in Parkinson's disease: contributions of disease factors and metacognitive style. </w:t>
      </w:r>
      <w:r w:rsidRPr="00AD7CC5">
        <w:rPr>
          <w:i/>
          <w:noProof/>
        </w:rPr>
        <w:t>Br J Psychiatry, 187</w:t>
      </w:r>
      <w:r w:rsidRPr="00AD7CC5">
        <w:rPr>
          <w:noProof/>
        </w:rPr>
        <w:t>(2), 182-183. doi:10.1192/bjp.187.2.182</w:t>
      </w:r>
    </w:p>
    <w:p w14:paraId="732657C2" w14:textId="77777777" w:rsidR="000D1B40" w:rsidRPr="00AD7CC5" w:rsidRDefault="000D1B40" w:rsidP="000D1B40">
      <w:pPr>
        <w:pStyle w:val="EndNoteBibliography"/>
        <w:spacing w:after="0"/>
        <w:ind w:left="720" w:hanging="720"/>
        <w:rPr>
          <w:noProof/>
        </w:rPr>
      </w:pPr>
      <w:r w:rsidRPr="00AD7CC5">
        <w:rPr>
          <w:noProof/>
        </w:rPr>
        <w:t xml:space="preserve">Backer, J. H. (2000). Stressors, social support, coping, and health dysfunction in individuals with Parkinson's disease. </w:t>
      </w:r>
      <w:r w:rsidRPr="00AD7CC5">
        <w:rPr>
          <w:i/>
          <w:noProof/>
        </w:rPr>
        <w:t>J Gerontol Nurs, 26</w:t>
      </w:r>
      <w:r w:rsidRPr="00AD7CC5">
        <w:rPr>
          <w:noProof/>
        </w:rPr>
        <w:t xml:space="preserve">(11), 6-16. </w:t>
      </w:r>
    </w:p>
    <w:p w14:paraId="1F7534B6" w14:textId="77777777" w:rsidR="000D1B40" w:rsidRPr="00AD7CC5" w:rsidRDefault="000D1B40" w:rsidP="000D1B40">
      <w:pPr>
        <w:pStyle w:val="EndNoteBibliography"/>
        <w:spacing w:after="0"/>
        <w:ind w:left="720" w:hanging="720"/>
        <w:rPr>
          <w:noProof/>
        </w:rPr>
      </w:pPr>
      <w:r w:rsidRPr="00AD7CC5">
        <w:rPr>
          <w:noProof/>
        </w:rPr>
        <w:t xml:space="preserve">Bjornestad, A., Forsaa, E. B., Pedersen, K. F., Tysnes, O. B., Larsen, J. P., &amp; Alves, G. (2016). Risk and course of motor complications in a population-based incident Parkinson's disease cohort. </w:t>
      </w:r>
      <w:r w:rsidRPr="00AD7CC5">
        <w:rPr>
          <w:i/>
          <w:noProof/>
        </w:rPr>
        <w:t>Parkinsonism Relat Disord, 22</w:t>
      </w:r>
      <w:r w:rsidRPr="00AD7CC5">
        <w:rPr>
          <w:noProof/>
        </w:rPr>
        <w:t>, 48-53. doi:10.1016/j.parkreldis.2015.11.007</w:t>
      </w:r>
    </w:p>
    <w:p w14:paraId="3450AA10" w14:textId="77777777" w:rsidR="000D1B40" w:rsidRPr="00AD7CC5" w:rsidRDefault="000D1B40" w:rsidP="000D1B40">
      <w:pPr>
        <w:pStyle w:val="EndNoteBibliography"/>
        <w:spacing w:after="0"/>
        <w:ind w:left="720" w:hanging="720"/>
        <w:rPr>
          <w:noProof/>
        </w:rPr>
      </w:pPr>
      <w:r w:rsidRPr="00AD7CC5">
        <w:rPr>
          <w:noProof/>
        </w:rPr>
        <w:t xml:space="preserve">Broen, M. P., Marsman, V. A., Kuijf, M. L., Van Oostenbrugge, R. J., van Os, J., &amp; Leentjens, A. F. (2016). Unraveling the Relationship between Motor Symptoms, Affective States and Contextual Factors in Parkinson's Disease: A Feasibility Study of the Experience Sampling Method. </w:t>
      </w:r>
      <w:r w:rsidRPr="00AD7CC5">
        <w:rPr>
          <w:i/>
          <w:noProof/>
        </w:rPr>
        <w:t>PLoS One, 11</w:t>
      </w:r>
      <w:r w:rsidRPr="00AD7CC5">
        <w:rPr>
          <w:noProof/>
        </w:rPr>
        <w:t>(3), e0151195. doi:10.1371/journal.pone.0151195</w:t>
      </w:r>
    </w:p>
    <w:p w14:paraId="77775BEB" w14:textId="77777777" w:rsidR="000D1B40" w:rsidRPr="00AD7CC5" w:rsidRDefault="000D1B40" w:rsidP="000D1B40">
      <w:pPr>
        <w:pStyle w:val="EndNoteBibliography"/>
        <w:spacing w:after="0"/>
        <w:ind w:left="720" w:hanging="720"/>
        <w:rPr>
          <w:noProof/>
        </w:rPr>
      </w:pPr>
      <w:r w:rsidRPr="00AD7CC5">
        <w:rPr>
          <w:noProof/>
        </w:rPr>
        <w:t xml:space="preserve">Brown, R. G., &amp; Fernie, B. A. (2015). Metacognitions, anxiety, and distress related to motor fluctuations in Parkinson's disease. </w:t>
      </w:r>
      <w:r w:rsidRPr="00AD7CC5">
        <w:rPr>
          <w:i/>
          <w:noProof/>
        </w:rPr>
        <w:t>J Psychosom Res, 78</w:t>
      </w:r>
      <w:r w:rsidRPr="00AD7CC5">
        <w:rPr>
          <w:noProof/>
        </w:rPr>
        <w:t>(2), 143-148. doi:10.1016/j.jpsychores.2014.09.021</w:t>
      </w:r>
    </w:p>
    <w:p w14:paraId="2B16CFEE" w14:textId="77777777" w:rsidR="000D1B40" w:rsidRPr="00AD7CC5" w:rsidRDefault="000D1B40" w:rsidP="000D1B40">
      <w:pPr>
        <w:pStyle w:val="EndNoteBibliography"/>
        <w:spacing w:after="0"/>
        <w:ind w:left="720" w:hanging="720"/>
        <w:rPr>
          <w:noProof/>
        </w:rPr>
      </w:pPr>
      <w:r w:rsidRPr="00AD7CC5">
        <w:rPr>
          <w:noProof/>
        </w:rPr>
        <w:t xml:space="preserve">Brown, R. G., Marsden, C. D., Quinn, N., &amp; Wyke, M. A. (1984). Alterations in cognitive performance and affect-arousal state during fluctuations in motor function in Parkinson's disease. </w:t>
      </w:r>
      <w:r w:rsidRPr="00AD7CC5">
        <w:rPr>
          <w:i/>
          <w:noProof/>
        </w:rPr>
        <w:t>Journal of Neurology, Neurosurgery &amp;amp; Psychiatry, 47</w:t>
      </w:r>
      <w:r w:rsidRPr="00AD7CC5">
        <w:rPr>
          <w:noProof/>
        </w:rPr>
        <w:t xml:space="preserve">(5), 454. </w:t>
      </w:r>
    </w:p>
    <w:p w14:paraId="7B4F6D44" w14:textId="77777777" w:rsidR="000D1B40" w:rsidRPr="00AD7CC5" w:rsidRDefault="000D1B40" w:rsidP="000D1B40">
      <w:pPr>
        <w:pStyle w:val="EndNoteBibliography"/>
        <w:spacing w:after="0"/>
        <w:ind w:left="720" w:hanging="720"/>
        <w:rPr>
          <w:noProof/>
        </w:rPr>
      </w:pPr>
      <w:r w:rsidRPr="00AD7CC5">
        <w:rPr>
          <w:noProof/>
        </w:rPr>
        <w:lastRenderedPageBreak/>
        <w:t xml:space="preserve">Burn, D. J., Landau, S., Hindle, J. V., Samuel, M., Wilson, K. C., Hurt, C. S., . . . Group, P.-P. S. (2012). Parkinson's disease motor subtypes and mood. </w:t>
      </w:r>
      <w:r w:rsidRPr="00AD7CC5">
        <w:rPr>
          <w:i/>
          <w:noProof/>
        </w:rPr>
        <w:t>Mov Disord, 27</w:t>
      </w:r>
      <w:r w:rsidRPr="00AD7CC5">
        <w:rPr>
          <w:noProof/>
        </w:rPr>
        <w:t>(3), 379-386. doi:10.1002/mds.24041</w:t>
      </w:r>
    </w:p>
    <w:p w14:paraId="3DCDCAA9" w14:textId="77777777" w:rsidR="000D1B40" w:rsidRPr="00AD7CC5" w:rsidRDefault="000D1B40" w:rsidP="000D1B40">
      <w:pPr>
        <w:pStyle w:val="EndNoteBibliography"/>
        <w:spacing w:after="0"/>
        <w:ind w:left="720" w:hanging="720"/>
        <w:rPr>
          <w:noProof/>
        </w:rPr>
      </w:pPr>
      <w:r w:rsidRPr="00AD7CC5">
        <w:rPr>
          <w:noProof/>
        </w:rPr>
        <w:t xml:space="preserve">Cantello, R., Gilli, M., Riccio, A., &amp; Bergamasco, B. (1986). Mood changes associated with" end-of-dose deterioration" in Parkinson's disease: a controlled study. </w:t>
      </w:r>
      <w:r w:rsidRPr="00AD7CC5">
        <w:rPr>
          <w:i/>
          <w:noProof/>
        </w:rPr>
        <w:t>Journal of Neurology, Neurosurgery &amp; Psychiatry, 49</w:t>
      </w:r>
      <w:r w:rsidRPr="00AD7CC5">
        <w:rPr>
          <w:noProof/>
        </w:rPr>
        <w:t xml:space="preserve">(10), 1182-1190. </w:t>
      </w:r>
    </w:p>
    <w:p w14:paraId="15EEB322" w14:textId="77777777" w:rsidR="000D1B40" w:rsidRPr="00AD7CC5" w:rsidRDefault="000D1B40" w:rsidP="000D1B40">
      <w:pPr>
        <w:pStyle w:val="EndNoteBibliography"/>
        <w:spacing w:after="0"/>
        <w:ind w:left="720" w:hanging="720"/>
        <w:rPr>
          <w:noProof/>
        </w:rPr>
      </w:pPr>
      <w:r w:rsidRPr="00AD7CC5">
        <w:rPr>
          <w:noProof/>
        </w:rPr>
        <w:t xml:space="preserve">Dissanayaka, N. N., Sellbach, A., Matheson, S., O'Sullivan, J. D., Silburn, P. A., Byrne, G. J., . . . Mellick, G. D. (2010). Anxiety disorders in Parkinson's disease: prevalence and risk factors. </w:t>
      </w:r>
      <w:r w:rsidRPr="00AD7CC5">
        <w:rPr>
          <w:i/>
          <w:noProof/>
        </w:rPr>
        <w:t>Mov Disord, 25</w:t>
      </w:r>
      <w:r w:rsidRPr="00AD7CC5">
        <w:rPr>
          <w:noProof/>
        </w:rPr>
        <w:t>(7), 838-845. doi:10.1002/mds.22833</w:t>
      </w:r>
    </w:p>
    <w:p w14:paraId="13570C33" w14:textId="77777777" w:rsidR="000D1B40" w:rsidRPr="00AD7CC5" w:rsidRDefault="000D1B40" w:rsidP="000D1B40">
      <w:pPr>
        <w:pStyle w:val="EndNoteBibliography"/>
        <w:spacing w:after="0"/>
        <w:ind w:left="720" w:hanging="720"/>
        <w:rPr>
          <w:noProof/>
        </w:rPr>
      </w:pPr>
      <w:r w:rsidRPr="00AD7CC5">
        <w:rPr>
          <w:noProof/>
        </w:rPr>
        <w:t xml:space="preserve">Egan, S. J., Laidlaw, K., &amp; Starkstein, S. (2015). Cognitive Behaviour Therapy for Depression and Anxiety in Parkinson's Disease. </w:t>
      </w:r>
      <w:r w:rsidRPr="00AD7CC5">
        <w:rPr>
          <w:i/>
          <w:noProof/>
        </w:rPr>
        <w:t>J Parkinsons Dis, 5</w:t>
      </w:r>
      <w:r w:rsidRPr="00AD7CC5">
        <w:rPr>
          <w:noProof/>
        </w:rPr>
        <w:t>(3), 443-451. doi:10.3233/JPD-150542</w:t>
      </w:r>
    </w:p>
    <w:p w14:paraId="1E9C1616" w14:textId="77777777" w:rsidR="000D1B40" w:rsidRPr="00AD7CC5" w:rsidRDefault="000D1B40" w:rsidP="000D1B40">
      <w:pPr>
        <w:pStyle w:val="EndNoteBibliography"/>
        <w:spacing w:after="0"/>
        <w:ind w:left="720" w:hanging="720"/>
        <w:rPr>
          <w:noProof/>
        </w:rPr>
      </w:pPr>
      <w:r w:rsidRPr="00AD7CC5">
        <w:rPr>
          <w:noProof/>
        </w:rPr>
        <w:t xml:space="preserve">Fernie, B. A., Maher-Edwards, L., Murphy, G., Nikcevic, A. V., &amp; Spada, M. M. (2015). The Metacognitions about Symptoms Control Scale: Development and Concurrent Validity. </w:t>
      </w:r>
      <w:r w:rsidRPr="00AD7CC5">
        <w:rPr>
          <w:i/>
          <w:noProof/>
        </w:rPr>
        <w:t>Clin Psychol Psychother, 22</w:t>
      </w:r>
      <w:r w:rsidRPr="00AD7CC5">
        <w:rPr>
          <w:noProof/>
        </w:rPr>
        <w:t>(5), 443-449. doi:10.1002/cpp.1906</w:t>
      </w:r>
    </w:p>
    <w:p w14:paraId="054DB4D7" w14:textId="77777777" w:rsidR="000D1B40" w:rsidRPr="00AD7CC5" w:rsidRDefault="000D1B40" w:rsidP="000D1B40">
      <w:pPr>
        <w:pStyle w:val="EndNoteBibliography"/>
        <w:spacing w:after="0"/>
        <w:ind w:left="720" w:hanging="720"/>
        <w:rPr>
          <w:noProof/>
        </w:rPr>
      </w:pPr>
      <w:r w:rsidRPr="00AD7CC5">
        <w:rPr>
          <w:noProof/>
        </w:rPr>
        <w:t xml:space="preserve">Fernie, B. A., Spada, M. M., Ray Chaudhuri, K., Klingelhoefer, L., &amp; Brown, R. G. (2015). Thinking about motor fluctuations: An examination of metacognitions in Parkinson's disease. </w:t>
      </w:r>
      <w:r w:rsidRPr="00AD7CC5">
        <w:rPr>
          <w:i/>
          <w:noProof/>
        </w:rPr>
        <w:t>J Psychosom Res, 79</w:t>
      </w:r>
      <w:r w:rsidRPr="00AD7CC5">
        <w:rPr>
          <w:noProof/>
        </w:rPr>
        <w:t>(6), 669-673. doi:10.1016/j.jpsychores.2015.05.001</w:t>
      </w:r>
    </w:p>
    <w:p w14:paraId="59752AA5" w14:textId="77777777" w:rsidR="000D1B40" w:rsidRPr="00AD7CC5" w:rsidRDefault="000D1B40" w:rsidP="000D1B40">
      <w:pPr>
        <w:pStyle w:val="EndNoteBibliography"/>
        <w:spacing w:after="0"/>
        <w:ind w:left="720" w:hanging="720"/>
        <w:rPr>
          <w:noProof/>
        </w:rPr>
      </w:pPr>
      <w:r w:rsidRPr="00AD7CC5">
        <w:rPr>
          <w:noProof/>
        </w:rPr>
        <w:t xml:space="preserve">Frazier, L. D. (2000). Coping with disease-related stressors in Parkinson's disease. </w:t>
      </w:r>
      <w:r w:rsidRPr="00AD7CC5">
        <w:rPr>
          <w:i/>
          <w:noProof/>
        </w:rPr>
        <w:t>Gerontologist, 40</w:t>
      </w:r>
      <w:r w:rsidRPr="00AD7CC5">
        <w:rPr>
          <w:noProof/>
        </w:rPr>
        <w:t xml:space="preserve">(1), 53-63. </w:t>
      </w:r>
    </w:p>
    <w:p w14:paraId="22E77A30" w14:textId="77777777" w:rsidR="000D1B40" w:rsidRPr="00AD7CC5" w:rsidRDefault="000D1B40" w:rsidP="000D1B40">
      <w:pPr>
        <w:pStyle w:val="EndNoteBibliography"/>
        <w:spacing w:after="0"/>
        <w:ind w:left="720" w:hanging="720"/>
        <w:rPr>
          <w:noProof/>
        </w:rPr>
      </w:pPr>
      <w:r w:rsidRPr="00AD7CC5">
        <w:rPr>
          <w:noProof/>
        </w:rPr>
        <w:t xml:space="preserve">GmbH, m. (2015). MovisensXS (Version 0.7.4162). Karlsruhe, Germany. </w:t>
      </w:r>
    </w:p>
    <w:p w14:paraId="2113D2FB" w14:textId="77777777" w:rsidR="000D1B40" w:rsidRPr="00AD7CC5" w:rsidRDefault="000D1B40" w:rsidP="000D1B40">
      <w:pPr>
        <w:pStyle w:val="EndNoteBibliography"/>
        <w:spacing w:after="0"/>
        <w:ind w:left="720" w:hanging="720"/>
        <w:rPr>
          <w:noProof/>
        </w:rPr>
      </w:pPr>
      <w:r w:rsidRPr="00AD7CC5">
        <w:rPr>
          <w:noProof/>
        </w:rPr>
        <w:t xml:space="preserve">Goldman, J. G., Holden, S. K., Litvan, I., McKeith, I., Stebbins, G. T., &amp; Taylor, J. P. (2018). Evolution of diagnostic criteria and assessments for Parkinson's disease mild cognitive impairment. </w:t>
      </w:r>
      <w:r w:rsidRPr="00AD7CC5">
        <w:rPr>
          <w:i/>
          <w:noProof/>
        </w:rPr>
        <w:t>Mov Disord, 33</w:t>
      </w:r>
      <w:r w:rsidRPr="00AD7CC5">
        <w:rPr>
          <w:noProof/>
        </w:rPr>
        <w:t>(4), 503-510. doi:10.1002/mds.27323</w:t>
      </w:r>
    </w:p>
    <w:p w14:paraId="4CD0A367" w14:textId="77777777" w:rsidR="000D1B40" w:rsidRPr="00AD7CC5" w:rsidRDefault="000D1B40" w:rsidP="000D1B40">
      <w:pPr>
        <w:pStyle w:val="EndNoteBibliography"/>
        <w:spacing w:after="0"/>
        <w:ind w:left="720" w:hanging="720"/>
        <w:rPr>
          <w:noProof/>
        </w:rPr>
      </w:pPr>
      <w:r w:rsidRPr="00AD7CC5">
        <w:rPr>
          <w:noProof/>
        </w:rPr>
        <w:lastRenderedPageBreak/>
        <w:t xml:space="preserve">International Business Machines Corporation. (2017). Statistical Package for the Social Sciences (Version 24): IBM Corporation Chicago, IL. </w:t>
      </w:r>
    </w:p>
    <w:p w14:paraId="1F1D55D6" w14:textId="77777777" w:rsidR="000D1B40" w:rsidRPr="00AD7CC5" w:rsidRDefault="000D1B40" w:rsidP="000D1B40">
      <w:pPr>
        <w:pStyle w:val="EndNoteBibliography"/>
        <w:spacing w:after="0"/>
        <w:ind w:left="720" w:hanging="720"/>
        <w:rPr>
          <w:noProof/>
        </w:rPr>
      </w:pPr>
      <w:r w:rsidRPr="00AD7CC5">
        <w:rPr>
          <w:noProof/>
        </w:rPr>
        <w:t xml:space="preserve">Julien, C. L., Rimes, K. A., &amp; Brown, R. G. (2016). Rumination and behavioural factors in Parkinson's disease depression. </w:t>
      </w:r>
      <w:r w:rsidRPr="00AD7CC5">
        <w:rPr>
          <w:i/>
          <w:noProof/>
        </w:rPr>
        <w:t>J Psychosom Res, 82</w:t>
      </w:r>
      <w:r w:rsidRPr="00AD7CC5">
        <w:rPr>
          <w:noProof/>
        </w:rPr>
        <w:t>, 48-53. doi:10.1016/j.jpsychores.2016.01.008</w:t>
      </w:r>
    </w:p>
    <w:p w14:paraId="1A8F875B" w14:textId="77777777" w:rsidR="000D1B40" w:rsidRPr="00AD7CC5" w:rsidRDefault="000D1B40" w:rsidP="000D1B40">
      <w:pPr>
        <w:pStyle w:val="EndNoteBibliography"/>
        <w:spacing w:after="0"/>
        <w:ind w:left="720" w:hanging="720"/>
        <w:rPr>
          <w:noProof/>
        </w:rPr>
      </w:pPr>
      <w:r w:rsidRPr="00AD7CC5">
        <w:rPr>
          <w:noProof/>
        </w:rPr>
        <w:t xml:space="preserve">Kostić, V., Marinković, J., Svetel, M., Stefanova, E., &amp; Przedborski, S. (2002). The effect of stage of Parkinson’s disease at the onset of levodopa therapy on development of motor complications. </w:t>
      </w:r>
      <w:r w:rsidRPr="00AD7CC5">
        <w:rPr>
          <w:i/>
          <w:noProof/>
        </w:rPr>
        <w:t>European Journal of Neurology, 9</w:t>
      </w:r>
      <w:r w:rsidRPr="00AD7CC5">
        <w:rPr>
          <w:noProof/>
        </w:rPr>
        <w:t xml:space="preserve">(1), 9-14. </w:t>
      </w:r>
    </w:p>
    <w:p w14:paraId="25AC3BE8" w14:textId="77777777" w:rsidR="000D1B40" w:rsidRPr="00AD7CC5" w:rsidRDefault="000D1B40" w:rsidP="000D1B40">
      <w:pPr>
        <w:pStyle w:val="EndNoteBibliography"/>
        <w:spacing w:after="0"/>
        <w:ind w:left="720" w:hanging="720"/>
        <w:rPr>
          <w:noProof/>
        </w:rPr>
      </w:pPr>
      <w:r w:rsidRPr="00AD7CC5">
        <w:rPr>
          <w:noProof/>
        </w:rPr>
        <w:t xml:space="preserve">Kroenke, K., Spitzer, R. L., &amp; Williams, J. B. (2001). The PHQ-9: validity of a brief depression severity measure. </w:t>
      </w:r>
      <w:r w:rsidRPr="00AD7CC5">
        <w:rPr>
          <w:i/>
          <w:noProof/>
        </w:rPr>
        <w:t>J Gen Intern Med, 16</w:t>
      </w:r>
      <w:r w:rsidRPr="00AD7CC5">
        <w:rPr>
          <w:noProof/>
        </w:rPr>
        <w:t xml:space="preserve">(9), 606-613. </w:t>
      </w:r>
    </w:p>
    <w:p w14:paraId="0F5F136C" w14:textId="77777777" w:rsidR="000D1B40" w:rsidRPr="00AD7CC5" w:rsidRDefault="000D1B40" w:rsidP="000D1B40">
      <w:pPr>
        <w:pStyle w:val="EndNoteBibliography"/>
        <w:spacing w:after="0"/>
        <w:ind w:left="720" w:hanging="720"/>
        <w:rPr>
          <w:noProof/>
        </w:rPr>
      </w:pPr>
      <w:r w:rsidRPr="00AD7CC5">
        <w:rPr>
          <w:noProof/>
        </w:rPr>
        <w:t xml:space="preserve">Leentjens, A. F., Dujardin, K., Marsh, L., Martinez-Martin, P., Richard, I. H., &amp; Starkstein, S. E. (2012). Anxiety and motor fluctuations in Parkinson's disease: a cross-sectional observational study. </w:t>
      </w:r>
      <w:r w:rsidRPr="00AD7CC5">
        <w:rPr>
          <w:i/>
          <w:noProof/>
        </w:rPr>
        <w:t>Parkinsonism Relat Disord, 18</w:t>
      </w:r>
      <w:r w:rsidRPr="00AD7CC5">
        <w:rPr>
          <w:noProof/>
        </w:rPr>
        <w:t>(10), 1084-1088. doi:10.1016/j.parkreldis.2012.06.007</w:t>
      </w:r>
    </w:p>
    <w:p w14:paraId="7332FCD1" w14:textId="77777777" w:rsidR="000D1B40" w:rsidRPr="00AD7CC5" w:rsidRDefault="000D1B40" w:rsidP="000D1B40">
      <w:pPr>
        <w:pStyle w:val="EndNoteBibliography"/>
        <w:spacing w:after="0"/>
        <w:ind w:left="720" w:hanging="720"/>
        <w:rPr>
          <w:noProof/>
        </w:rPr>
      </w:pPr>
      <w:r w:rsidRPr="00AD7CC5">
        <w:rPr>
          <w:noProof/>
        </w:rPr>
        <w:t xml:space="preserve">Leentjens, A. F., Dujardin, K., Pontone, G. M., Starkstein, S. E., Weintraub, D., &amp; Martinez-Martin, P. (2014). The Parkinson Anxiety Scale (PAS): development and validation of a new anxiety scale. </w:t>
      </w:r>
      <w:r w:rsidRPr="00AD7CC5">
        <w:rPr>
          <w:i/>
          <w:noProof/>
        </w:rPr>
        <w:t>Mov Disord, 29</w:t>
      </w:r>
      <w:r w:rsidRPr="00AD7CC5">
        <w:rPr>
          <w:noProof/>
        </w:rPr>
        <w:t>(8), 1035-1043. doi:10.1002/mds.25919</w:t>
      </w:r>
    </w:p>
    <w:p w14:paraId="233F8ED5" w14:textId="77777777" w:rsidR="000D1B40" w:rsidRPr="00AD7CC5" w:rsidRDefault="000D1B40" w:rsidP="000D1B40">
      <w:pPr>
        <w:pStyle w:val="EndNoteBibliography"/>
        <w:spacing w:after="0"/>
        <w:ind w:left="720" w:hanging="720"/>
        <w:rPr>
          <w:noProof/>
        </w:rPr>
      </w:pPr>
      <w:r w:rsidRPr="00AD7CC5">
        <w:rPr>
          <w:noProof/>
        </w:rPr>
        <w:t xml:space="preserve">Lyons, K. E., &amp; Pahwa, R. (2011). The impact and management of nonmotor symptoms of Parkinson's disease. </w:t>
      </w:r>
      <w:r w:rsidRPr="00AD7CC5">
        <w:rPr>
          <w:i/>
          <w:noProof/>
        </w:rPr>
        <w:t>Am J Manag Care, 17 Suppl 12</w:t>
      </w:r>
      <w:r w:rsidRPr="00AD7CC5">
        <w:rPr>
          <w:noProof/>
        </w:rPr>
        <w:t xml:space="preserve">, S308-314. </w:t>
      </w:r>
    </w:p>
    <w:p w14:paraId="26203563" w14:textId="77777777" w:rsidR="000D1B40" w:rsidRPr="00AD7CC5" w:rsidRDefault="000D1B40" w:rsidP="000D1B40">
      <w:pPr>
        <w:pStyle w:val="EndNoteBibliography"/>
        <w:spacing w:after="0"/>
        <w:ind w:left="720" w:hanging="720"/>
        <w:rPr>
          <w:noProof/>
        </w:rPr>
      </w:pPr>
      <w:r w:rsidRPr="00AD7CC5">
        <w:rPr>
          <w:noProof/>
        </w:rPr>
        <w:t xml:space="preserve">Maricle, R. A., Nutt, J. G., Valentine, R. J., &amp; Carter, J. H. (1995). Dose-response relationship of levodopa with mood and anxiety in fluctuating Parkinson's disease: a double-blind, placebo-controlled study. </w:t>
      </w:r>
      <w:r w:rsidRPr="00AD7CC5">
        <w:rPr>
          <w:i/>
          <w:noProof/>
        </w:rPr>
        <w:t>Neurology, 45</w:t>
      </w:r>
      <w:r w:rsidRPr="00AD7CC5">
        <w:rPr>
          <w:noProof/>
        </w:rPr>
        <w:t xml:space="preserve">(9), 1757-1760. </w:t>
      </w:r>
    </w:p>
    <w:p w14:paraId="795EAB69" w14:textId="77777777" w:rsidR="000D1B40" w:rsidRPr="00AD7CC5" w:rsidRDefault="000D1B40" w:rsidP="000D1B40">
      <w:pPr>
        <w:pStyle w:val="EndNoteBibliography"/>
        <w:spacing w:after="0"/>
        <w:ind w:left="720" w:hanging="720"/>
        <w:rPr>
          <w:noProof/>
        </w:rPr>
      </w:pPr>
      <w:r w:rsidRPr="00AD7CC5">
        <w:rPr>
          <w:noProof/>
        </w:rPr>
        <w:t xml:space="preserve">Martinez-Fernandez, R., Schmitt, E., Martinez-Martin, P., &amp; Krack, P. (2016). The hidden sister of motor fluctuations in Parkinson's disease: A review on nonmotor fluctuations. </w:t>
      </w:r>
      <w:r w:rsidRPr="00AD7CC5">
        <w:rPr>
          <w:i/>
          <w:noProof/>
        </w:rPr>
        <w:t>Mov Disord, 31</w:t>
      </w:r>
      <w:r w:rsidRPr="00AD7CC5">
        <w:rPr>
          <w:noProof/>
        </w:rPr>
        <w:t>(8), 1080-1094. doi:10.1002/mds.26731</w:t>
      </w:r>
    </w:p>
    <w:p w14:paraId="795A4FC1" w14:textId="77777777" w:rsidR="000D1B40" w:rsidRPr="00AD7CC5" w:rsidRDefault="000D1B40" w:rsidP="000D1B40">
      <w:pPr>
        <w:pStyle w:val="EndNoteBibliography"/>
        <w:spacing w:after="0"/>
        <w:ind w:left="720" w:hanging="720"/>
        <w:rPr>
          <w:noProof/>
        </w:rPr>
      </w:pPr>
      <w:r w:rsidRPr="00AD7CC5">
        <w:rPr>
          <w:noProof/>
        </w:rPr>
        <w:lastRenderedPageBreak/>
        <w:t xml:space="preserve">Martinez-Martin, P., Rodriguez-Blazquez, C., Kurtis, M. M., &amp; Chaudhuri, K. R. (2011). The impact of non-motor symptoms on health-related quality of life of patients with Parkinson's disease. </w:t>
      </w:r>
      <w:r w:rsidRPr="00AD7CC5">
        <w:rPr>
          <w:i/>
          <w:noProof/>
        </w:rPr>
        <w:t>Mov Disord, 26</w:t>
      </w:r>
      <w:r w:rsidRPr="00AD7CC5">
        <w:rPr>
          <w:noProof/>
        </w:rPr>
        <w:t>(3), 399-406. doi:10.1002/mds.23462</w:t>
      </w:r>
    </w:p>
    <w:p w14:paraId="50496815" w14:textId="77777777" w:rsidR="000D1B40" w:rsidRPr="00AD7CC5" w:rsidRDefault="000D1B40" w:rsidP="000D1B40">
      <w:pPr>
        <w:pStyle w:val="EndNoteBibliography"/>
        <w:spacing w:after="0"/>
        <w:ind w:left="720" w:hanging="720"/>
        <w:rPr>
          <w:noProof/>
        </w:rPr>
      </w:pPr>
      <w:r w:rsidRPr="00AD7CC5">
        <w:rPr>
          <w:noProof/>
        </w:rPr>
        <w:t xml:space="preserve">Martinez-Martin, P., Schapira, A. H., Stocchi, F., Sethi, K., Odin, P., MacPhee, G., . . . Chaudhuri, K. R. (2007). Prevalence of nonmotor symptoms in Parkinson's disease in an international setting; study using nonmotor symptoms questionnaire in 545 patients. </w:t>
      </w:r>
      <w:r w:rsidRPr="00AD7CC5">
        <w:rPr>
          <w:i/>
          <w:noProof/>
        </w:rPr>
        <w:t>Mov Disord, 22</w:t>
      </w:r>
      <w:r w:rsidRPr="00AD7CC5">
        <w:rPr>
          <w:noProof/>
        </w:rPr>
        <w:t>(11), 1623-1629. doi:10.1002/mds.21586</w:t>
      </w:r>
    </w:p>
    <w:p w14:paraId="23867484" w14:textId="77777777" w:rsidR="000D1B40" w:rsidRPr="00AD7CC5" w:rsidRDefault="000D1B40" w:rsidP="000D1B40">
      <w:pPr>
        <w:pStyle w:val="EndNoteBibliography"/>
        <w:spacing w:after="0"/>
        <w:ind w:left="720" w:hanging="720"/>
        <w:rPr>
          <w:noProof/>
        </w:rPr>
      </w:pPr>
      <w:r w:rsidRPr="00AD7CC5">
        <w:rPr>
          <w:noProof/>
        </w:rPr>
        <w:t xml:space="preserve">Menza, M. A., Sage, J., Marshall, E., Cody, R., &amp; Duvoisin, R. (1990). Mood changes and "on-off" phenomena in Parkinson's disease. </w:t>
      </w:r>
      <w:r w:rsidRPr="00AD7CC5">
        <w:rPr>
          <w:i/>
          <w:noProof/>
        </w:rPr>
        <w:t>Mov Disord, 5</w:t>
      </w:r>
      <w:r w:rsidRPr="00AD7CC5">
        <w:rPr>
          <w:noProof/>
        </w:rPr>
        <w:t>(2), 148-151. doi:10.1002/mds.870050210</w:t>
      </w:r>
    </w:p>
    <w:p w14:paraId="3FBAD571" w14:textId="77777777" w:rsidR="000D1B40" w:rsidRPr="00AD7CC5" w:rsidRDefault="000D1B40" w:rsidP="000D1B40">
      <w:pPr>
        <w:pStyle w:val="EndNoteBibliography"/>
        <w:spacing w:after="0"/>
        <w:ind w:left="720" w:hanging="720"/>
        <w:rPr>
          <w:noProof/>
        </w:rPr>
      </w:pPr>
      <w:r w:rsidRPr="00AD7CC5">
        <w:rPr>
          <w:noProof/>
        </w:rPr>
        <w:t xml:space="preserve">Nissenbaum, H., Quinn, N., Brown, R., Toone, B., Gotham, A.-M., &amp; Marsden, C. (1987). Mood swings associated with the ‘on—off’phenomenon in Parkinson's disease. </w:t>
      </w:r>
      <w:r w:rsidRPr="00AD7CC5">
        <w:rPr>
          <w:i/>
          <w:noProof/>
        </w:rPr>
        <w:t>Psychological Medicine, 17</w:t>
      </w:r>
      <w:r w:rsidRPr="00AD7CC5">
        <w:rPr>
          <w:noProof/>
        </w:rPr>
        <w:t xml:space="preserve">(4), 899-904. </w:t>
      </w:r>
    </w:p>
    <w:p w14:paraId="11CB4570" w14:textId="77777777" w:rsidR="000D1B40" w:rsidRPr="00AD7CC5" w:rsidRDefault="000D1B40" w:rsidP="000D1B40">
      <w:pPr>
        <w:pStyle w:val="EndNoteBibliography"/>
        <w:spacing w:after="0"/>
        <w:ind w:left="720" w:hanging="720"/>
        <w:rPr>
          <w:noProof/>
        </w:rPr>
      </w:pPr>
      <w:r w:rsidRPr="00AD7CC5">
        <w:rPr>
          <w:noProof/>
        </w:rPr>
        <w:t xml:space="preserve">Peeters, F., Berkhof, J., Delespaul, P., Rottenberg, J., &amp; Nicolson, N. A. (2006). Diurnal mood variation in major depressive disorder. </w:t>
      </w:r>
      <w:r w:rsidRPr="00AD7CC5">
        <w:rPr>
          <w:i/>
          <w:noProof/>
        </w:rPr>
        <w:t>Emotion, 6</w:t>
      </w:r>
      <w:r w:rsidRPr="00AD7CC5">
        <w:rPr>
          <w:noProof/>
        </w:rPr>
        <w:t>(3), 383-391. doi:10.1037/1528-3542.6.3.383</w:t>
      </w:r>
    </w:p>
    <w:p w14:paraId="45CC8FD8" w14:textId="77777777" w:rsidR="000D1B40" w:rsidRPr="00AD7CC5" w:rsidRDefault="000D1B40" w:rsidP="000D1B40">
      <w:pPr>
        <w:pStyle w:val="EndNoteBibliography"/>
        <w:spacing w:after="0"/>
        <w:ind w:left="720" w:hanging="720"/>
        <w:rPr>
          <w:noProof/>
        </w:rPr>
      </w:pPr>
      <w:r w:rsidRPr="00AD7CC5">
        <w:rPr>
          <w:noProof/>
        </w:rPr>
        <w:t xml:space="preserve">Pontone, G. M., Williams, J. R., Anderson, K. E., Chase, G., Goldstein, S. A., Grill, S., . . . Marsh, L. (2009). Prevalence of anxiety disorders and anxiety subtypes in patients with Parkinson's disease. </w:t>
      </w:r>
      <w:r w:rsidRPr="00AD7CC5">
        <w:rPr>
          <w:i/>
          <w:noProof/>
        </w:rPr>
        <w:t>Mov Disord, 24</w:t>
      </w:r>
      <w:r w:rsidRPr="00AD7CC5">
        <w:rPr>
          <w:noProof/>
        </w:rPr>
        <w:t>(9), 1333-1338. doi:10.1002/mds.22611</w:t>
      </w:r>
    </w:p>
    <w:p w14:paraId="45F70AC7" w14:textId="77777777" w:rsidR="000D1B40" w:rsidRPr="00AD7CC5" w:rsidRDefault="000D1B40" w:rsidP="000D1B40">
      <w:pPr>
        <w:pStyle w:val="EndNoteBibliography"/>
        <w:spacing w:after="0"/>
        <w:ind w:left="720" w:hanging="720"/>
        <w:rPr>
          <w:noProof/>
        </w:rPr>
      </w:pPr>
      <w:r w:rsidRPr="00AD7CC5">
        <w:rPr>
          <w:noProof/>
        </w:rPr>
        <w:t xml:space="preserve">Pringsheim, T., Jette, N., Frolkis, A., &amp; Steeves, T. D. (2014). The prevalence of Parkinson's disease: A systematic review and meta-analysis. </w:t>
      </w:r>
      <w:r w:rsidRPr="00AD7CC5">
        <w:rPr>
          <w:i/>
          <w:noProof/>
        </w:rPr>
        <w:t>Mov Disord, 29</w:t>
      </w:r>
      <w:r w:rsidRPr="00AD7CC5">
        <w:rPr>
          <w:noProof/>
        </w:rPr>
        <w:t>(13), 1583-1590. doi:10.1002/mds.25945</w:t>
      </w:r>
    </w:p>
    <w:p w14:paraId="36CDB3E7" w14:textId="77777777" w:rsidR="000D1B40" w:rsidRPr="00AD7CC5" w:rsidRDefault="000D1B40" w:rsidP="000D1B40">
      <w:pPr>
        <w:pStyle w:val="EndNoteBibliography"/>
        <w:spacing w:after="0"/>
        <w:ind w:left="720" w:hanging="720"/>
        <w:rPr>
          <w:noProof/>
        </w:rPr>
      </w:pPr>
      <w:r w:rsidRPr="00AD7CC5">
        <w:rPr>
          <w:noProof/>
        </w:rPr>
        <w:t xml:space="preserve">Racette, B. A., Hartlein, J. M., Hershey, T., Mink, J. W., Perlmutter, J. S., &amp; Black, K. J. (2002). Clinical features and comorbidity of mood fluctuations in Parkinson's disease. </w:t>
      </w:r>
      <w:r w:rsidRPr="00AD7CC5">
        <w:rPr>
          <w:i/>
          <w:noProof/>
        </w:rPr>
        <w:t>J Neuropsychiatry Clin Neurosci, 14</w:t>
      </w:r>
      <w:r w:rsidRPr="00AD7CC5">
        <w:rPr>
          <w:noProof/>
        </w:rPr>
        <w:t>(4), 438-442. doi:10.1176/jnp.14.4.438</w:t>
      </w:r>
    </w:p>
    <w:p w14:paraId="7841EF94" w14:textId="77777777" w:rsidR="000D1B40" w:rsidRPr="00AD7CC5" w:rsidRDefault="000D1B40" w:rsidP="000D1B40">
      <w:pPr>
        <w:pStyle w:val="EndNoteBibliography"/>
        <w:spacing w:after="0"/>
        <w:ind w:left="720" w:hanging="720"/>
        <w:rPr>
          <w:noProof/>
        </w:rPr>
      </w:pPr>
      <w:r w:rsidRPr="00AD7CC5">
        <w:rPr>
          <w:noProof/>
        </w:rPr>
        <w:lastRenderedPageBreak/>
        <w:t xml:space="preserve">Reiff, J., Schmidt, N., Riebe, B., Breternitz, R., Aldenhoff, J., Deuschl, G., &amp; Witt, K. (2011). Subthreshold depression in Parkinson's disease. </w:t>
      </w:r>
      <w:r w:rsidRPr="00AD7CC5">
        <w:rPr>
          <w:i/>
          <w:noProof/>
        </w:rPr>
        <w:t>Mov Disord, 26</w:t>
      </w:r>
      <w:r w:rsidRPr="00AD7CC5">
        <w:rPr>
          <w:noProof/>
        </w:rPr>
        <w:t>(9), 1741-1744. doi:10.1002/mds.23699</w:t>
      </w:r>
    </w:p>
    <w:p w14:paraId="54066374" w14:textId="77777777" w:rsidR="000D1B40" w:rsidRPr="00AD7CC5" w:rsidRDefault="000D1B40" w:rsidP="000D1B40">
      <w:pPr>
        <w:pStyle w:val="EndNoteBibliography"/>
        <w:spacing w:after="0"/>
        <w:ind w:left="720" w:hanging="720"/>
        <w:rPr>
          <w:noProof/>
        </w:rPr>
      </w:pPr>
      <w:r w:rsidRPr="00AD7CC5">
        <w:rPr>
          <w:noProof/>
        </w:rPr>
        <w:t xml:space="preserve">Reijnders, J. S., Ehrt, U., Weber, W. E., Aarsland, D., &amp; Leentjens, A. F. (2008). A systematic review of prevalence studies of depression in Parkinson's disease. </w:t>
      </w:r>
      <w:r w:rsidRPr="00AD7CC5">
        <w:rPr>
          <w:i/>
          <w:noProof/>
        </w:rPr>
        <w:t>Mov Disord, 23</w:t>
      </w:r>
      <w:r w:rsidRPr="00AD7CC5">
        <w:rPr>
          <w:noProof/>
        </w:rPr>
        <w:t>(2), 183-189; quiz 313. doi:10.1002/mds.21803</w:t>
      </w:r>
    </w:p>
    <w:p w14:paraId="5343BBE7" w14:textId="77777777" w:rsidR="000D1B40" w:rsidRPr="00AD7CC5" w:rsidRDefault="000D1B40" w:rsidP="000D1B40">
      <w:pPr>
        <w:pStyle w:val="EndNoteBibliography"/>
        <w:spacing w:after="0"/>
        <w:ind w:left="720" w:hanging="720"/>
        <w:rPr>
          <w:noProof/>
        </w:rPr>
      </w:pPr>
      <w:r w:rsidRPr="00AD7CC5">
        <w:rPr>
          <w:noProof/>
        </w:rPr>
        <w:t xml:space="preserve">Rizos, A., Martinez-Martin, P., Odin, P., Antonini, A., Kessel, B., Kozul, T., . . . Stocchi, F. (2014). EUROPAR and the IPDMDS non-Motor PD Study Group. Characterizing motor and non-motor aspects of early-morning off periods in Parkinson's disease: an international multicenter study. </w:t>
      </w:r>
      <w:r w:rsidRPr="00AD7CC5">
        <w:rPr>
          <w:i/>
          <w:noProof/>
        </w:rPr>
        <w:t>Parkinsonism Relat. Disord., 20</w:t>
      </w:r>
      <w:r w:rsidRPr="00AD7CC5">
        <w:rPr>
          <w:noProof/>
        </w:rPr>
        <w:t xml:space="preserve">, 1231-1235. </w:t>
      </w:r>
    </w:p>
    <w:p w14:paraId="0E03CA12" w14:textId="77777777" w:rsidR="000D1B40" w:rsidRPr="00AD7CC5" w:rsidRDefault="000D1B40" w:rsidP="000D1B40">
      <w:pPr>
        <w:pStyle w:val="EndNoteBibliography"/>
        <w:spacing w:after="0"/>
        <w:ind w:left="720" w:hanging="720"/>
        <w:rPr>
          <w:noProof/>
        </w:rPr>
      </w:pPr>
      <w:r w:rsidRPr="00AD7CC5">
        <w:rPr>
          <w:noProof/>
        </w:rPr>
        <w:t xml:space="preserve">Santangelo, G., Vitale, C., Trojano, L., Angrisano, M. G., Picillo, M., Errico, D., . . . Barone, P. (2014). Subthreshold depression and subjective cognitive complaints in Parkinson's disease. </w:t>
      </w:r>
      <w:r w:rsidRPr="00AD7CC5">
        <w:rPr>
          <w:i/>
          <w:noProof/>
        </w:rPr>
        <w:t>Eur J Neurol, 21</w:t>
      </w:r>
      <w:r w:rsidRPr="00AD7CC5">
        <w:rPr>
          <w:noProof/>
        </w:rPr>
        <w:t>(3), 541-544. doi:10.1111/ene.12219</w:t>
      </w:r>
    </w:p>
    <w:p w14:paraId="39EB29E3" w14:textId="77777777" w:rsidR="000D1B40" w:rsidRPr="00AD7CC5" w:rsidRDefault="000D1B40" w:rsidP="000D1B40">
      <w:pPr>
        <w:pStyle w:val="EndNoteBibliography"/>
        <w:spacing w:after="0"/>
        <w:ind w:left="720" w:hanging="720"/>
        <w:rPr>
          <w:noProof/>
        </w:rPr>
      </w:pPr>
      <w:r w:rsidRPr="00AD7CC5">
        <w:rPr>
          <w:noProof/>
        </w:rPr>
        <w:t xml:space="preserve">Schapira, A. H. V., Chaudhuri, K. R., &amp; Jenner, P. (2017). Non-motor features of Parkinson disease. </w:t>
      </w:r>
      <w:r w:rsidRPr="00AD7CC5">
        <w:rPr>
          <w:i/>
          <w:noProof/>
        </w:rPr>
        <w:t>Nat Rev Neurosci, 18</w:t>
      </w:r>
      <w:r w:rsidRPr="00AD7CC5">
        <w:rPr>
          <w:noProof/>
        </w:rPr>
        <w:t>(7), 435-450. doi:10.1038/nrn.2017.62</w:t>
      </w:r>
    </w:p>
    <w:p w14:paraId="0BB82506" w14:textId="77777777" w:rsidR="000D1B40" w:rsidRPr="00AD7CC5" w:rsidRDefault="000D1B40" w:rsidP="000D1B40">
      <w:pPr>
        <w:pStyle w:val="EndNoteBibliography"/>
        <w:spacing w:after="0"/>
        <w:ind w:left="720" w:hanging="720"/>
        <w:rPr>
          <w:noProof/>
        </w:rPr>
      </w:pPr>
      <w:r w:rsidRPr="00AD7CC5">
        <w:rPr>
          <w:noProof/>
        </w:rPr>
        <w:t xml:space="preserve">Schrag, A., Jahanshahi, M., &amp; Quinn, N. (2001). What contributes to depression in Parkinson's disease? </w:t>
      </w:r>
      <w:r w:rsidRPr="00AD7CC5">
        <w:rPr>
          <w:i/>
          <w:noProof/>
        </w:rPr>
        <w:t>Psychological Medicine, 31</w:t>
      </w:r>
      <w:r w:rsidRPr="00AD7CC5">
        <w:rPr>
          <w:noProof/>
        </w:rPr>
        <w:t xml:space="preserve">(01), 65-73. </w:t>
      </w:r>
    </w:p>
    <w:p w14:paraId="36ACB574" w14:textId="77777777" w:rsidR="000D1B40" w:rsidRPr="00AD7CC5" w:rsidRDefault="000D1B40" w:rsidP="000D1B40">
      <w:pPr>
        <w:pStyle w:val="EndNoteBibliography"/>
        <w:spacing w:after="0"/>
        <w:ind w:left="720" w:hanging="720"/>
        <w:rPr>
          <w:noProof/>
        </w:rPr>
      </w:pPr>
      <w:r w:rsidRPr="00AD7CC5">
        <w:rPr>
          <w:noProof/>
        </w:rPr>
        <w:t xml:space="preserve">Schrag, A., &amp; Quinn, N. (2000). Dyskinesias and motor fluctuations in Parkinson's disease. A community-based study. </w:t>
      </w:r>
      <w:r w:rsidRPr="00AD7CC5">
        <w:rPr>
          <w:i/>
          <w:noProof/>
        </w:rPr>
        <w:t>Brain, 123 ( Pt 11)</w:t>
      </w:r>
      <w:r w:rsidRPr="00AD7CC5">
        <w:rPr>
          <w:noProof/>
        </w:rPr>
        <w:t xml:space="preserve">(11), 2297-2305. </w:t>
      </w:r>
    </w:p>
    <w:p w14:paraId="7390CAF4" w14:textId="77777777" w:rsidR="000D1B40" w:rsidRPr="00AD7CC5" w:rsidRDefault="000D1B40" w:rsidP="000D1B40">
      <w:pPr>
        <w:pStyle w:val="EndNoteBibliography"/>
        <w:spacing w:after="0"/>
        <w:ind w:left="720" w:hanging="720"/>
        <w:rPr>
          <w:noProof/>
        </w:rPr>
      </w:pPr>
      <w:r w:rsidRPr="00AD7CC5">
        <w:rPr>
          <w:noProof/>
        </w:rPr>
        <w:t xml:space="preserve">Storch, A., Schneider, C. B., Wolz, M., Sturwald, Y., Nebe, A., Odin, P., . . . Ebersbach, G. (2013). Nonmotor fluctuations in Parkinson disease: severity and correlation with motor complications. </w:t>
      </w:r>
      <w:r w:rsidRPr="00AD7CC5">
        <w:rPr>
          <w:i/>
          <w:noProof/>
        </w:rPr>
        <w:t>Neurology, 80</w:t>
      </w:r>
      <w:r w:rsidRPr="00AD7CC5">
        <w:rPr>
          <w:noProof/>
        </w:rPr>
        <w:t>(9), 800-809. doi:10.1212/WNL.0b013e318285c0ed</w:t>
      </w:r>
    </w:p>
    <w:p w14:paraId="1DD6895F" w14:textId="77777777" w:rsidR="000D1B40" w:rsidRPr="00AD7CC5" w:rsidRDefault="000D1B40" w:rsidP="000D1B40">
      <w:pPr>
        <w:pStyle w:val="EndNoteBibliography"/>
        <w:spacing w:after="0"/>
        <w:ind w:left="720" w:hanging="720"/>
        <w:rPr>
          <w:noProof/>
        </w:rPr>
      </w:pPr>
      <w:r w:rsidRPr="00AD7CC5">
        <w:rPr>
          <w:noProof/>
        </w:rPr>
        <w:lastRenderedPageBreak/>
        <w:t xml:space="preserve">Tang, J., &amp; Strafella, A. P. (2012). The frontostriatal circuitry and behavioral complications in PD. </w:t>
      </w:r>
      <w:r w:rsidRPr="00AD7CC5">
        <w:rPr>
          <w:i/>
          <w:noProof/>
        </w:rPr>
        <w:t>Parkinsonism Relat Disord, 18 Suppl 1</w:t>
      </w:r>
      <w:r w:rsidRPr="00AD7CC5">
        <w:rPr>
          <w:noProof/>
        </w:rPr>
        <w:t>, S104-106. doi:10.1016/S1353-8020(11)70033-5</w:t>
      </w:r>
    </w:p>
    <w:p w14:paraId="1EF238A6" w14:textId="77777777" w:rsidR="000D1B40" w:rsidRPr="00AD7CC5" w:rsidRDefault="000D1B40" w:rsidP="000D1B40">
      <w:pPr>
        <w:pStyle w:val="EndNoteBibliography"/>
        <w:spacing w:after="0"/>
        <w:ind w:left="720" w:hanging="720"/>
        <w:rPr>
          <w:noProof/>
        </w:rPr>
      </w:pPr>
      <w:r w:rsidRPr="00AD7CC5">
        <w:rPr>
          <w:noProof/>
        </w:rPr>
        <w:t xml:space="preserve">van der Velden, R. M. J., Mulders, A. E. P., Drukker, M., Kuijf, M. L., &amp; Leentjens, A. F. (in press). Network analysis of symptoms in a Parkinson patient using experience sampling data: an n=1 study. </w:t>
      </w:r>
      <w:r w:rsidRPr="00AD7CC5">
        <w:rPr>
          <w:i/>
          <w:noProof/>
        </w:rPr>
        <w:t>Movement Disorders</w:t>
      </w:r>
      <w:r w:rsidRPr="00AD7CC5">
        <w:rPr>
          <w:noProof/>
        </w:rPr>
        <w:t xml:space="preserve">. </w:t>
      </w:r>
    </w:p>
    <w:p w14:paraId="49CC8A62" w14:textId="77777777" w:rsidR="000D1B40" w:rsidRPr="00AD7CC5" w:rsidRDefault="000D1B40" w:rsidP="000D1B40">
      <w:pPr>
        <w:pStyle w:val="EndNoteBibliography"/>
        <w:spacing w:after="0"/>
        <w:ind w:left="720" w:hanging="720"/>
        <w:rPr>
          <w:noProof/>
        </w:rPr>
      </w:pPr>
      <w:r w:rsidRPr="00AD7CC5">
        <w:rPr>
          <w:noProof/>
        </w:rPr>
        <w:t xml:space="preserve">Veazey, C., Aki, S. O., Cook, K. F., Lai, E. C., &amp; Kunik, M. E. (2005). Prevalence and treatment of depression in Parkinson's disease. </w:t>
      </w:r>
      <w:r w:rsidRPr="00AD7CC5">
        <w:rPr>
          <w:i/>
          <w:noProof/>
        </w:rPr>
        <w:t>J Neuropsychiatry Clin Neurosci, 17</w:t>
      </w:r>
      <w:r w:rsidRPr="00AD7CC5">
        <w:rPr>
          <w:noProof/>
        </w:rPr>
        <w:t>(3), 310-323. doi:10.1176/jnp.17.3.310</w:t>
      </w:r>
    </w:p>
    <w:p w14:paraId="724572DC" w14:textId="77777777" w:rsidR="000D1B40" w:rsidRPr="00AD7CC5" w:rsidRDefault="000D1B40" w:rsidP="000D1B40">
      <w:pPr>
        <w:pStyle w:val="EndNoteBibliography"/>
        <w:spacing w:after="0"/>
        <w:ind w:left="720" w:hanging="720"/>
        <w:rPr>
          <w:noProof/>
        </w:rPr>
      </w:pPr>
      <w:r w:rsidRPr="00AD7CC5">
        <w:rPr>
          <w:noProof/>
        </w:rPr>
        <w:t xml:space="preserve">Wells, A. (1990). Panic disorder in association with relaxation induced anxiety: An attentional training approach to treatment. </w:t>
      </w:r>
      <w:r w:rsidRPr="00AD7CC5">
        <w:rPr>
          <w:i/>
          <w:noProof/>
        </w:rPr>
        <w:t>Behavior Therapy, 21</w:t>
      </w:r>
      <w:r w:rsidRPr="00AD7CC5">
        <w:rPr>
          <w:noProof/>
        </w:rPr>
        <w:t>(3), 273-280. doi:10.1016/s0005-7894(05)80330-2</w:t>
      </w:r>
    </w:p>
    <w:p w14:paraId="53761A49" w14:textId="77777777" w:rsidR="000D1B40" w:rsidRPr="00AD7CC5" w:rsidRDefault="000D1B40" w:rsidP="000D1B40">
      <w:pPr>
        <w:pStyle w:val="EndNoteBibliography"/>
        <w:spacing w:after="0"/>
        <w:ind w:left="720" w:hanging="720"/>
        <w:rPr>
          <w:noProof/>
        </w:rPr>
      </w:pPr>
      <w:r w:rsidRPr="00AD7CC5">
        <w:rPr>
          <w:noProof/>
        </w:rPr>
        <w:t xml:space="preserve">Wells, A. (2002). </w:t>
      </w:r>
      <w:r w:rsidRPr="00AD7CC5">
        <w:rPr>
          <w:i/>
          <w:noProof/>
        </w:rPr>
        <w:t>Emotional disorders and metacognition: Innovative cognitive therapy</w:t>
      </w:r>
      <w:r w:rsidRPr="00AD7CC5">
        <w:rPr>
          <w:noProof/>
        </w:rPr>
        <w:t>: John Wiley &amp; Sons.</w:t>
      </w:r>
    </w:p>
    <w:p w14:paraId="1AD53984" w14:textId="77777777" w:rsidR="000D1B40" w:rsidRPr="00AD7CC5" w:rsidRDefault="000D1B40" w:rsidP="000D1B40">
      <w:pPr>
        <w:pStyle w:val="EndNoteBibliography"/>
        <w:spacing w:after="0"/>
        <w:ind w:left="720" w:hanging="720"/>
        <w:rPr>
          <w:noProof/>
        </w:rPr>
      </w:pPr>
      <w:r w:rsidRPr="00AD7CC5">
        <w:rPr>
          <w:noProof/>
        </w:rPr>
        <w:t xml:space="preserve">Wells, A. (2009). </w:t>
      </w:r>
      <w:r w:rsidRPr="00AD7CC5">
        <w:rPr>
          <w:i/>
          <w:noProof/>
        </w:rPr>
        <w:t>Metacognitive therapy for anxiety and depression</w:t>
      </w:r>
      <w:r w:rsidRPr="00AD7CC5">
        <w:rPr>
          <w:noProof/>
        </w:rPr>
        <w:t>: Guilford press.</w:t>
      </w:r>
    </w:p>
    <w:p w14:paraId="3C585972" w14:textId="77777777" w:rsidR="000D1B40" w:rsidRPr="00AD7CC5" w:rsidRDefault="000D1B40" w:rsidP="000D1B40">
      <w:pPr>
        <w:pStyle w:val="EndNoteBibliography"/>
        <w:spacing w:after="0"/>
        <w:ind w:left="720" w:hanging="720"/>
        <w:rPr>
          <w:noProof/>
        </w:rPr>
      </w:pPr>
      <w:r w:rsidRPr="00AD7CC5">
        <w:rPr>
          <w:noProof/>
        </w:rPr>
        <w:t xml:space="preserve">Wells, A., &amp; Matthews, G. (1994). </w:t>
      </w:r>
      <w:r w:rsidRPr="00AD7CC5">
        <w:rPr>
          <w:i/>
          <w:noProof/>
        </w:rPr>
        <w:t>Attention and emotion: A clinical perspective</w:t>
      </w:r>
      <w:r w:rsidRPr="00AD7CC5">
        <w:rPr>
          <w:noProof/>
        </w:rPr>
        <w:t>: Psychology Press.</w:t>
      </w:r>
    </w:p>
    <w:p w14:paraId="65EE2107" w14:textId="77777777" w:rsidR="000D1B40" w:rsidRPr="00AD7CC5" w:rsidRDefault="000D1B40" w:rsidP="000D1B40">
      <w:pPr>
        <w:pStyle w:val="EndNoteBibliography"/>
        <w:ind w:left="720" w:hanging="720"/>
        <w:rPr>
          <w:noProof/>
        </w:rPr>
      </w:pPr>
      <w:r w:rsidRPr="00AD7CC5">
        <w:rPr>
          <w:noProof/>
        </w:rPr>
        <w:t xml:space="preserve">Wells, A., &amp; Matthews, G. (1996). Modelling cognition in emotional disorder: The S-REF model. </w:t>
      </w:r>
      <w:r w:rsidRPr="00AD7CC5">
        <w:rPr>
          <w:i/>
          <w:noProof/>
        </w:rPr>
        <w:t>Behav Res Ther, 34</w:t>
      </w:r>
      <w:r w:rsidRPr="00AD7CC5">
        <w:rPr>
          <w:noProof/>
        </w:rPr>
        <w:t xml:space="preserve">(11), 881-888. </w:t>
      </w:r>
    </w:p>
    <w:p w14:paraId="7F63817D" w14:textId="130FEB0C" w:rsidR="00953C1F" w:rsidRPr="00A4186E" w:rsidRDefault="00D46146" w:rsidP="00DC361F">
      <w:pPr>
        <w:spacing w:after="0" w:line="480" w:lineRule="auto"/>
        <w:contextualSpacing/>
        <w:rPr>
          <w:rFonts w:ascii="Times New Roman" w:hAnsi="Times New Roman" w:cs="Times New Roman"/>
          <w:sz w:val="24"/>
          <w:szCs w:val="24"/>
        </w:rPr>
      </w:pPr>
      <w:r w:rsidRPr="00AD7CC5">
        <w:rPr>
          <w:rFonts w:ascii="Times New Roman" w:hAnsi="Times New Roman" w:cs="Times New Roman"/>
          <w:sz w:val="24"/>
          <w:szCs w:val="24"/>
        </w:rPr>
        <w:fldChar w:fldCharType="end"/>
      </w:r>
    </w:p>
    <w:sectPr w:rsidR="00953C1F" w:rsidRPr="00A4186E" w:rsidSect="00C6366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1978B8" w14:textId="77777777" w:rsidR="005055F8" w:rsidRDefault="005055F8" w:rsidP="00123C15">
      <w:pPr>
        <w:spacing w:after="0" w:line="240" w:lineRule="auto"/>
      </w:pPr>
      <w:r>
        <w:separator/>
      </w:r>
    </w:p>
  </w:endnote>
  <w:endnote w:type="continuationSeparator" w:id="0">
    <w:p w14:paraId="5C9E6B79" w14:textId="77777777" w:rsidR="005055F8" w:rsidRDefault="005055F8" w:rsidP="00123C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481B8F" w14:textId="77777777" w:rsidR="005055F8" w:rsidRDefault="005055F8" w:rsidP="00123C15">
      <w:pPr>
        <w:spacing w:after="0" w:line="240" w:lineRule="auto"/>
      </w:pPr>
      <w:r>
        <w:separator/>
      </w:r>
    </w:p>
  </w:footnote>
  <w:footnote w:type="continuationSeparator" w:id="0">
    <w:p w14:paraId="2D3643BA" w14:textId="77777777" w:rsidR="005055F8" w:rsidRDefault="005055F8" w:rsidP="00123C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400E49" w14:textId="77777777" w:rsidR="00AD3BA8" w:rsidRDefault="00AD3BA8" w:rsidP="0081477C">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710EBE" w14:textId="77777777" w:rsidR="00AD3BA8" w:rsidRDefault="00AD3BA8" w:rsidP="0081477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046B2C" w14:textId="52CA65CA" w:rsidR="00AD3BA8" w:rsidRPr="001F487F" w:rsidRDefault="00AD3BA8" w:rsidP="0081477C">
    <w:pPr>
      <w:pStyle w:val="Header"/>
      <w:framePr w:wrap="none" w:vAnchor="text" w:hAnchor="margin" w:xAlign="right" w:y="1"/>
      <w:rPr>
        <w:rStyle w:val="PageNumber"/>
        <w:rFonts w:ascii="Times New Roman" w:hAnsi="Times New Roman" w:cs="Times New Roman"/>
      </w:rPr>
    </w:pPr>
    <w:r w:rsidRPr="001F487F">
      <w:rPr>
        <w:rStyle w:val="PageNumber"/>
        <w:rFonts w:ascii="Times New Roman" w:hAnsi="Times New Roman" w:cs="Times New Roman"/>
      </w:rPr>
      <w:fldChar w:fldCharType="begin"/>
    </w:r>
    <w:r w:rsidRPr="001F487F">
      <w:rPr>
        <w:rStyle w:val="PageNumber"/>
        <w:rFonts w:ascii="Times New Roman" w:hAnsi="Times New Roman" w:cs="Times New Roman"/>
      </w:rPr>
      <w:instrText xml:space="preserve">PAGE  </w:instrText>
    </w:r>
    <w:r w:rsidRPr="001F487F">
      <w:rPr>
        <w:rStyle w:val="PageNumber"/>
        <w:rFonts w:ascii="Times New Roman" w:hAnsi="Times New Roman" w:cs="Times New Roman"/>
      </w:rPr>
      <w:fldChar w:fldCharType="separate"/>
    </w:r>
    <w:r>
      <w:rPr>
        <w:rStyle w:val="PageNumber"/>
        <w:rFonts w:ascii="Times New Roman" w:hAnsi="Times New Roman" w:cs="Times New Roman"/>
        <w:noProof/>
      </w:rPr>
      <w:t>2</w:t>
    </w:r>
    <w:r w:rsidRPr="001F487F">
      <w:rPr>
        <w:rStyle w:val="PageNumber"/>
        <w:rFonts w:ascii="Times New Roman" w:hAnsi="Times New Roman" w:cs="Times New Roman"/>
      </w:rPr>
      <w:fldChar w:fldCharType="end"/>
    </w:r>
  </w:p>
  <w:p w14:paraId="5C2A6E7D" w14:textId="219CECC8" w:rsidR="00AD3BA8" w:rsidRPr="00FC7768" w:rsidRDefault="00AD3BA8" w:rsidP="007376A9">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RUNNING HEAD: Motor</w:t>
    </w:r>
    <w:r w:rsidRPr="005E2E19">
      <w:rPr>
        <w:rFonts w:ascii="Times New Roman" w:hAnsi="Times New Roman" w:cs="Times New Roman"/>
        <w:sz w:val="24"/>
        <w:szCs w:val="24"/>
      </w:rPr>
      <w:t xml:space="preserve"> fluctuations</w:t>
    </w:r>
    <w:r>
      <w:rPr>
        <w:rFonts w:ascii="Times New Roman" w:hAnsi="Times New Roman" w:cs="Times New Roman"/>
        <w:sz w:val="24"/>
        <w:szCs w:val="24"/>
      </w:rPr>
      <w:t xml:space="preserve"> and distres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739FE" w14:textId="77777777" w:rsidR="00AD3BA8" w:rsidRDefault="00AD3BA8" w:rsidP="0085411C">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28E71E" w14:textId="77777777" w:rsidR="00AD3BA8" w:rsidRDefault="00AD3BA8" w:rsidP="00123C1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BE431E"/>
    <w:multiLevelType w:val="hybridMultilevel"/>
    <w:tmpl w:val="9558D56E"/>
    <w:lvl w:ilvl="0" w:tplc="14CC592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wsswtd5udff93err055tv9orfd0pvevravv&quot;&gt;Bruce&amp;apos;s EndNote Library&lt;record-ids&gt;&lt;item&gt;61&lt;/item&gt;&lt;item&gt;198&lt;/item&gt;&lt;item&gt;1476&lt;/item&gt;&lt;item&gt;3908&lt;/item&gt;&lt;item&gt;3946&lt;/item&gt;&lt;item&gt;3948&lt;/item&gt;&lt;item&gt;4123&lt;/item&gt;&lt;item&gt;4219&lt;/item&gt;&lt;item&gt;4221&lt;/item&gt;&lt;item&gt;4222&lt;/item&gt;&lt;item&gt;4223&lt;/item&gt;&lt;item&gt;4237&lt;/item&gt;&lt;item&gt;4795&lt;/item&gt;&lt;item&gt;4826&lt;/item&gt;&lt;item&gt;4848&lt;/item&gt;&lt;item&gt;4873&lt;/item&gt;&lt;item&gt;4882&lt;/item&gt;&lt;item&gt;4910&lt;/item&gt;&lt;item&gt;5532&lt;/item&gt;&lt;item&gt;5623&lt;/item&gt;&lt;item&gt;5675&lt;/item&gt;&lt;item&gt;5825&lt;/item&gt;&lt;item&gt;5826&lt;/item&gt;&lt;item&gt;5829&lt;/item&gt;&lt;item&gt;5832&lt;/item&gt;&lt;item&gt;5834&lt;/item&gt;&lt;item&gt;5836&lt;/item&gt;&lt;item&gt;5894&lt;/item&gt;&lt;item&gt;5898&lt;/item&gt;&lt;item&gt;5911&lt;/item&gt;&lt;item&gt;5912&lt;/item&gt;&lt;item&gt;5927&lt;/item&gt;&lt;item&gt;5928&lt;/item&gt;&lt;item&gt;5929&lt;/item&gt;&lt;item&gt;5931&lt;/item&gt;&lt;item&gt;5933&lt;/item&gt;&lt;item&gt;5938&lt;/item&gt;&lt;item&gt;13744&lt;/item&gt;&lt;item&gt;13748&lt;/item&gt;&lt;item&gt;13749&lt;/item&gt;&lt;item&gt;13750&lt;/item&gt;&lt;item&gt;13751&lt;/item&gt;&lt;item&gt;13752&lt;/item&gt;&lt;item&gt;13771&lt;/item&gt;&lt;item&gt;13772&lt;/item&gt;&lt;item&gt;13773&lt;/item&gt;&lt;item&gt;13774&lt;/item&gt;&lt;item&gt;13775&lt;/item&gt;&lt;item&gt;16298&lt;/item&gt;&lt;/record-ids&gt;&lt;/item&gt;&lt;/Libraries&gt;"/>
  </w:docVars>
  <w:rsids>
    <w:rsidRoot w:val="00B8736C"/>
    <w:rsid w:val="000005EA"/>
    <w:rsid w:val="00000AF8"/>
    <w:rsid w:val="00000CDF"/>
    <w:rsid w:val="000012AA"/>
    <w:rsid w:val="00001400"/>
    <w:rsid w:val="00001AF9"/>
    <w:rsid w:val="00001D6C"/>
    <w:rsid w:val="00002C49"/>
    <w:rsid w:val="000032AA"/>
    <w:rsid w:val="00004F2D"/>
    <w:rsid w:val="000050CB"/>
    <w:rsid w:val="00005445"/>
    <w:rsid w:val="00005DB3"/>
    <w:rsid w:val="00006055"/>
    <w:rsid w:val="000060B2"/>
    <w:rsid w:val="00006437"/>
    <w:rsid w:val="00006B86"/>
    <w:rsid w:val="00007884"/>
    <w:rsid w:val="00007A66"/>
    <w:rsid w:val="00010237"/>
    <w:rsid w:val="00010282"/>
    <w:rsid w:val="000106A6"/>
    <w:rsid w:val="0001088B"/>
    <w:rsid w:val="00010A2D"/>
    <w:rsid w:val="00010BEA"/>
    <w:rsid w:val="00010C0D"/>
    <w:rsid w:val="00010CA2"/>
    <w:rsid w:val="00011252"/>
    <w:rsid w:val="00012A1D"/>
    <w:rsid w:val="00012AF9"/>
    <w:rsid w:val="00013E0D"/>
    <w:rsid w:val="00014812"/>
    <w:rsid w:val="00014BBF"/>
    <w:rsid w:val="00016099"/>
    <w:rsid w:val="00016361"/>
    <w:rsid w:val="00016741"/>
    <w:rsid w:val="00016A7B"/>
    <w:rsid w:val="00016CDD"/>
    <w:rsid w:val="00016D2C"/>
    <w:rsid w:val="00016D55"/>
    <w:rsid w:val="00016DB6"/>
    <w:rsid w:val="000200E4"/>
    <w:rsid w:val="00020A0A"/>
    <w:rsid w:val="00020C7C"/>
    <w:rsid w:val="00020F09"/>
    <w:rsid w:val="000216B3"/>
    <w:rsid w:val="0002362E"/>
    <w:rsid w:val="00023C97"/>
    <w:rsid w:val="0002444E"/>
    <w:rsid w:val="0002563C"/>
    <w:rsid w:val="000258C9"/>
    <w:rsid w:val="00025DA9"/>
    <w:rsid w:val="00026DF6"/>
    <w:rsid w:val="000274F0"/>
    <w:rsid w:val="000279AC"/>
    <w:rsid w:val="00027C3A"/>
    <w:rsid w:val="0003024D"/>
    <w:rsid w:val="000302F0"/>
    <w:rsid w:val="00031E7C"/>
    <w:rsid w:val="00031ECE"/>
    <w:rsid w:val="0003227B"/>
    <w:rsid w:val="00033DA0"/>
    <w:rsid w:val="0003418E"/>
    <w:rsid w:val="000341E7"/>
    <w:rsid w:val="0003520A"/>
    <w:rsid w:val="0003537A"/>
    <w:rsid w:val="00035677"/>
    <w:rsid w:val="0003578E"/>
    <w:rsid w:val="00035B78"/>
    <w:rsid w:val="00036D9F"/>
    <w:rsid w:val="00036E39"/>
    <w:rsid w:val="000374F5"/>
    <w:rsid w:val="000377D7"/>
    <w:rsid w:val="00037B16"/>
    <w:rsid w:val="00040A21"/>
    <w:rsid w:val="000411DA"/>
    <w:rsid w:val="00041264"/>
    <w:rsid w:val="000434F2"/>
    <w:rsid w:val="00043FC5"/>
    <w:rsid w:val="00043FEE"/>
    <w:rsid w:val="000446E5"/>
    <w:rsid w:val="000461DC"/>
    <w:rsid w:val="0004620F"/>
    <w:rsid w:val="00046428"/>
    <w:rsid w:val="000469AF"/>
    <w:rsid w:val="000479C6"/>
    <w:rsid w:val="00051873"/>
    <w:rsid w:val="000519D6"/>
    <w:rsid w:val="00051B5F"/>
    <w:rsid w:val="00052664"/>
    <w:rsid w:val="000532D3"/>
    <w:rsid w:val="0005378D"/>
    <w:rsid w:val="000538C9"/>
    <w:rsid w:val="000539E6"/>
    <w:rsid w:val="00053B6E"/>
    <w:rsid w:val="00054581"/>
    <w:rsid w:val="00054C66"/>
    <w:rsid w:val="0005516A"/>
    <w:rsid w:val="00055B96"/>
    <w:rsid w:val="000560C2"/>
    <w:rsid w:val="000574C8"/>
    <w:rsid w:val="000578CD"/>
    <w:rsid w:val="000579A5"/>
    <w:rsid w:val="0006140C"/>
    <w:rsid w:val="00061A44"/>
    <w:rsid w:val="000623DC"/>
    <w:rsid w:val="000630F5"/>
    <w:rsid w:val="000635BC"/>
    <w:rsid w:val="000638D7"/>
    <w:rsid w:val="00063B09"/>
    <w:rsid w:val="00063ED3"/>
    <w:rsid w:val="00064ABB"/>
    <w:rsid w:val="0006501D"/>
    <w:rsid w:val="00065758"/>
    <w:rsid w:val="0006694D"/>
    <w:rsid w:val="00066E96"/>
    <w:rsid w:val="000677D6"/>
    <w:rsid w:val="000700B7"/>
    <w:rsid w:val="00070602"/>
    <w:rsid w:val="00070A97"/>
    <w:rsid w:val="00070AA1"/>
    <w:rsid w:val="000714CA"/>
    <w:rsid w:val="00071694"/>
    <w:rsid w:val="000723C5"/>
    <w:rsid w:val="000728B7"/>
    <w:rsid w:val="00072E99"/>
    <w:rsid w:val="00073C8D"/>
    <w:rsid w:val="000752BF"/>
    <w:rsid w:val="00075338"/>
    <w:rsid w:val="000754F4"/>
    <w:rsid w:val="000757AF"/>
    <w:rsid w:val="000768FC"/>
    <w:rsid w:val="000805F5"/>
    <w:rsid w:val="000807C7"/>
    <w:rsid w:val="00080EE4"/>
    <w:rsid w:val="00082E90"/>
    <w:rsid w:val="000831A7"/>
    <w:rsid w:val="000831DB"/>
    <w:rsid w:val="00083A7A"/>
    <w:rsid w:val="00083AE5"/>
    <w:rsid w:val="00083BC3"/>
    <w:rsid w:val="00084993"/>
    <w:rsid w:val="000860C9"/>
    <w:rsid w:val="000863F7"/>
    <w:rsid w:val="00086797"/>
    <w:rsid w:val="00086FE6"/>
    <w:rsid w:val="00087B10"/>
    <w:rsid w:val="00087E1C"/>
    <w:rsid w:val="0009022A"/>
    <w:rsid w:val="0009046C"/>
    <w:rsid w:val="00091052"/>
    <w:rsid w:val="00092F04"/>
    <w:rsid w:val="00093747"/>
    <w:rsid w:val="00093BF7"/>
    <w:rsid w:val="00095C78"/>
    <w:rsid w:val="00096282"/>
    <w:rsid w:val="000962FB"/>
    <w:rsid w:val="000A10B5"/>
    <w:rsid w:val="000A15E6"/>
    <w:rsid w:val="000A1C45"/>
    <w:rsid w:val="000A2214"/>
    <w:rsid w:val="000A2D26"/>
    <w:rsid w:val="000A2FCC"/>
    <w:rsid w:val="000A3007"/>
    <w:rsid w:val="000A33B0"/>
    <w:rsid w:val="000A3DDD"/>
    <w:rsid w:val="000A3FEA"/>
    <w:rsid w:val="000A4972"/>
    <w:rsid w:val="000A4B1C"/>
    <w:rsid w:val="000A795D"/>
    <w:rsid w:val="000A7D61"/>
    <w:rsid w:val="000B089E"/>
    <w:rsid w:val="000B0D41"/>
    <w:rsid w:val="000B1294"/>
    <w:rsid w:val="000B1664"/>
    <w:rsid w:val="000B316D"/>
    <w:rsid w:val="000B3B40"/>
    <w:rsid w:val="000B4253"/>
    <w:rsid w:val="000B4271"/>
    <w:rsid w:val="000B4E00"/>
    <w:rsid w:val="000B50DD"/>
    <w:rsid w:val="000B7059"/>
    <w:rsid w:val="000B7D63"/>
    <w:rsid w:val="000C047F"/>
    <w:rsid w:val="000C1326"/>
    <w:rsid w:val="000C1990"/>
    <w:rsid w:val="000C2303"/>
    <w:rsid w:val="000C2C58"/>
    <w:rsid w:val="000C3400"/>
    <w:rsid w:val="000C389F"/>
    <w:rsid w:val="000C4195"/>
    <w:rsid w:val="000C4BF6"/>
    <w:rsid w:val="000C5AF8"/>
    <w:rsid w:val="000C6708"/>
    <w:rsid w:val="000C6FF4"/>
    <w:rsid w:val="000C7CD8"/>
    <w:rsid w:val="000C7E34"/>
    <w:rsid w:val="000D0E14"/>
    <w:rsid w:val="000D1316"/>
    <w:rsid w:val="000D1885"/>
    <w:rsid w:val="000D1B40"/>
    <w:rsid w:val="000D1DA1"/>
    <w:rsid w:val="000D1F09"/>
    <w:rsid w:val="000D20D6"/>
    <w:rsid w:val="000D20E8"/>
    <w:rsid w:val="000D214E"/>
    <w:rsid w:val="000D254C"/>
    <w:rsid w:val="000D2696"/>
    <w:rsid w:val="000D2FF6"/>
    <w:rsid w:val="000D32C4"/>
    <w:rsid w:val="000D4BA9"/>
    <w:rsid w:val="000D5CED"/>
    <w:rsid w:val="000D5CF0"/>
    <w:rsid w:val="000E08CE"/>
    <w:rsid w:val="000E09A0"/>
    <w:rsid w:val="000E16E6"/>
    <w:rsid w:val="000E19D8"/>
    <w:rsid w:val="000E1EAA"/>
    <w:rsid w:val="000E3026"/>
    <w:rsid w:val="000E3E6D"/>
    <w:rsid w:val="000E4581"/>
    <w:rsid w:val="000E524B"/>
    <w:rsid w:val="000E5718"/>
    <w:rsid w:val="000E653F"/>
    <w:rsid w:val="000E6B21"/>
    <w:rsid w:val="000E6D79"/>
    <w:rsid w:val="000E6FAD"/>
    <w:rsid w:val="000E7A91"/>
    <w:rsid w:val="000F008F"/>
    <w:rsid w:val="000F0616"/>
    <w:rsid w:val="000F1D73"/>
    <w:rsid w:val="000F24B0"/>
    <w:rsid w:val="000F3205"/>
    <w:rsid w:val="000F326B"/>
    <w:rsid w:val="000F3849"/>
    <w:rsid w:val="000F392B"/>
    <w:rsid w:val="000F3B84"/>
    <w:rsid w:val="000F3FDD"/>
    <w:rsid w:val="000F46A0"/>
    <w:rsid w:val="000F51D5"/>
    <w:rsid w:val="000F5280"/>
    <w:rsid w:val="000F5E03"/>
    <w:rsid w:val="000F6376"/>
    <w:rsid w:val="000F63E5"/>
    <w:rsid w:val="000F644D"/>
    <w:rsid w:val="000F6674"/>
    <w:rsid w:val="000F69C9"/>
    <w:rsid w:val="000F6A72"/>
    <w:rsid w:val="000F6F3D"/>
    <w:rsid w:val="0010010F"/>
    <w:rsid w:val="00100470"/>
    <w:rsid w:val="00101904"/>
    <w:rsid w:val="001019D9"/>
    <w:rsid w:val="00101AA8"/>
    <w:rsid w:val="00102DD5"/>
    <w:rsid w:val="00103EB2"/>
    <w:rsid w:val="001048F0"/>
    <w:rsid w:val="00104CF6"/>
    <w:rsid w:val="00105A4A"/>
    <w:rsid w:val="001067E6"/>
    <w:rsid w:val="001071C4"/>
    <w:rsid w:val="0010748B"/>
    <w:rsid w:val="0011193D"/>
    <w:rsid w:val="001122C9"/>
    <w:rsid w:val="001126FB"/>
    <w:rsid w:val="00112C6A"/>
    <w:rsid w:val="00112EB9"/>
    <w:rsid w:val="001137DE"/>
    <w:rsid w:val="00113ECB"/>
    <w:rsid w:val="0011445B"/>
    <w:rsid w:val="0011475D"/>
    <w:rsid w:val="00114AD0"/>
    <w:rsid w:val="00114F45"/>
    <w:rsid w:val="00115769"/>
    <w:rsid w:val="00116198"/>
    <w:rsid w:val="00116454"/>
    <w:rsid w:val="00116C71"/>
    <w:rsid w:val="00116E3E"/>
    <w:rsid w:val="00117928"/>
    <w:rsid w:val="001209E3"/>
    <w:rsid w:val="00120E25"/>
    <w:rsid w:val="00121049"/>
    <w:rsid w:val="00121B0D"/>
    <w:rsid w:val="0012215A"/>
    <w:rsid w:val="00122732"/>
    <w:rsid w:val="00122A1F"/>
    <w:rsid w:val="001230C6"/>
    <w:rsid w:val="00123C15"/>
    <w:rsid w:val="00123DF8"/>
    <w:rsid w:val="00124106"/>
    <w:rsid w:val="001241F0"/>
    <w:rsid w:val="001242D6"/>
    <w:rsid w:val="00125955"/>
    <w:rsid w:val="00125A89"/>
    <w:rsid w:val="00126904"/>
    <w:rsid w:val="0013111A"/>
    <w:rsid w:val="00131229"/>
    <w:rsid w:val="0013154D"/>
    <w:rsid w:val="001320D1"/>
    <w:rsid w:val="00132330"/>
    <w:rsid w:val="001335CD"/>
    <w:rsid w:val="00134597"/>
    <w:rsid w:val="00134F5A"/>
    <w:rsid w:val="00135112"/>
    <w:rsid w:val="001358B7"/>
    <w:rsid w:val="001364E0"/>
    <w:rsid w:val="0013702D"/>
    <w:rsid w:val="001370BB"/>
    <w:rsid w:val="00137A8C"/>
    <w:rsid w:val="00137EC3"/>
    <w:rsid w:val="00140F97"/>
    <w:rsid w:val="0014133D"/>
    <w:rsid w:val="0014189B"/>
    <w:rsid w:val="00141D48"/>
    <w:rsid w:val="00142CDE"/>
    <w:rsid w:val="001438EC"/>
    <w:rsid w:val="00143A4D"/>
    <w:rsid w:val="00145568"/>
    <w:rsid w:val="001455CC"/>
    <w:rsid w:val="00145847"/>
    <w:rsid w:val="00146026"/>
    <w:rsid w:val="0014723F"/>
    <w:rsid w:val="00147FA8"/>
    <w:rsid w:val="00150301"/>
    <w:rsid w:val="0015038D"/>
    <w:rsid w:val="001509CE"/>
    <w:rsid w:val="00150BB3"/>
    <w:rsid w:val="00150DE6"/>
    <w:rsid w:val="0015105E"/>
    <w:rsid w:val="00151813"/>
    <w:rsid w:val="00151983"/>
    <w:rsid w:val="0015307E"/>
    <w:rsid w:val="001532C0"/>
    <w:rsid w:val="00154201"/>
    <w:rsid w:val="00154401"/>
    <w:rsid w:val="00154E93"/>
    <w:rsid w:val="00155A3A"/>
    <w:rsid w:val="0015629D"/>
    <w:rsid w:val="00156581"/>
    <w:rsid w:val="00156DD4"/>
    <w:rsid w:val="001570E9"/>
    <w:rsid w:val="001572AA"/>
    <w:rsid w:val="0015779F"/>
    <w:rsid w:val="00157D2C"/>
    <w:rsid w:val="00157DF1"/>
    <w:rsid w:val="00160887"/>
    <w:rsid w:val="00160A74"/>
    <w:rsid w:val="00161729"/>
    <w:rsid w:val="001625DF"/>
    <w:rsid w:val="001626C0"/>
    <w:rsid w:val="001638F0"/>
    <w:rsid w:val="00163EB4"/>
    <w:rsid w:val="00164973"/>
    <w:rsid w:val="00164A9A"/>
    <w:rsid w:val="00165D17"/>
    <w:rsid w:val="00166753"/>
    <w:rsid w:val="00167053"/>
    <w:rsid w:val="0016776D"/>
    <w:rsid w:val="00167ED2"/>
    <w:rsid w:val="0017124C"/>
    <w:rsid w:val="0017137A"/>
    <w:rsid w:val="0017156A"/>
    <w:rsid w:val="001717B2"/>
    <w:rsid w:val="00172191"/>
    <w:rsid w:val="001726F3"/>
    <w:rsid w:val="00172843"/>
    <w:rsid w:val="001728C0"/>
    <w:rsid w:val="001743F0"/>
    <w:rsid w:val="0017461E"/>
    <w:rsid w:val="00174AF7"/>
    <w:rsid w:val="00174E8B"/>
    <w:rsid w:val="00174EED"/>
    <w:rsid w:val="001759AD"/>
    <w:rsid w:val="00175B33"/>
    <w:rsid w:val="00175B99"/>
    <w:rsid w:val="00176279"/>
    <w:rsid w:val="00176297"/>
    <w:rsid w:val="0017745C"/>
    <w:rsid w:val="0018037B"/>
    <w:rsid w:val="00180DD6"/>
    <w:rsid w:val="001818D7"/>
    <w:rsid w:val="0018244A"/>
    <w:rsid w:val="00183253"/>
    <w:rsid w:val="00183B79"/>
    <w:rsid w:val="00185BCF"/>
    <w:rsid w:val="00186294"/>
    <w:rsid w:val="001866A6"/>
    <w:rsid w:val="00186722"/>
    <w:rsid w:val="001902FF"/>
    <w:rsid w:val="001904A3"/>
    <w:rsid w:val="00190DDD"/>
    <w:rsid w:val="001914FF"/>
    <w:rsid w:val="00191C68"/>
    <w:rsid w:val="001924CD"/>
    <w:rsid w:val="00192B69"/>
    <w:rsid w:val="00194505"/>
    <w:rsid w:val="0019534C"/>
    <w:rsid w:val="0019555F"/>
    <w:rsid w:val="00195CE4"/>
    <w:rsid w:val="00196267"/>
    <w:rsid w:val="00196A60"/>
    <w:rsid w:val="001977EE"/>
    <w:rsid w:val="00197946"/>
    <w:rsid w:val="001A0A30"/>
    <w:rsid w:val="001A0A56"/>
    <w:rsid w:val="001A0AD6"/>
    <w:rsid w:val="001A0B52"/>
    <w:rsid w:val="001A0FE1"/>
    <w:rsid w:val="001A1940"/>
    <w:rsid w:val="001A22F1"/>
    <w:rsid w:val="001A3359"/>
    <w:rsid w:val="001A339E"/>
    <w:rsid w:val="001A3CC5"/>
    <w:rsid w:val="001A447E"/>
    <w:rsid w:val="001A479E"/>
    <w:rsid w:val="001A493D"/>
    <w:rsid w:val="001A4CC8"/>
    <w:rsid w:val="001A5C4A"/>
    <w:rsid w:val="001A5CE1"/>
    <w:rsid w:val="001A6C94"/>
    <w:rsid w:val="001A74F5"/>
    <w:rsid w:val="001A7915"/>
    <w:rsid w:val="001B050F"/>
    <w:rsid w:val="001B0ECE"/>
    <w:rsid w:val="001B136E"/>
    <w:rsid w:val="001B29E7"/>
    <w:rsid w:val="001B2EB7"/>
    <w:rsid w:val="001B3404"/>
    <w:rsid w:val="001B3482"/>
    <w:rsid w:val="001B3BF3"/>
    <w:rsid w:val="001B3FC3"/>
    <w:rsid w:val="001B45DF"/>
    <w:rsid w:val="001B4F11"/>
    <w:rsid w:val="001B5295"/>
    <w:rsid w:val="001B5881"/>
    <w:rsid w:val="001B6FB1"/>
    <w:rsid w:val="001B75A0"/>
    <w:rsid w:val="001C08F9"/>
    <w:rsid w:val="001C24F9"/>
    <w:rsid w:val="001C2621"/>
    <w:rsid w:val="001C264E"/>
    <w:rsid w:val="001C5981"/>
    <w:rsid w:val="001C617A"/>
    <w:rsid w:val="001C6918"/>
    <w:rsid w:val="001C7605"/>
    <w:rsid w:val="001D02E7"/>
    <w:rsid w:val="001D1F7E"/>
    <w:rsid w:val="001D2495"/>
    <w:rsid w:val="001D256E"/>
    <w:rsid w:val="001D2817"/>
    <w:rsid w:val="001D3E9E"/>
    <w:rsid w:val="001D50EC"/>
    <w:rsid w:val="001D58E7"/>
    <w:rsid w:val="001D6479"/>
    <w:rsid w:val="001D766A"/>
    <w:rsid w:val="001D7C31"/>
    <w:rsid w:val="001D7EC0"/>
    <w:rsid w:val="001E068C"/>
    <w:rsid w:val="001E086E"/>
    <w:rsid w:val="001E1131"/>
    <w:rsid w:val="001E13D1"/>
    <w:rsid w:val="001E1885"/>
    <w:rsid w:val="001E1A48"/>
    <w:rsid w:val="001E1B77"/>
    <w:rsid w:val="001E22A7"/>
    <w:rsid w:val="001E293F"/>
    <w:rsid w:val="001E2E2A"/>
    <w:rsid w:val="001E376F"/>
    <w:rsid w:val="001E4272"/>
    <w:rsid w:val="001E4D80"/>
    <w:rsid w:val="001E578E"/>
    <w:rsid w:val="001E5AE1"/>
    <w:rsid w:val="001E5EE3"/>
    <w:rsid w:val="001E645D"/>
    <w:rsid w:val="001E7B9B"/>
    <w:rsid w:val="001F0114"/>
    <w:rsid w:val="001F05C4"/>
    <w:rsid w:val="001F07FB"/>
    <w:rsid w:val="001F1128"/>
    <w:rsid w:val="001F120B"/>
    <w:rsid w:val="001F18A5"/>
    <w:rsid w:val="001F2F01"/>
    <w:rsid w:val="001F32F6"/>
    <w:rsid w:val="001F339E"/>
    <w:rsid w:val="001F45C0"/>
    <w:rsid w:val="001F4C2E"/>
    <w:rsid w:val="001F54C6"/>
    <w:rsid w:val="001F5C08"/>
    <w:rsid w:val="001F62F9"/>
    <w:rsid w:val="001F680E"/>
    <w:rsid w:val="001F68F0"/>
    <w:rsid w:val="001F6923"/>
    <w:rsid w:val="001F6A46"/>
    <w:rsid w:val="001F6DD0"/>
    <w:rsid w:val="001F7E00"/>
    <w:rsid w:val="001F7E88"/>
    <w:rsid w:val="002007F7"/>
    <w:rsid w:val="002008A9"/>
    <w:rsid w:val="00200D46"/>
    <w:rsid w:val="00200EED"/>
    <w:rsid w:val="00200F92"/>
    <w:rsid w:val="002016CB"/>
    <w:rsid w:val="00202ECC"/>
    <w:rsid w:val="00203130"/>
    <w:rsid w:val="002031CC"/>
    <w:rsid w:val="00203277"/>
    <w:rsid w:val="002036C1"/>
    <w:rsid w:val="00204E7A"/>
    <w:rsid w:val="00204E81"/>
    <w:rsid w:val="00205347"/>
    <w:rsid w:val="00205C21"/>
    <w:rsid w:val="00207115"/>
    <w:rsid w:val="00207426"/>
    <w:rsid w:val="002076CA"/>
    <w:rsid w:val="002100D7"/>
    <w:rsid w:val="00211124"/>
    <w:rsid w:val="00211AFA"/>
    <w:rsid w:val="00211B4E"/>
    <w:rsid w:val="00213535"/>
    <w:rsid w:val="00213918"/>
    <w:rsid w:val="00214135"/>
    <w:rsid w:val="002145A1"/>
    <w:rsid w:val="0021540F"/>
    <w:rsid w:val="0021636E"/>
    <w:rsid w:val="0021779F"/>
    <w:rsid w:val="00221B4C"/>
    <w:rsid w:val="00222382"/>
    <w:rsid w:val="0022239F"/>
    <w:rsid w:val="0022351C"/>
    <w:rsid w:val="00224278"/>
    <w:rsid w:val="00224945"/>
    <w:rsid w:val="00225B7C"/>
    <w:rsid w:val="00225FE4"/>
    <w:rsid w:val="00226B9E"/>
    <w:rsid w:val="00226F1C"/>
    <w:rsid w:val="00227F50"/>
    <w:rsid w:val="00230EB2"/>
    <w:rsid w:val="00231CCA"/>
    <w:rsid w:val="00233E8F"/>
    <w:rsid w:val="00235B43"/>
    <w:rsid w:val="002370DC"/>
    <w:rsid w:val="00237A76"/>
    <w:rsid w:val="00237EE3"/>
    <w:rsid w:val="00240482"/>
    <w:rsid w:val="002416EA"/>
    <w:rsid w:val="002417E8"/>
    <w:rsid w:val="002420D9"/>
    <w:rsid w:val="00242854"/>
    <w:rsid w:val="00242BE5"/>
    <w:rsid w:val="00244D9A"/>
    <w:rsid w:val="00245477"/>
    <w:rsid w:val="00250E44"/>
    <w:rsid w:val="00250E9E"/>
    <w:rsid w:val="002512E3"/>
    <w:rsid w:val="002513CC"/>
    <w:rsid w:val="00251C07"/>
    <w:rsid w:val="002522AA"/>
    <w:rsid w:val="002526DA"/>
    <w:rsid w:val="00252839"/>
    <w:rsid w:val="00252AD1"/>
    <w:rsid w:val="00252D15"/>
    <w:rsid w:val="002536AC"/>
    <w:rsid w:val="0025384D"/>
    <w:rsid w:val="002543B9"/>
    <w:rsid w:val="002543BA"/>
    <w:rsid w:val="0025552D"/>
    <w:rsid w:val="002556D0"/>
    <w:rsid w:val="002557E1"/>
    <w:rsid w:val="00256EA3"/>
    <w:rsid w:val="00257361"/>
    <w:rsid w:val="00257964"/>
    <w:rsid w:val="00257C93"/>
    <w:rsid w:val="00257E69"/>
    <w:rsid w:val="0026010B"/>
    <w:rsid w:val="00260895"/>
    <w:rsid w:val="002613C9"/>
    <w:rsid w:val="00262026"/>
    <w:rsid w:val="002624DA"/>
    <w:rsid w:val="00262B29"/>
    <w:rsid w:val="002635FF"/>
    <w:rsid w:val="002639B1"/>
    <w:rsid w:val="00264386"/>
    <w:rsid w:val="0026453C"/>
    <w:rsid w:val="0026454F"/>
    <w:rsid w:val="00264869"/>
    <w:rsid w:val="00264B6A"/>
    <w:rsid w:val="0026518D"/>
    <w:rsid w:val="00265E04"/>
    <w:rsid w:val="00266353"/>
    <w:rsid w:val="00267FAC"/>
    <w:rsid w:val="00270795"/>
    <w:rsid w:val="0027097B"/>
    <w:rsid w:val="00271192"/>
    <w:rsid w:val="00271371"/>
    <w:rsid w:val="00271824"/>
    <w:rsid w:val="00271905"/>
    <w:rsid w:val="00271B11"/>
    <w:rsid w:val="00271CFA"/>
    <w:rsid w:val="00272A16"/>
    <w:rsid w:val="00272EA6"/>
    <w:rsid w:val="00273E52"/>
    <w:rsid w:val="002740EF"/>
    <w:rsid w:val="00274C66"/>
    <w:rsid w:val="00274C68"/>
    <w:rsid w:val="0027528C"/>
    <w:rsid w:val="00275706"/>
    <w:rsid w:val="00275A91"/>
    <w:rsid w:val="00275F71"/>
    <w:rsid w:val="00276173"/>
    <w:rsid w:val="0027652F"/>
    <w:rsid w:val="00276A7B"/>
    <w:rsid w:val="00276BB1"/>
    <w:rsid w:val="00277000"/>
    <w:rsid w:val="00277332"/>
    <w:rsid w:val="00277FDB"/>
    <w:rsid w:val="002817E4"/>
    <w:rsid w:val="002819F5"/>
    <w:rsid w:val="00281E91"/>
    <w:rsid w:val="00281F26"/>
    <w:rsid w:val="002832AB"/>
    <w:rsid w:val="0028346C"/>
    <w:rsid w:val="002835D0"/>
    <w:rsid w:val="00283E0A"/>
    <w:rsid w:val="00283ED9"/>
    <w:rsid w:val="00284543"/>
    <w:rsid w:val="00285674"/>
    <w:rsid w:val="0028622F"/>
    <w:rsid w:val="002867C6"/>
    <w:rsid w:val="00286A40"/>
    <w:rsid w:val="00286C87"/>
    <w:rsid w:val="00286D98"/>
    <w:rsid w:val="0029078D"/>
    <w:rsid w:val="002918C2"/>
    <w:rsid w:val="00292C3B"/>
    <w:rsid w:val="0029383F"/>
    <w:rsid w:val="00293D1C"/>
    <w:rsid w:val="00295C67"/>
    <w:rsid w:val="00296094"/>
    <w:rsid w:val="00296253"/>
    <w:rsid w:val="00296EE5"/>
    <w:rsid w:val="00297A75"/>
    <w:rsid w:val="00297B5D"/>
    <w:rsid w:val="002A0789"/>
    <w:rsid w:val="002A0E24"/>
    <w:rsid w:val="002A1877"/>
    <w:rsid w:val="002A22FB"/>
    <w:rsid w:val="002A2982"/>
    <w:rsid w:val="002A2AFE"/>
    <w:rsid w:val="002A34E7"/>
    <w:rsid w:val="002A47F8"/>
    <w:rsid w:val="002A591B"/>
    <w:rsid w:val="002A5B63"/>
    <w:rsid w:val="002B0650"/>
    <w:rsid w:val="002B0B14"/>
    <w:rsid w:val="002B0CCD"/>
    <w:rsid w:val="002B0DA6"/>
    <w:rsid w:val="002B1B01"/>
    <w:rsid w:val="002B1DDA"/>
    <w:rsid w:val="002B2606"/>
    <w:rsid w:val="002B293F"/>
    <w:rsid w:val="002B351B"/>
    <w:rsid w:val="002B4B65"/>
    <w:rsid w:val="002B5B31"/>
    <w:rsid w:val="002B5F40"/>
    <w:rsid w:val="002B6710"/>
    <w:rsid w:val="002B77C9"/>
    <w:rsid w:val="002B78A5"/>
    <w:rsid w:val="002B7C32"/>
    <w:rsid w:val="002C057E"/>
    <w:rsid w:val="002C05EA"/>
    <w:rsid w:val="002C080F"/>
    <w:rsid w:val="002C140D"/>
    <w:rsid w:val="002C2867"/>
    <w:rsid w:val="002C296E"/>
    <w:rsid w:val="002C30BF"/>
    <w:rsid w:val="002C4D97"/>
    <w:rsid w:val="002C507E"/>
    <w:rsid w:val="002C5271"/>
    <w:rsid w:val="002D0320"/>
    <w:rsid w:val="002D0550"/>
    <w:rsid w:val="002D239F"/>
    <w:rsid w:val="002D2A7F"/>
    <w:rsid w:val="002D343C"/>
    <w:rsid w:val="002D5F62"/>
    <w:rsid w:val="002D6427"/>
    <w:rsid w:val="002D6C61"/>
    <w:rsid w:val="002D7D2D"/>
    <w:rsid w:val="002E13CD"/>
    <w:rsid w:val="002E17E8"/>
    <w:rsid w:val="002E1D57"/>
    <w:rsid w:val="002E2AC6"/>
    <w:rsid w:val="002E316C"/>
    <w:rsid w:val="002E3235"/>
    <w:rsid w:val="002E32B3"/>
    <w:rsid w:val="002E3D6E"/>
    <w:rsid w:val="002E3FF0"/>
    <w:rsid w:val="002E476C"/>
    <w:rsid w:val="002E47F9"/>
    <w:rsid w:val="002E4B5A"/>
    <w:rsid w:val="002E5223"/>
    <w:rsid w:val="002E55C6"/>
    <w:rsid w:val="002E599B"/>
    <w:rsid w:val="002E6C5D"/>
    <w:rsid w:val="002E6EC4"/>
    <w:rsid w:val="002F0B8C"/>
    <w:rsid w:val="002F1C3C"/>
    <w:rsid w:val="002F2125"/>
    <w:rsid w:val="002F23FC"/>
    <w:rsid w:val="002F3319"/>
    <w:rsid w:val="002F3722"/>
    <w:rsid w:val="002F49EB"/>
    <w:rsid w:val="002F4E74"/>
    <w:rsid w:val="002F57DD"/>
    <w:rsid w:val="002F58B2"/>
    <w:rsid w:val="002F68C3"/>
    <w:rsid w:val="002F7822"/>
    <w:rsid w:val="003002A3"/>
    <w:rsid w:val="0030085F"/>
    <w:rsid w:val="00300BF6"/>
    <w:rsid w:val="003020B2"/>
    <w:rsid w:val="0030389C"/>
    <w:rsid w:val="00303C14"/>
    <w:rsid w:val="003047D7"/>
    <w:rsid w:val="00304C29"/>
    <w:rsid w:val="003055D4"/>
    <w:rsid w:val="00305CD5"/>
    <w:rsid w:val="0030630B"/>
    <w:rsid w:val="00306850"/>
    <w:rsid w:val="003073BA"/>
    <w:rsid w:val="00307B8E"/>
    <w:rsid w:val="00307BE9"/>
    <w:rsid w:val="00311020"/>
    <w:rsid w:val="00311132"/>
    <w:rsid w:val="00312525"/>
    <w:rsid w:val="00312AEB"/>
    <w:rsid w:val="00312FC2"/>
    <w:rsid w:val="00313021"/>
    <w:rsid w:val="00313EBD"/>
    <w:rsid w:val="003144BD"/>
    <w:rsid w:val="00314655"/>
    <w:rsid w:val="00314E49"/>
    <w:rsid w:val="0031505D"/>
    <w:rsid w:val="00316350"/>
    <w:rsid w:val="003167C6"/>
    <w:rsid w:val="0031688B"/>
    <w:rsid w:val="00316FDC"/>
    <w:rsid w:val="003175B7"/>
    <w:rsid w:val="003177FD"/>
    <w:rsid w:val="00317B76"/>
    <w:rsid w:val="00320C9E"/>
    <w:rsid w:val="00320E98"/>
    <w:rsid w:val="0032228A"/>
    <w:rsid w:val="0032275C"/>
    <w:rsid w:val="0032365A"/>
    <w:rsid w:val="00323D1F"/>
    <w:rsid w:val="00323F74"/>
    <w:rsid w:val="0032434E"/>
    <w:rsid w:val="00324CDD"/>
    <w:rsid w:val="0032572E"/>
    <w:rsid w:val="0032609A"/>
    <w:rsid w:val="0032630B"/>
    <w:rsid w:val="00327835"/>
    <w:rsid w:val="00331BB6"/>
    <w:rsid w:val="00331EE4"/>
    <w:rsid w:val="00332301"/>
    <w:rsid w:val="00332C63"/>
    <w:rsid w:val="00332D49"/>
    <w:rsid w:val="00336F8D"/>
    <w:rsid w:val="0033771B"/>
    <w:rsid w:val="003379CC"/>
    <w:rsid w:val="003411AD"/>
    <w:rsid w:val="0034157F"/>
    <w:rsid w:val="00341C38"/>
    <w:rsid w:val="00341CD0"/>
    <w:rsid w:val="0034242C"/>
    <w:rsid w:val="003428AF"/>
    <w:rsid w:val="003431F3"/>
    <w:rsid w:val="00343487"/>
    <w:rsid w:val="0034362E"/>
    <w:rsid w:val="00343E8C"/>
    <w:rsid w:val="00344636"/>
    <w:rsid w:val="00345334"/>
    <w:rsid w:val="003477CF"/>
    <w:rsid w:val="00347973"/>
    <w:rsid w:val="00347987"/>
    <w:rsid w:val="003507B5"/>
    <w:rsid w:val="00350AF9"/>
    <w:rsid w:val="0035140C"/>
    <w:rsid w:val="00352FF8"/>
    <w:rsid w:val="00353002"/>
    <w:rsid w:val="003533AC"/>
    <w:rsid w:val="00353857"/>
    <w:rsid w:val="0035460D"/>
    <w:rsid w:val="00354611"/>
    <w:rsid w:val="0035554B"/>
    <w:rsid w:val="0035556D"/>
    <w:rsid w:val="00356363"/>
    <w:rsid w:val="003564B0"/>
    <w:rsid w:val="003564B8"/>
    <w:rsid w:val="003566B0"/>
    <w:rsid w:val="00356D7D"/>
    <w:rsid w:val="00357360"/>
    <w:rsid w:val="00357EFF"/>
    <w:rsid w:val="0036035B"/>
    <w:rsid w:val="003647C4"/>
    <w:rsid w:val="00364B70"/>
    <w:rsid w:val="00364EA5"/>
    <w:rsid w:val="003653CE"/>
    <w:rsid w:val="003666A5"/>
    <w:rsid w:val="00366945"/>
    <w:rsid w:val="00366C6F"/>
    <w:rsid w:val="003670B2"/>
    <w:rsid w:val="00370534"/>
    <w:rsid w:val="00372806"/>
    <w:rsid w:val="003728CA"/>
    <w:rsid w:val="00373913"/>
    <w:rsid w:val="00373D76"/>
    <w:rsid w:val="0037441D"/>
    <w:rsid w:val="003747F2"/>
    <w:rsid w:val="00375343"/>
    <w:rsid w:val="0037697A"/>
    <w:rsid w:val="0037794F"/>
    <w:rsid w:val="00377F96"/>
    <w:rsid w:val="003804B8"/>
    <w:rsid w:val="00381049"/>
    <w:rsid w:val="0038110E"/>
    <w:rsid w:val="003811EB"/>
    <w:rsid w:val="003816DC"/>
    <w:rsid w:val="00381BBC"/>
    <w:rsid w:val="003831CB"/>
    <w:rsid w:val="0038376D"/>
    <w:rsid w:val="003839B8"/>
    <w:rsid w:val="00383C4D"/>
    <w:rsid w:val="00384ABA"/>
    <w:rsid w:val="00384C11"/>
    <w:rsid w:val="003862C3"/>
    <w:rsid w:val="00386704"/>
    <w:rsid w:val="00387553"/>
    <w:rsid w:val="00387A1A"/>
    <w:rsid w:val="00390DAC"/>
    <w:rsid w:val="0039248A"/>
    <w:rsid w:val="0039347D"/>
    <w:rsid w:val="0039370A"/>
    <w:rsid w:val="00393965"/>
    <w:rsid w:val="00394131"/>
    <w:rsid w:val="003955E5"/>
    <w:rsid w:val="00396384"/>
    <w:rsid w:val="00396B47"/>
    <w:rsid w:val="00397A3C"/>
    <w:rsid w:val="00397A55"/>
    <w:rsid w:val="003A0469"/>
    <w:rsid w:val="003A0773"/>
    <w:rsid w:val="003A14F1"/>
    <w:rsid w:val="003A202B"/>
    <w:rsid w:val="003A207E"/>
    <w:rsid w:val="003A214D"/>
    <w:rsid w:val="003A24E0"/>
    <w:rsid w:val="003A2BE5"/>
    <w:rsid w:val="003A3223"/>
    <w:rsid w:val="003A34CF"/>
    <w:rsid w:val="003A449F"/>
    <w:rsid w:val="003A4CDD"/>
    <w:rsid w:val="003A4DBC"/>
    <w:rsid w:val="003A504C"/>
    <w:rsid w:val="003A5112"/>
    <w:rsid w:val="003A62C0"/>
    <w:rsid w:val="003B05EE"/>
    <w:rsid w:val="003B0715"/>
    <w:rsid w:val="003B0816"/>
    <w:rsid w:val="003B0EA4"/>
    <w:rsid w:val="003B0FDC"/>
    <w:rsid w:val="003B15F8"/>
    <w:rsid w:val="003B2182"/>
    <w:rsid w:val="003B25A7"/>
    <w:rsid w:val="003B29F8"/>
    <w:rsid w:val="003B40F8"/>
    <w:rsid w:val="003B4563"/>
    <w:rsid w:val="003B4687"/>
    <w:rsid w:val="003B54D2"/>
    <w:rsid w:val="003B550F"/>
    <w:rsid w:val="003B5A25"/>
    <w:rsid w:val="003B5FC2"/>
    <w:rsid w:val="003B6280"/>
    <w:rsid w:val="003B6450"/>
    <w:rsid w:val="003B6B3D"/>
    <w:rsid w:val="003B7019"/>
    <w:rsid w:val="003B7F04"/>
    <w:rsid w:val="003C0957"/>
    <w:rsid w:val="003C1374"/>
    <w:rsid w:val="003C1CB3"/>
    <w:rsid w:val="003C3B00"/>
    <w:rsid w:val="003C3C3F"/>
    <w:rsid w:val="003C4F60"/>
    <w:rsid w:val="003C7841"/>
    <w:rsid w:val="003D15F3"/>
    <w:rsid w:val="003D19D8"/>
    <w:rsid w:val="003D23E3"/>
    <w:rsid w:val="003D2702"/>
    <w:rsid w:val="003D2D3C"/>
    <w:rsid w:val="003D4AF6"/>
    <w:rsid w:val="003D4DEE"/>
    <w:rsid w:val="003D5FE4"/>
    <w:rsid w:val="003D67E5"/>
    <w:rsid w:val="003D6F72"/>
    <w:rsid w:val="003D7037"/>
    <w:rsid w:val="003D797E"/>
    <w:rsid w:val="003D7AFE"/>
    <w:rsid w:val="003D7C35"/>
    <w:rsid w:val="003D7E0B"/>
    <w:rsid w:val="003E3C21"/>
    <w:rsid w:val="003E5829"/>
    <w:rsid w:val="003E5843"/>
    <w:rsid w:val="003E6948"/>
    <w:rsid w:val="003E6E33"/>
    <w:rsid w:val="003E6FB5"/>
    <w:rsid w:val="003E7B2F"/>
    <w:rsid w:val="003E7C75"/>
    <w:rsid w:val="003E7C96"/>
    <w:rsid w:val="003E7F54"/>
    <w:rsid w:val="003F06D8"/>
    <w:rsid w:val="003F0EF2"/>
    <w:rsid w:val="003F209E"/>
    <w:rsid w:val="003F2CC0"/>
    <w:rsid w:val="003F2DFE"/>
    <w:rsid w:val="003F311B"/>
    <w:rsid w:val="003F340F"/>
    <w:rsid w:val="003F39F2"/>
    <w:rsid w:val="003F3E33"/>
    <w:rsid w:val="003F62FE"/>
    <w:rsid w:val="003F657D"/>
    <w:rsid w:val="003F6BE8"/>
    <w:rsid w:val="003F6D15"/>
    <w:rsid w:val="003F6D36"/>
    <w:rsid w:val="003F7244"/>
    <w:rsid w:val="003F7660"/>
    <w:rsid w:val="0040056D"/>
    <w:rsid w:val="004007A4"/>
    <w:rsid w:val="00400A98"/>
    <w:rsid w:val="00400BB2"/>
    <w:rsid w:val="00400F10"/>
    <w:rsid w:val="004010C0"/>
    <w:rsid w:val="00401355"/>
    <w:rsid w:val="00401E12"/>
    <w:rsid w:val="00402357"/>
    <w:rsid w:val="00405407"/>
    <w:rsid w:val="004054DE"/>
    <w:rsid w:val="00406690"/>
    <w:rsid w:val="004102EB"/>
    <w:rsid w:val="00410469"/>
    <w:rsid w:val="00410664"/>
    <w:rsid w:val="004109B9"/>
    <w:rsid w:val="0041125C"/>
    <w:rsid w:val="00411353"/>
    <w:rsid w:val="00411FB9"/>
    <w:rsid w:val="00412789"/>
    <w:rsid w:val="004128DD"/>
    <w:rsid w:val="00413070"/>
    <w:rsid w:val="0041358D"/>
    <w:rsid w:val="004142A2"/>
    <w:rsid w:val="004142EB"/>
    <w:rsid w:val="00414B39"/>
    <w:rsid w:val="00415983"/>
    <w:rsid w:val="004165B6"/>
    <w:rsid w:val="00416D4D"/>
    <w:rsid w:val="0041782C"/>
    <w:rsid w:val="0042020B"/>
    <w:rsid w:val="0042049F"/>
    <w:rsid w:val="00421604"/>
    <w:rsid w:val="0042176E"/>
    <w:rsid w:val="004217AD"/>
    <w:rsid w:val="00422D05"/>
    <w:rsid w:val="0042472F"/>
    <w:rsid w:val="004249C0"/>
    <w:rsid w:val="00425273"/>
    <w:rsid w:val="00425369"/>
    <w:rsid w:val="004261E7"/>
    <w:rsid w:val="00426D72"/>
    <w:rsid w:val="004271BF"/>
    <w:rsid w:val="00427BA8"/>
    <w:rsid w:val="00430176"/>
    <w:rsid w:val="00430736"/>
    <w:rsid w:val="00430790"/>
    <w:rsid w:val="00430E4E"/>
    <w:rsid w:val="004316B3"/>
    <w:rsid w:val="004321A5"/>
    <w:rsid w:val="00432351"/>
    <w:rsid w:val="0043552B"/>
    <w:rsid w:val="00436145"/>
    <w:rsid w:val="00437999"/>
    <w:rsid w:val="00437F99"/>
    <w:rsid w:val="00440680"/>
    <w:rsid w:val="004412B9"/>
    <w:rsid w:val="00441DDA"/>
    <w:rsid w:val="00441F28"/>
    <w:rsid w:val="004420E8"/>
    <w:rsid w:val="004423BA"/>
    <w:rsid w:val="00442822"/>
    <w:rsid w:val="00442AF5"/>
    <w:rsid w:val="00442FE6"/>
    <w:rsid w:val="00443315"/>
    <w:rsid w:val="00443A80"/>
    <w:rsid w:val="00443C14"/>
    <w:rsid w:val="00444487"/>
    <w:rsid w:val="00445160"/>
    <w:rsid w:val="004452DF"/>
    <w:rsid w:val="00445387"/>
    <w:rsid w:val="00445E53"/>
    <w:rsid w:val="004465DE"/>
    <w:rsid w:val="00446C43"/>
    <w:rsid w:val="00447BB9"/>
    <w:rsid w:val="004504B8"/>
    <w:rsid w:val="004504BD"/>
    <w:rsid w:val="00450C5B"/>
    <w:rsid w:val="004510F4"/>
    <w:rsid w:val="00451383"/>
    <w:rsid w:val="0045161A"/>
    <w:rsid w:val="0045221B"/>
    <w:rsid w:val="00452568"/>
    <w:rsid w:val="00452EA0"/>
    <w:rsid w:val="004537D6"/>
    <w:rsid w:val="0045482B"/>
    <w:rsid w:val="00454B60"/>
    <w:rsid w:val="00454CAF"/>
    <w:rsid w:val="00454CDB"/>
    <w:rsid w:val="00455089"/>
    <w:rsid w:val="004551E6"/>
    <w:rsid w:val="004558A6"/>
    <w:rsid w:val="004569BD"/>
    <w:rsid w:val="00456E16"/>
    <w:rsid w:val="0045704F"/>
    <w:rsid w:val="00457CF4"/>
    <w:rsid w:val="004609EF"/>
    <w:rsid w:val="00461967"/>
    <w:rsid w:val="00461EA7"/>
    <w:rsid w:val="004634A8"/>
    <w:rsid w:val="00463C62"/>
    <w:rsid w:val="00464D12"/>
    <w:rsid w:val="00465E29"/>
    <w:rsid w:val="004675AC"/>
    <w:rsid w:val="00467F0F"/>
    <w:rsid w:val="00470340"/>
    <w:rsid w:val="00470937"/>
    <w:rsid w:val="00470ECC"/>
    <w:rsid w:val="00471522"/>
    <w:rsid w:val="00471CCD"/>
    <w:rsid w:val="0047205D"/>
    <w:rsid w:val="004727C6"/>
    <w:rsid w:val="004732D9"/>
    <w:rsid w:val="004735F2"/>
    <w:rsid w:val="00473F50"/>
    <w:rsid w:val="00473F8C"/>
    <w:rsid w:val="00475174"/>
    <w:rsid w:val="004752C1"/>
    <w:rsid w:val="00475793"/>
    <w:rsid w:val="00475B23"/>
    <w:rsid w:val="00475E65"/>
    <w:rsid w:val="00476406"/>
    <w:rsid w:val="00476969"/>
    <w:rsid w:val="0047732E"/>
    <w:rsid w:val="004779B6"/>
    <w:rsid w:val="004807C4"/>
    <w:rsid w:val="00481D93"/>
    <w:rsid w:val="004821C5"/>
    <w:rsid w:val="00482D93"/>
    <w:rsid w:val="00482FD3"/>
    <w:rsid w:val="00483479"/>
    <w:rsid w:val="00483810"/>
    <w:rsid w:val="004854A1"/>
    <w:rsid w:val="004862B8"/>
    <w:rsid w:val="00487085"/>
    <w:rsid w:val="004874CA"/>
    <w:rsid w:val="0048764E"/>
    <w:rsid w:val="00487BD9"/>
    <w:rsid w:val="00490962"/>
    <w:rsid w:val="00490D4B"/>
    <w:rsid w:val="004916B2"/>
    <w:rsid w:val="00491D84"/>
    <w:rsid w:val="00491E2A"/>
    <w:rsid w:val="0049224E"/>
    <w:rsid w:val="00493CF5"/>
    <w:rsid w:val="00493DF6"/>
    <w:rsid w:val="00494781"/>
    <w:rsid w:val="0049485C"/>
    <w:rsid w:val="00494EDC"/>
    <w:rsid w:val="00495221"/>
    <w:rsid w:val="00495226"/>
    <w:rsid w:val="0049552D"/>
    <w:rsid w:val="00495719"/>
    <w:rsid w:val="0049585C"/>
    <w:rsid w:val="00495A4A"/>
    <w:rsid w:val="00495DA1"/>
    <w:rsid w:val="004973B0"/>
    <w:rsid w:val="00497ACE"/>
    <w:rsid w:val="00497CFD"/>
    <w:rsid w:val="00497EA7"/>
    <w:rsid w:val="00497ECA"/>
    <w:rsid w:val="00497EE2"/>
    <w:rsid w:val="00497F2D"/>
    <w:rsid w:val="004A050D"/>
    <w:rsid w:val="004A080D"/>
    <w:rsid w:val="004A08D8"/>
    <w:rsid w:val="004A092D"/>
    <w:rsid w:val="004A0CAA"/>
    <w:rsid w:val="004A0DAC"/>
    <w:rsid w:val="004A309F"/>
    <w:rsid w:val="004A3C9E"/>
    <w:rsid w:val="004A425E"/>
    <w:rsid w:val="004A43AD"/>
    <w:rsid w:val="004A4D8E"/>
    <w:rsid w:val="004A5588"/>
    <w:rsid w:val="004A6A0D"/>
    <w:rsid w:val="004A6B84"/>
    <w:rsid w:val="004A6B9E"/>
    <w:rsid w:val="004A7FB9"/>
    <w:rsid w:val="004B0B99"/>
    <w:rsid w:val="004B1BDC"/>
    <w:rsid w:val="004B225C"/>
    <w:rsid w:val="004B2D73"/>
    <w:rsid w:val="004B2ECE"/>
    <w:rsid w:val="004B3F3B"/>
    <w:rsid w:val="004B48F6"/>
    <w:rsid w:val="004B4BA0"/>
    <w:rsid w:val="004B54F9"/>
    <w:rsid w:val="004B61AB"/>
    <w:rsid w:val="004C0065"/>
    <w:rsid w:val="004C1759"/>
    <w:rsid w:val="004C19BB"/>
    <w:rsid w:val="004C2032"/>
    <w:rsid w:val="004C2BF9"/>
    <w:rsid w:val="004C35DC"/>
    <w:rsid w:val="004C3A91"/>
    <w:rsid w:val="004C40E0"/>
    <w:rsid w:val="004C48C4"/>
    <w:rsid w:val="004C4AFB"/>
    <w:rsid w:val="004C7413"/>
    <w:rsid w:val="004C7943"/>
    <w:rsid w:val="004D1223"/>
    <w:rsid w:val="004D2632"/>
    <w:rsid w:val="004D2E43"/>
    <w:rsid w:val="004D39AE"/>
    <w:rsid w:val="004D463F"/>
    <w:rsid w:val="004D5648"/>
    <w:rsid w:val="004D666C"/>
    <w:rsid w:val="004D691C"/>
    <w:rsid w:val="004D6E5F"/>
    <w:rsid w:val="004D7945"/>
    <w:rsid w:val="004E0224"/>
    <w:rsid w:val="004E173F"/>
    <w:rsid w:val="004E2635"/>
    <w:rsid w:val="004E3382"/>
    <w:rsid w:val="004E4812"/>
    <w:rsid w:val="004E48B3"/>
    <w:rsid w:val="004E49DF"/>
    <w:rsid w:val="004E4C33"/>
    <w:rsid w:val="004E6339"/>
    <w:rsid w:val="004E65AF"/>
    <w:rsid w:val="004E7561"/>
    <w:rsid w:val="004E7EA2"/>
    <w:rsid w:val="004F0024"/>
    <w:rsid w:val="004F1432"/>
    <w:rsid w:val="004F191C"/>
    <w:rsid w:val="004F1FD5"/>
    <w:rsid w:val="004F227F"/>
    <w:rsid w:val="004F23EF"/>
    <w:rsid w:val="004F2A88"/>
    <w:rsid w:val="004F2A89"/>
    <w:rsid w:val="004F38E8"/>
    <w:rsid w:val="004F3B06"/>
    <w:rsid w:val="004F3E17"/>
    <w:rsid w:val="004F4217"/>
    <w:rsid w:val="004F5689"/>
    <w:rsid w:val="004F57D4"/>
    <w:rsid w:val="004F58D0"/>
    <w:rsid w:val="004F5E3A"/>
    <w:rsid w:val="004F6A99"/>
    <w:rsid w:val="004F6F9E"/>
    <w:rsid w:val="004F7043"/>
    <w:rsid w:val="004F7483"/>
    <w:rsid w:val="004F7C58"/>
    <w:rsid w:val="004F7CB1"/>
    <w:rsid w:val="004F7D9A"/>
    <w:rsid w:val="00501049"/>
    <w:rsid w:val="00501A0E"/>
    <w:rsid w:val="00502144"/>
    <w:rsid w:val="00502A46"/>
    <w:rsid w:val="005035BD"/>
    <w:rsid w:val="005045E6"/>
    <w:rsid w:val="00505262"/>
    <w:rsid w:val="00505527"/>
    <w:rsid w:val="005055F8"/>
    <w:rsid w:val="00505C84"/>
    <w:rsid w:val="00505EDC"/>
    <w:rsid w:val="005063DC"/>
    <w:rsid w:val="005077F6"/>
    <w:rsid w:val="00510938"/>
    <w:rsid w:val="00510FEF"/>
    <w:rsid w:val="005117F6"/>
    <w:rsid w:val="005122B1"/>
    <w:rsid w:val="005123F9"/>
    <w:rsid w:val="005127D5"/>
    <w:rsid w:val="00512B56"/>
    <w:rsid w:val="0051397A"/>
    <w:rsid w:val="00513D42"/>
    <w:rsid w:val="00514A46"/>
    <w:rsid w:val="00514BF3"/>
    <w:rsid w:val="00514D00"/>
    <w:rsid w:val="00515B65"/>
    <w:rsid w:val="00515D4A"/>
    <w:rsid w:val="005165D9"/>
    <w:rsid w:val="00516A10"/>
    <w:rsid w:val="00517A35"/>
    <w:rsid w:val="00517B15"/>
    <w:rsid w:val="005203AA"/>
    <w:rsid w:val="005205F1"/>
    <w:rsid w:val="00520720"/>
    <w:rsid w:val="005209A6"/>
    <w:rsid w:val="00521399"/>
    <w:rsid w:val="0052139B"/>
    <w:rsid w:val="005233AF"/>
    <w:rsid w:val="00523657"/>
    <w:rsid w:val="00523CDA"/>
    <w:rsid w:val="00524DBE"/>
    <w:rsid w:val="00525916"/>
    <w:rsid w:val="00526DA1"/>
    <w:rsid w:val="00527331"/>
    <w:rsid w:val="00527415"/>
    <w:rsid w:val="005303E4"/>
    <w:rsid w:val="0053086C"/>
    <w:rsid w:val="00530B0B"/>
    <w:rsid w:val="00531798"/>
    <w:rsid w:val="00531948"/>
    <w:rsid w:val="00533D62"/>
    <w:rsid w:val="0053440E"/>
    <w:rsid w:val="00536C31"/>
    <w:rsid w:val="00536C3D"/>
    <w:rsid w:val="0053753E"/>
    <w:rsid w:val="00537753"/>
    <w:rsid w:val="00537824"/>
    <w:rsid w:val="00537D75"/>
    <w:rsid w:val="00540BCE"/>
    <w:rsid w:val="00542BA6"/>
    <w:rsid w:val="00542F90"/>
    <w:rsid w:val="00543052"/>
    <w:rsid w:val="00544753"/>
    <w:rsid w:val="00545049"/>
    <w:rsid w:val="00545470"/>
    <w:rsid w:val="00545646"/>
    <w:rsid w:val="00545752"/>
    <w:rsid w:val="00545D6E"/>
    <w:rsid w:val="00545DA0"/>
    <w:rsid w:val="0054719C"/>
    <w:rsid w:val="00547321"/>
    <w:rsid w:val="00547778"/>
    <w:rsid w:val="00547DA4"/>
    <w:rsid w:val="0055104C"/>
    <w:rsid w:val="005521CF"/>
    <w:rsid w:val="005526F1"/>
    <w:rsid w:val="00553E40"/>
    <w:rsid w:val="00554629"/>
    <w:rsid w:val="00554693"/>
    <w:rsid w:val="00555C62"/>
    <w:rsid w:val="00556A0F"/>
    <w:rsid w:val="005606EA"/>
    <w:rsid w:val="00560C5A"/>
    <w:rsid w:val="00561905"/>
    <w:rsid w:val="00561FC9"/>
    <w:rsid w:val="005630A4"/>
    <w:rsid w:val="0056350B"/>
    <w:rsid w:val="00563B1E"/>
    <w:rsid w:val="00563D49"/>
    <w:rsid w:val="00564114"/>
    <w:rsid w:val="00566BF8"/>
    <w:rsid w:val="00567D9E"/>
    <w:rsid w:val="00567E9F"/>
    <w:rsid w:val="00567F2B"/>
    <w:rsid w:val="00567FE1"/>
    <w:rsid w:val="0057057E"/>
    <w:rsid w:val="0057061E"/>
    <w:rsid w:val="0057148A"/>
    <w:rsid w:val="005720CA"/>
    <w:rsid w:val="005730BA"/>
    <w:rsid w:val="00573608"/>
    <w:rsid w:val="0057411E"/>
    <w:rsid w:val="00574BD8"/>
    <w:rsid w:val="00574FDE"/>
    <w:rsid w:val="00575295"/>
    <w:rsid w:val="00575576"/>
    <w:rsid w:val="005760AE"/>
    <w:rsid w:val="00576B4B"/>
    <w:rsid w:val="00577A9F"/>
    <w:rsid w:val="00580997"/>
    <w:rsid w:val="00580D7F"/>
    <w:rsid w:val="0058169C"/>
    <w:rsid w:val="00581BAA"/>
    <w:rsid w:val="00583ADE"/>
    <w:rsid w:val="00583B18"/>
    <w:rsid w:val="0058405C"/>
    <w:rsid w:val="00585082"/>
    <w:rsid w:val="0058543E"/>
    <w:rsid w:val="00585896"/>
    <w:rsid w:val="00586114"/>
    <w:rsid w:val="00586A4D"/>
    <w:rsid w:val="00587576"/>
    <w:rsid w:val="00587EB5"/>
    <w:rsid w:val="00590A0B"/>
    <w:rsid w:val="00590FA6"/>
    <w:rsid w:val="0059127C"/>
    <w:rsid w:val="00591522"/>
    <w:rsid w:val="00591680"/>
    <w:rsid w:val="005917D8"/>
    <w:rsid w:val="00591938"/>
    <w:rsid w:val="00592514"/>
    <w:rsid w:val="00592B41"/>
    <w:rsid w:val="00593E42"/>
    <w:rsid w:val="00593E88"/>
    <w:rsid w:val="00594D5A"/>
    <w:rsid w:val="00594DA8"/>
    <w:rsid w:val="00594DBC"/>
    <w:rsid w:val="00595359"/>
    <w:rsid w:val="0059670F"/>
    <w:rsid w:val="00596CF2"/>
    <w:rsid w:val="00596DF6"/>
    <w:rsid w:val="00596E70"/>
    <w:rsid w:val="005A017D"/>
    <w:rsid w:val="005A0E26"/>
    <w:rsid w:val="005A1210"/>
    <w:rsid w:val="005A22BB"/>
    <w:rsid w:val="005A40AB"/>
    <w:rsid w:val="005A462B"/>
    <w:rsid w:val="005A499F"/>
    <w:rsid w:val="005A56D2"/>
    <w:rsid w:val="005A5982"/>
    <w:rsid w:val="005A5EA5"/>
    <w:rsid w:val="005A5F17"/>
    <w:rsid w:val="005A6170"/>
    <w:rsid w:val="005A63AE"/>
    <w:rsid w:val="005A67E1"/>
    <w:rsid w:val="005A724A"/>
    <w:rsid w:val="005A7A5A"/>
    <w:rsid w:val="005B06CA"/>
    <w:rsid w:val="005B0B46"/>
    <w:rsid w:val="005B1031"/>
    <w:rsid w:val="005B1809"/>
    <w:rsid w:val="005B2144"/>
    <w:rsid w:val="005B2256"/>
    <w:rsid w:val="005B3BB9"/>
    <w:rsid w:val="005B412E"/>
    <w:rsid w:val="005B421D"/>
    <w:rsid w:val="005B43CB"/>
    <w:rsid w:val="005B45E0"/>
    <w:rsid w:val="005B4777"/>
    <w:rsid w:val="005B5321"/>
    <w:rsid w:val="005B5497"/>
    <w:rsid w:val="005B56A8"/>
    <w:rsid w:val="005B59E1"/>
    <w:rsid w:val="005B6858"/>
    <w:rsid w:val="005B69B8"/>
    <w:rsid w:val="005C13D3"/>
    <w:rsid w:val="005C19DB"/>
    <w:rsid w:val="005C238B"/>
    <w:rsid w:val="005C3A18"/>
    <w:rsid w:val="005C3AF1"/>
    <w:rsid w:val="005C5821"/>
    <w:rsid w:val="005C594D"/>
    <w:rsid w:val="005C5FD2"/>
    <w:rsid w:val="005C6AC8"/>
    <w:rsid w:val="005C6D7E"/>
    <w:rsid w:val="005C7488"/>
    <w:rsid w:val="005D00ED"/>
    <w:rsid w:val="005D133F"/>
    <w:rsid w:val="005D1F32"/>
    <w:rsid w:val="005D2A8A"/>
    <w:rsid w:val="005D3A50"/>
    <w:rsid w:val="005D3AE6"/>
    <w:rsid w:val="005D3D83"/>
    <w:rsid w:val="005D4647"/>
    <w:rsid w:val="005D4EAB"/>
    <w:rsid w:val="005D5261"/>
    <w:rsid w:val="005D6639"/>
    <w:rsid w:val="005D68C5"/>
    <w:rsid w:val="005D6C19"/>
    <w:rsid w:val="005D7315"/>
    <w:rsid w:val="005D7789"/>
    <w:rsid w:val="005E0DB4"/>
    <w:rsid w:val="005E14FC"/>
    <w:rsid w:val="005E1683"/>
    <w:rsid w:val="005E177B"/>
    <w:rsid w:val="005E1F29"/>
    <w:rsid w:val="005E249B"/>
    <w:rsid w:val="005E2707"/>
    <w:rsid w:val="005E2728"/>
    <w:rsid w:val="005E2A49"/>
    <w:rsid w:val="005E2E19"/>
    <w:rsid w:val="005E3941"/>
    <w:rsid w:val="005E3EAA"/>
    <w:rsid w:val="005E4655"/>
    <w:rsid w:val="005E48E7"/>
    <w:rsid w:val="005E4932"/>
    <w:rsid w:val="005E4F52"/>
    <w:rsid w:val="005E63CA"/>
    <w:rsid w:val="005E696F"/>
    <w:rsid w:val="005E6EAD"/>
    <w:rsid w:val="005E753C"/>
    <w:rsid w:val="005E7C50"/>
    <w:rsid w:val="005F009E"/>
    <w:rsid w:val="005F34FD"/>
    <w:rsid w:val="005F38CE"/>
    <w:rsid w:val="005F48FB"/>
    <w:rsid w:val="005F614A"/>
    <w:rsid w:val="005F616C"/>
    <w:rsid w:val="005F63D6"/>
    <w:rsid w:val="005F7549"/>
    <w:rsid w:val="00600419"/>
    <w:rsid w:val="00600541"/>
    <w:rsid w:val="006034D0"/>
    <w:rsid w:val="00603F16"/>
    <w:rsid w:val="00604132"/>
    <w:rsid w:val="00605561"/>
    <w:rsid w:val="0060607F"/>
    <w:rsid w:val="00606095"/>
    <w:rsid w:val="00606610"/>
    <w:rsid w:val="00606A55"/>
    <w:rsid w:val="00606F08"/>
    <w:rsid w:val="006076CC"/>
    <w:rsid w:val="00610720"/>
    <w:rsid w:val="00611309"/>
    <w:rsid w:val="006134CB"/>
    <w:rsid w:val="006135A5"/>
    <w:rsid w:val="00614FD4"/>
    <w:rsid w:val="006151D5"/>
    <w:rsid w:val="00615284"/>
    <w:rsid w:val="00615F28"/>
    <w:rsid w:val="0061690B"/>
    <w:rsid w:val="0062067B"/>
    <w:rsid w:val="00620915"/>
    <w:rsid w:val="00620C1B"/>
    <w:rsid w:val="00622C83"/>
    <w:rsid w:val="00623002"/>
    <w:rsid w:val="006231B1"/>
    <w:rsid w:val="00623D93"/>
    <w:rsid w:val="00623E9E"/>
    <w:rsid w:val="00624C7C"/>
    <w:rsid w:val="006250C7"/>
    <w:rsid w:val="00625943"/>
    <w:rsid w:val="00625A2B"/>
    <w:rsid w:val="00626157"/>
    <w:rsid w:val="006262AA"/>
    <w:rsid w:val="0062658F"/>
    <w:rsid w:val="00627C22"/>
    <w:rsid w:val="006301C9"/>
    <w:rsid w:val="006306C8"/>
    <w:rsid w:val="00630E24"/>
    <w:rsid w:val="00630EFD"/>
    <w:rsid w:val="006312BE"/>
    <w:rsid w:val="0063152B"/>
    <w:rsid w:val="00631539"/>
    <w:rsid w:val="00633237"/>
    <w:rsid w:val="006337F5"/>
    <w:rsid w:val="00634416"/>
    <w:rsid w:val="00634EA1"/>
    <w:rsid w:val="006374F9"/>
    <w:rsid w:val="0063792A"/>
    <w:rsid w:val="00640876"/>
    <w:rsid w:val="0064173C"/>
    <w:rsid w:val="00642245"/>
    <w:rsid w:val="0064373B"/>
    <w:rsid w:val="00643B2A"/>
    <w:rsid w:val="006447BF"/>
    <w:rsid w:val="00646506"/>
    <w:rsid w:val="0064697E"/>
    <w:rsid w:val="00647E57"/>
    <w:rsid w:val="00650EA6"/>
    <w:rsid w:val="0065105A"/>
    <w:rsid w:val="00651092"/>
    <w:rsid w:val="0065192D"/>
    <w:rsid w:val="00652451"/>
    <w:rsid w:val="006532B8"/>
    <w:rsid w:val="00653A34"/>
    <w:rsid w:val="00653A99"/>
    <w:rsid w:val="00653AC4"/>
    <w:rsid w:val="006553D9"/>
    <w:rsid w:val="006554D3"/>
    <w:rsid w:val="00655DFE"/>
    <w:rsid w:val="00657176"/>
    <w:rsid w:val="006572E9"/>
    <w:rsid w:val="00657AFF"/>
    <w:rsid w:val="0066039E"/>
    <w:rsid w:val="00661535"/>
    <w:rsid w:val="00662F84"/>
    <w:rsid w:val="00663D72"/>
    <w:rsid w:val="006647AC"/>
    <w:rsid w:val="00665726"/>
    <w:rsid w:val="00666227"/>
    <w:rsid w:val="00667019"/>
    <w:rsid w:val="00670A5C"/>
    <w:rsid w:val="00670D11"/>
    <w:rsid w:val="00670D1B"/>
    <w:rsid w:val="00671217"/>
    <w:rsid w:val="0067167A"/>
    <w:rsid w:val="0067190F"/>
    <w:rsid w:val="00671B79"/>
    <w:rsid w:val="00671C4D"/>
    <w:rsid w:val="00671DF6"/>
    <w:rsid w:val="00672AFD"/>
    <w:rsid w:val="00672E9D"/>
    <w:rsid w:val="00672FCC"/>
    <w:rsid w:val="006730B1"/>
    <w:rsid w:val="006739B9"/>
    <w:rsid w:val="006739BF"/>
    <w:rsid w:val="00673B2B"/>
    <w:rsid w:val="00675D1A"/>
    <w:rsid w:val="00675D20"/>
    <w:rsid w:val="0067642F"/>
    <w:rsid w:val="00676996"/>
    <w:rsid w:val="006771D2"/>
    <w:rsid w:val="006779A6"/>
    <w:rsid w:val="00677E47"/>
    <w:rsid w:val="0068048C"/>
    <w:rsid w:val="00680755"/>
    <w:rsid w:val="00680EC3"/>
    <w:rsid w:val="0068117B"/>
    <w:rsid w:val="0068144B"/>
    <w:rsid w:val="006814ED"/>
    <w:rsid w:val="00681988"/>
    <w:rsid w:val="006820C9"/>
    <w:rsid w:val="00682353"/>
    <w:rsid w:val="00682D8C"/>
    <w:rsid w:val="006831BC"/>
    <w:rsid w:val="006833A6"/>
    <w:rsid w:val="00683A67"/>
    <w:rsid w:val="006842F2"/>
    <w:rsid w:val="00684699"/>
    <w:rsid w:val="00685277"/>
    <w:rsid w:val="00687CB5"/>
    <w:rsid w:val="006902EA"/>
    <w:rsid w:val="00691B68"/>
    <w:rsid w:val="0069223A"/>
    <w:rsid w:val="00692305"/>
    <w:rsid w:val="00692697"/>
    <w:rsid w:val="00692A21"/>
    <w:rsid w:val="00694431"/>
    <w:rsid w:val="006947BE"/>
    <w:rsid w:val="00694B4D"/>
    <w:rsid w:val="00694D37"/>
    <w:rsid w:val="00695301"/>
    <w:rsid w:val="00696A8B"/>
    <w:rsid w:val="00697B68"/>
    <w:rsid w:val="006A0B15"/>
    <w:rsid w:val="006A0C0E"/>
    <w:rsid w:val="006A0EC1"/>
    <w:rsid w:val="006A0F75"/>
    <w:rsid w:val="006A1D8A"/>
    <w:rsid w:val="006A22B8"/>
    <w:rsid w:val="006A2A12"/>
    <w:rsid w:val="006A2C10"/>
    <w:rsid w:val="006A3649"/>
    <w:rsid w:val="006A39AA"/>
    <w:rsid w:val="006A3B86"/>
    <w:rsid w:val="006A3DB7"/>
    <w:rsid w:val="006A3E18"/>
    <w:rsid w:val="006A4A83"/>
    <w:rsid w:val="006A5037"/>
    <w:rsid w:val="006A50D4"/>
    <w:rsid w:val="006A63AD"/>
    <w:rsid w:val="006A67ED"/>
    <w:rsid w:val="006A6F5A"/>
    <w:rsid w:val="006A74E1"/>
    <w:rsid w:val="006B0138"/>
    <w:rsid w:val="006B074C"/>
    <w:rsid w:val="006B1328"/>
    <w:rsid w:val="006B197B"/>
    <w:rsid w:val="006B2725"/>
    <w:rsid w:val="006B2814"/>
    <w:rsid w:val="006B37E6"/>
    <w:rsid w:val="006B3BC2"/>
    <w:rsid w:val="006B47C4"/>
    <w:rsid w:val="006B4873"/>
    <w:rsid w:val="006B4946"/>
    <w:rsid w:val="006B5F53"/>
    <w:rsid w:val="006B6481"/>
    <w:rsid w:val="006B678C"/>
    <w:rsid w:val="006B6D09"/>
    <w:rsid w:val="006B789F"/>
    <w:rsid w:val="006C05E1"/>
    <w:rsid w:val="006C1037"/>
    <w:rsid w:val="006C1878"/>
    <w:rsid w:val="006C1F5A"/>
    <w:rsid w:val="006C26FF"/>
    <w:rsid w:val="006C3F31"/>
    <w:rsid w:val="006C44DB"/>
    <w:rsid w:val="006C4FAE"/>
    <w:rsid w:val="006C5684"/>
    <w:rsid w:val="006C5AA1"/>
    <w:rsid w:val="006C5F78"/>
    <w:rsid w:val="006C5FDD"/>
    <w:rsid w:val="006C6052"/>
    <w:rsid w:val="006C651C"/>
    <w:rsid w:val="006D0CE4"/>
    <w:rsid w:val="006D11E7"/>
    <w:rsid w:val="006D27ED"/>
    <w:rsid w:val="006D2C0E"/>
    <w:rsid w:val="006D3550"/>
    <w:rsid w:val="006D3664"/>
    <w:rsid w:val="006D3CA2"/>
    <w:rsid w:val="006D3E61"/>
    <w:rsid w:val="006D48CE"/>
    <w:rsid w:val="006D496F"/>
    <w:rsid w:val="006D5190"/>
    <w:rsid w:val="006D538C"/>
    <w:rsid w:val="006D57EA"/>
    <w:rsid w:val="006D7031"/>
    <w:rsid w:val="006D7C44"/>
    <w:rsid w:val="006D7CBE"/>
    <w:rsid w:val="006E0A37"/>
    <w:rsid w:val="006E0B2A"/>
    <w:rsid w:val="006E1474"/>
    <w:rsid w:val="006E18B5"/>
    <w:rsid w:val="006E1902"/>
    <w:rsid w:val="006E20B1"/>
    <w:rsid w:val="006E20E7"/>
    <w:rsid w:val="006E2875"/>
    <w:rsid w:val="006E338F"/>
    <w:rsid w:val="006E4049"/>
    <w:rsid w:val="006E4B51"/>
    <w:rsid w:val="006E4E2A"/>
    <w:rsid w:val="006E5616"/>
    <w:rsid w:val="006E5731"/>
    <w:rsid w:val="006E5A98"/>
    <w:rsid w:val="006E5CB0"/>
    <w:rsid w:val="006E5FFE"/>
    <w:rsid w:val="006E6CDD"/>
    <w:rsid w:val="006F0C6D"/>
    <w:rsid w:val="006F1191"/>
    <w:rsid w:val="006F12AB"/>
    <w:rsid w:val="006F2C62"/>
    <w:rsid w:val="006F340C"/>
    <w:rsid w:val="006F3833"/>
    <w:rsid w:val="006F388C"/>
    <w:rsid w:val="006F4236"/>
    <w:rsid w:val="006F42EB"/>
    <w:rsid w:val="006F53EC"/>
    <w:rsid w:val="006F56CC"/>
    <w:rsid w:val="006F590E"/>
    <w:rsid w:val="006F5CE9"/>
    <w:rsid w:val="006F6386"/>
    <w:rsid w:val="006F6D20"/>
    <w:rsid w:val="006F7953"/>
    <w:rsid w:val="006F7DD2"/>
    <w:rsid w:val="00700213"/>
    <w:rsid w:val="00700CB7"/>
    <w:rsid w:val="0070104F"/>
    <w:rsid w:val="00701EFF"/>
    <w:rsid w:val="00702D47"/>
    <w:rsid w:val="00702E25"/>
    <w:rsid w:val="007030A1"/>
    <w:rsid w:val="00703338"/>
    <w:rsid w:val="00703A2E"/>
    <w:rsid w:val="00704452"/>
    <w:rsid w:val="00705563"/>
    <w:rsid w:val="00705848"/>
    <w:rsid w:val="00705A6E"/>
    <w:rsid w:val="00707220"/>
    <w:rsid w:val="00707234"/>
    <w:rsid w:val="00710CB8"/>
    <w:rsid w:val="007116B2"/>
    <w:rsid w:val="0071181E"/>
    <w:rsid w:val="007118E8"/>
    <w:rsid w:val="00711907"/>
    <w:rsid w:val="0071269B"/>
    <w:rsid w:val="00712ED1"/>
    <w:rsid w:val="00713E17"/>
    <w:rsid w:val="00714D05"/>
    <w:rsid w:val="007152FE"/>
    <w:rsid w:val="0071769E"/>
    <w:rsid w:val="00717B17"/>
    <w:rsid w:val="0072003E"/>
    <w:rsid w:val="00722B61"/>
    <w:rsid w:val="007236D6"/>
    <w:rsid w:val="007241A7"/>
    <w:rsid w:val="00724EC2"/>
    <w:rsid w:val="00725380"/>
    <w:rsid w:val="00725385"/>
    <w:rsid w:val="007254EB"/>
    <w:rsid w:val="0072579C"/>
    <w:rsid w:val="007257BC"/>
    <w:rsid w:val="00725870"/>
    <w:rsid w:val="00725A84"/>
    <w:rsid w:val="007263AB"/>
    <w:rsid w:val="007268E3"/>
    <w:rsid w:val="007270BE"/>
    <w:rsid w:val="007271D3"/>
    <w:rsid w:val="007276CE"/>
    <w:rsid w:val="0072774C"/>
    <w:rsid w:val="00727E39"/>
    <w:rsid w:val="007309B4"/>
    <w:rsid w:val="007309C5"/>
    <w:rsid w:val="00731749"/>
    <w:rsid w:val="00732B44"/>
    <w:rsid w:val="00733178"/>
    <w:rsid w:val="00734CEA"/>
    <w:rsid w:val="00736444"/>
    <w:rsid w:val="00736B0F"/>
    <w:rsid w:val="007371FB"/>
    <w:rsid w:val="00737617"/>
    <w:rsid w:val="007376A9"/>
    <w:rsid w:val="007376FE"/>
    <w:rsid w:val="00737EF0"/>
    <w:rsid w:val="00741AB6"/>
    <w:rsid w:val="00741E3F"/>
    <w:rsid w:val="00742159"/>
    <w:rsid w:val="007427A6"/>
    <w:rsid w:val="00742A14"/>
    <w:rsid w:val="00742C1E"/>
    <w:rsid w:val="00743431"/>
    <w:rsid w:val="00743D8D"/>
    <w:rsid w:val="0074468C"/>
    <w:rsid w:val="00744F43"/>
    <w:rsid w:val="007456DD"/>
    <w:rsid w:val="00746459"/>
    <w:rsid w:val="007504F9"/>
    <w:rsid w:val="00750654"/>
    <w:rsid w:val="007516AF"/>
    <w:rsid w:val="00751F13"/>
    <w:rsid w:val="00752311"/>
    <w:rsid w:val="0075333B"/>
    <w:rsid w:val="00753DC1"/>
    <w:rsid w:val="007548E0"/>
    <w:rsid w:val="00755466"/>
    <w:rsid w:val="0075653D"/>
    <w:rsid w:val="00756C6E"/>
    <w:rsid w:val="007570EA"/>
    <w:rsid w:val="00757257"/>
    <w:rsid w:val="00757716"/>
    <w:rsid w:val="007578C9"/>
    <w:rsid w:val="00757BEE"/>
    <w:rsid w:val="00757FB5"/>
    <w:rsid w:val="007603C6"/>
    <w:rsid w:val="007611E1"/>
    <w:rsid w:val="00761D8F"/>
    <w:rsid w:val="00761DF7"/>
    <w:rsid w:val="007635E1"/>
    <w:rsid w:val="00763E20"/>
    <w:rsid w:val="007643F2"/>
    <w:rsid w:val="00765688"/>
    <w:rsid w:val="00765915"/>
    <w:rsid w:val="00765AE7"/>
    <w:rsid w:val="007664B1"/>
    <w:rsid w:val="00766A32"/>
    <w:rsid w:val="00766ACE"/>
    <w:rsid w:val="00767633"/>
    <w:rsid w:val="00773E49"/>
    <w:rsid w:val="00774D87"/>
    <w:rsid w:val="00774EEC"/>
    <w:rsid w:val="007750B2"/>
    <w:rsid w:val="007751DA"/>
    <w:rsid w:val="007758D8"/>
    <w:rsid w:val="00775EFB"/>
    <w:rsid w:val="007769A8"/>
    <w:rsid w:val="00777A77"/>
    <w:rsid w:val="0078062F"/>
    <w:rsid w:val="00780985"/>
    <w:rsid w:val="00780BAB"/>
    <w:rsid w:val="00780DBB"/>
    <w:rsid w:val="007819FD"/>
    <w:rsid w:val="00782306"/>
    <w:rsid w:val="00783970"/>
    <w:rsid w:val="00783EE8"/>
    <w:rsid w:val="007845C9"/>
    <w:rsid w:val="0078540E"/>
    <w:rsid w:val="00785B6D"/>
    <w:rsid w:val="007864C5"/>
    <w:rsid w:val="00786672"/>
    <w:rsid w:val="0078698F"/>
    <w:rsid w:val="00786C04"/>
    <w:rsid w:val="007870EC"/>
    <w:rsid w:val="007877D2"/>
    <w:rsid w:val="00787B0D"/>
    <w:rsid w:val="007910CE"/>
    <w:rsid w:val="007915BD"/>
    <w:rsid w:val="00791B48"/>
    <w:rsid w:val="00792247"/>
    <w:rsid w:val="00792A6E"/>
    <w:rsid w:val="00793CCF"/>
    <w:rsid w:val="0079471B"/>
    <w:rsid w:val="00794A26"/>
    <w:rsid w:val="0079545D"/>
    <w:rsid w:val="007963C0"/>
    <w:rsid w:val="00796486"/>
    <w:rsid w:val="00797BAE"/>
    <w:rsid w:val="00797C15"/>
    <w:rsid w:val="00797FE1"/>
    <w:rsid w:val="007A1566"/>
    <w:rsid w:val="007A2896"/>
    <w:rsid w:val="007A2E2E"/>
    <w:rsid w:val="007A3A18"/>
    <w:rsid w:val="007A512E"/>
    <w:rsid w:val="007A5576"/>
    <w:rsid w:val="007A5686"/>
    <w:rsid w:val="007A5A18"/>
    <w:rsid w:val="007A7265"/>
    <w:rsid w:val="007A7357"/>
    <w:rsid w:val="007A75E5"/>
    <w:rsid w:val="007A7722"/>
    <w:rsid w:val="007A7EB1"/>
    <w:rsid w:val="007B02C5"/>
    <w:rsid w:val="007B048B"/>
    <w:rsid w:val="007B088E"/>
    <w:rsid w:val="007B0CAF"/>
    <w:rsid w:val="007B10DD"/>
    <w:rsid w:val="007B3918"/>
    <w:rsid w:val="007B39ED"/>
    <w:rsid w:val="007B4050"/>
    <w:rsid w:val="007B5CA1"/>
    <w:rsid w:val="007B65F5"/>
    <w:rsid w:val="007B6BFE"/>
    <w:rsid w:val="007B7160"/>
    <w:rsid w:val="007B72E8"/>
    <w:rsid w:val="007B76F6"/>
    <w:rsid w:val="007C02F0"/>
    <w:rsid w:val="007C0742"/>
    <w:rsid w:val="007C09AA"/>
    <w:rsid w:val="007C103C"/>
    <w:rsid w:val="007C256F"/>
    <w:rsid w:val="007C2795"/>
    <w:rsid w:val="007C4B03"/>
    <w:rsid w:val="007C565E"/>
    <w:rsid w:val="007C59BA"/>
    <w:rsid w:val="007C62E9"/>
    <w:rsid w:val="007C664A"/>
    <w:rsid w:val="007C6739"/>
    <w:rsid w:val="007C6B23"/>
    <w:rsid w:val="007C6B4A"/>
    <w:rsid w:val="007C6B5B"/>
    <w:rsid w:val="007D000D"/>
    <w:rsid w:val="007D04B3"/>
    <w:rsid w:val="007D15C1"/>
    <w:rsid w:val="007D1689"/>
    <w:rsid w:val="007D296C"/>
    <w:rsid w:val="007D380F"/>
    <w:rsid w:val="007D488E"/>
    <w:rsid w:val="007D4936"/>
    <w:rsid w:val="007D4AB8"/>
    <w:rsid w:val="007D5BCA"/>
    <w:rsid w:val="007D6D14"/>
    <w:rsid w:val="007D6EB4"/>
    <w:rsid w:val="007D71AB"/>
    <w:rsid w:val="007D72D8"/>
    <w:rsid w:val="007D7858"/>
    <w:rsid w:val="007E0677"/>
    <w:rsid w:val="007E06F6"/>
    <w:rsid w:val="007E072D"/>
    <w:rsid w:val="007E07EF"/>
    <w:rsid w:val="007E09A3"/>
    <w:rsid w:val="007E0CB6"/>
    <w:rsid w:val="007E1B14"/>
    <w:rsid w:val="007E1E15"/>
    <w:rsid w:val="007E2C91"/>
    <w:rsid w:val="007E3C85"/>
    <w:rsid w:val="007E451D"/>
    <w:rsid w:val="007E4684"/>
    <w:rsid w:val="007E4887"/>
    <w:rsid w:val="007E5B27"/>
    <w:rsid w:val="007E5E60"/>
    <w:rsid w:val="007E6185"/>
    <w:rsid w:val="007E663A"/>
    <w:rsid w:val="007E7395"/>
    <w:rsid w:val="007E7E03"/>
    <w:rsid w:val="007F078A"/>
    <w:rsid w:val="007F0DD1"/>
    <w:rsid w:val="007F1660"/>
    <w:rsid w:val="007F172C"/>
    <w:rsid w:val="007F1F08"/>
    <w:rsid w:val="007F1FAA"/>
    <w:rsid w:val="007F2709"/>
    <w:rsid w:val="007F315C"/>
    <w:rsid w:val="007F31A0"/>
    <w:rsid w:val="007F32A9"/>
    <w:rsid w:val="007F3D41"/>
    <w:rsid w:val="007F4040"/>
    <w:rsid w:val="007F4E18"/>
    <w:rsid w:val="007F560A"/>
    <w:rsid w:val="007F5F94"/>
    <w:rsid w:val="007F6735"/>
    <w:rsid w:val="007F67E5"/>
    <w:rsid w:val="007F69CE"/>
    <w:rsid w:val="007F6C98"/>
    <w:rsid w:val="008000A1"/>
    <w:rsid w:val="00801D9B"/>
    <w:rsid w:val="008032C1"/>
    <w:rsid w:val="008035BA"/>
    <w:rsid w:val="0080385D"/>
    <w:rsid w:val="00803B7F"/>
    <w:rsid w:val="00803DA8"/>
    <w:rsid w:val="00804129"/>
    <w:rsid w:val="00804550"/>
    <w:rsid w:val="0080469E"/>
    <w:rsid w:val="00805012"/>
    <w:rsid w:val="00805405"/>
    <w:rsid w:val="00805A4B"/>
    <w:rsid w:val="008064B9"/>
    <w:rsid w:val="0080758B"/>
    <w:rsid w:val="00807AB5"/>
    <w:rsid w:val="008101C1"/>
    <w:rsid w:val="00810291"/>
    <w:rsid w:val="00810FE1"/>
    <w:rsid w:val="00811457"/>
    <w:rsid w:val="00811ABC"/>
    <w:rsid w:val="008121DD"/>
    <w:rsid w:val="008121F9"/>
    <w:rsid w:val="008124C7"/>
    <w:rsid w:val="00813BB0"/>
    <w:rsid w:val="00813CF5"/>
    <w:rsid w:val="0081477C"/>
    <w:rsid w:val="00814E44"/>
    <w:rsid w:val="0081567C"/>
    <w:rsid w:val="00817399"/>
    <w:rsid w:val="00820F8B"/>
    <w:rsid w:val="00821166"/>
    <w:rsid w:val="008211FC"/>
    <w:rsid w:val="008214E0"/>
    <w:rsid w:val="008219D0"/>
    <w:rsid w:val="0082229E"/>
    <w:rsid w:val="0082287C"/>
    <w:rsid w:val="0082388B"/>
    <w:rsid w:val="00824107"/>
    <w:rsid w:val="008254C2"/>
    <w:rsid w:val="008255BC"/>
    <w:rsid w:val="00825A47"/>
    <w:rsid w:val="0082621E"/>
    <w:rsid w:val="008266C3"/>
    <w:rsid w:val="008270EE"/>
    <w:rsid w:val="00827869"/>
    <w:rsid w:val="00827C5B"/>
    <w:rsid w:val="00830A9F"/>
    <w:rsid w:val="0083162F"/>
    <w:rsid w:val="00831E9D"/>
    <w:rsid w:val="00833811"/>
    <w:rsid w:val="0083459B"/>
    <w:rsid w:val="008358B1"/>
    <w:rsid w:val="00836B24"/>
    <w:rsid w:val="00836F56"/>
    <w:rsid w:val="008370AD"/>
    <w:rsid w:val="008403A3"/>
    <w:rsid w:val="00840A15"/>
    <w:rsid w:val="00840FD7"/>
    <w:rsid w:val="00841466"/>
    <w:rsid w:val="0084169A"/>
    <w:rsid w:val="00842167"/>
    <w:rsid w:val="00842C57"/>
    <w:rsid w:val="00842DBC"/>
    <w:rsid w:val="00842E5F"/>
    <w:rsid w:val="00842F24"/>
    <w:rsid w:val="00843F10"/>
    <w:rsid w:val="00844556"/>
    <w:rsid w:val="0084472E"/>
    <w:rsid w:val="00844C88"/>
    <w:rsid w:val="00845569"/>
    <w:rsid w:val="00845AB8"/>
    <w:rsid w:val="00845B09"/>
    <w:rsid w:val="008462D0"/>
    <w:rsid w:val="00846BC0"/>
    <w:rsid w:val="00846CFF"/>
    <w:rsid w:val="008471FB"/>
    <w:rsid w:val="008474DD"/>
    <w:rsid w:val="00847851"/>
    <w:rsid w:val="00851788"/>
    <w:rsid w:val="00851885"/>
    <w:rsid w:val="00851F32"/>
    <w:rsid w:val="008522DE"/>
    <w:rsid w:val="008523EF"/>
    <w:rsid w:val="008528CA"/>
    <w:rsid w:val="00853B05"/>
    <w:rsid w:val="00853CBC"/>
    <w:rsid w:val="0085411C"/>
    <w:rsid w:val="008565B3"/>
    <w:rsid w:val="00856F74"/>
    <w:rsid w:val="008572A4"/>
    <w:rsid w:val="00857594"/>
    <w:rsid w:val="00857856"/>
    <w:rsid w:val="00860655"/>
    <w:rsid w:val="00860706"/>
    <w:rsid w:val="00860B60"/>
    <w:rsid w:val="00861BBD"/>
    <w:rsid w:val="00862CC9"/>
    <w:rsid w:val="00862DB8"/>
    <w:rsid w:val="00862E2E"/>
    <w:rsid w:val="00863A42"/>
    <w:rsid w:val="00864B6C"/>
    <w:rsid w:val="008653CB"/>
    <w:rsid w:val="008658FB"/>
    <w:rsid w:val="00866723"/>
    <w:rsid w:val="008668B7"/>
    <w:rsid w:val="00866923"/>
    <w:rsid w:val="00866CBB"/>
    <w:rsid w:val="00866FB6"/>
    <w:rsid w:val="00867CD6"/>
    <w:rsid w:val="008708B6"/>
    <w:rsid w:val="0087098D"/>
    <w:rsid w:val="00870D52"/>
    <w:rsid w:val="00870D84"/>
    <w:rsid w:val="00871582"/>
    <w:rsid w:val="00871EBE"/>
    <w:rsid w:val="008728CB"/>
    <w:rsid w:val="00872D76"/>
    <w:rsid w:val="00873C63"/>
    <w:rsid w:val="00873E42"/>
    <w:rsid w:val="0087463C"/>
    <w:rsid w:val="0087477C"/>
    <w:rsid w:val="0087516A"/>
    <w:rsid w:val="00876126"/>
    <w:rsid w:val="0087614C"/>
    <w:rsid w:val="00876239"/>
    <w:rsid w:val="00880E31"/>
    <w:rsid w:val="0088140B"/>
    <w:rsid w:val="008818A6"/>
    <w:rsid w:val="00881D38"/>
    <w:rsid w:val="00881F51"/>
    <w:rsid w:val="00882A65"/>
    <w:rsid w:val="008835CD"/>
    <w:rsid w:val="008838F5"/>
    <w:rsid w:val="00883D74"/>
    <w:rsid w:val="00883FDC"/>
    <w:rsid w:val="008841B1"/>
    <w:rsid w:val="008841D1"/>
    <w:rsid w:val="00884F19"/>
    <w:rsid w:val="00886AF3"/>
    <w:rsid w:val="00891775"/>
    <w:rsid w:val="00891FA9"/>
    <w:rsid w:val="008944AD"/>
    <w:rsid w:val="008944EE"/>
    <w:rsid w:val="0089480A"/>
    <w:rsid w:val="00894890"/>
    <w:rsid w:val="00895100"/>
    <w:rsid w:val="008952C1"/>
    <w:rsid w:val="008964F6"/>
    <w:rsid w:val="00896B5E"/>
    <w:rsid w:val="00896E68"/>
    <w:rsid w:val="008970DD"/>
    <w:rsid w:val="008973F4"/>
    <w:rsid w:val="00897912"/>
    <w:rsid w:val="008A0692"/>
    <w:rsid w:val="008A1A2F"/>
    <w:rsid w:val="008A28D1"/>
    <w:rsid w:val="008A2C2F"/>
    <w:rsid w:val="008A335C"/>
    <w:rsid w:val="008A410B"/>
    <w:rsid w:val="008A41BA"/>
    <w:rsid w:val="008A4602"/>
    <w:rsid w:val="008A4686"/>
    <w:rsid w:val="008A49D2"/>
    <w:rsid w:val="008A5E39"/>
    <w:rsid w:val="008A67E9"/>
    <w:rsid w:val="008A6FB6"/>
    <w:rsid w:val="008A7E7E"/>
    <w:rsid w:val="008A7F96"/>
    <w:rsid w:val="008B041F"/>
    <w:rsid w:val="008B0AD7"/>
    <w:rsid w:val="008B1429"/>
    <w:rsid w:val="008B28E3"/>
    <w:rsid w:val="008B2D03"/>
    <w:rsid w:val="008B36DF"/>
    <w:rsid w:val="008B4000"/>
    <w:rsid w:val="008B5A41"/>
    <w:rsid w:val="008B5D06"/>
    <w:rsid w:val="008B5DCA"/>
    <w:rsid w:val="008B6360"/>
    <w:rsid w:val="008B66DB"/>
    <w:rsid w:val="008B68A8"/>
    <w:rsid w:val="008B6DCA"/>
    <w:rsid w:val="008B7F51"/>
    <w:rsid w:val="008C0366"/>
    <w:rsid w:val="008C0672"/>
    <w:rsid w:val="008C17C0"/>
    <w:rsid w:val="008C25EB"/>
    <w:rsid w:val="008C2EDE"/>
    <w:rsid w:val="008C39D0"/>
    <w:rsid w:val="008C3C0A"/>
    <w:rsid w:val="008C4204"/>
    <w:rsid w:val="008C480F"/>
    <w:rsid w:val="008C5296"/>
    <w:rsid w:val="008C5D35"/>
    <w:rsid w:val="008C6890"/>
    <w:rsid w:val="008C7D0A"/>
    <w:rsid w:val="008D0033"/>
    <w:rsid w:val="008D0488"/>
    <w:rsid w:val="008D09EB"/>
    <w:rsid w:val="008D0D53"/>
    <w:rsid w:val="008D1354"/>
    <w:rsid w:val="008D1C39"/>
    <w:rsid w:val="008D1FB7"/>
    <w:rsid w:val="008D2BDC"/>
    <w:rsid w:val="008D2E7F"/>
    <w:rsid w:val="008D4878"/>
    <w:rsid w:val="008D4F92"/>
    <w:rsid w:val="008D54A0"/>
    <w:rsid w:val="008D5789"/>
    <w:rsid w:val="008D6251"/>
    <w:rsid w:val="008D625D"/>
    <w:rsid w:val="008D6A50"/>
    <w:rsid w:val="008D6B09"/>
    <w:rsid w:val="008E14CB"/>
    <w:rsid w:val="008E2643"/>
    <w:rsid w:val="008E2E6A"/>
    <w:rsid w:val="008E30C8"/>
    <w:rsid w:val="008E3A35"/>
    <w:rsid w:val="008E50EF"/>
    <w:rsid w:val="008E522B"/>
    <w:rsid w:val="008E5589"/>
    <w:rsid w:val="008E5A96"/>
    <w:rsid w:val="008F1E04"/>
    <w:rsid w:val="008F361C"/>
    <w:rsid w:val="008F3A5B"/>
    <w:rsid w:val="008F4329"/>
    <w:rsid w:val="008F4740"/>
    <w:rsid w:val="008F5457"/>
    <w:rsid w:val="008F588B"/>
    <w:rsid w:val="008F606D"/>
    <w:rsid w:val="008F7D4B"/>
    <w:rsid w:val="0090024C"/>
    <w:rsid w:val="00900B21"/>
    <w:rsid w:val="00900F44"/>
    <w:rsid w:val="00901B04"/>
    <w:rsid w:val="009023D6"/>
    <w:rsid w:val="00902AB1"/>
    <w:rsid w:val="00902BD1"/>
    <w:rsid w:val="00903C41"/>
    <w:rsid w:val="00903C81"/>
    <w:rsid w:val="009048B8"/>
    <w:rsid w:val="00905F46"/>
    <w:rsid w:val="00906BB4"/>
    <w:rsid w:val="00910110"/>
    <w:rsid w:val="009113F4"/>
    <w:rsid w:val="00911537"/>
    <w:rsid w:val="009121C2"/>
    <w:rsid w:val="009122B7"/>
    <w:rsid w:val="009126B9"/>
    <w:rsid w:val="00912D5E"/>
    <w:rsid w:val="00913A29"/>
    <w:rsid w:val="00913A98"/>
    <w:rsid w:val="009141A4"/>
    <w:rsid w:val="00914355"/>
    <w:rsid w:val="0091449D"/>
    <w:rsid w:val="00915E1C"/>
    <w:rsid w:val="00915E2F"/>
    <w:rsid w:val="00916B04"/>
    <w:rsid w:val="00917050"/>
    <w:rsid w:val="00917270"/>
    <w:rsid w:val="00917654"/>
    <w:rsid w:val="00917B6C"/>
    <w:rsid w:val="00917C20"/>
    <w:rsid w:val="00920F32"/>
    <w:rsid w:val="00921694"/>
    <w:rsid w:val="009231F9"/>
    <w:rsid w:val="00923B5D"/>
    <w:rsid w:val="009240A2"/>
    <w:rsid w:val="009273CD"/>
    <w:rsid w:val="00927633"/>
    <w:rsid w:val="009309C0"/>
    <w:rsid w:val="00931EDE"/>
    <w:rsid w:val="00934E60"/>
    <w:rsid w:val="00935852"/>
    <w:rsid w:val="00935F79"/>
    <w:rsid w:val="009378AB"/>
    <w:rsid w:val="00937908"/>
    <w:rsid w:val="00941143"/>
    <w:rsid w:val="00941AE3"/>
    <w:rsid w:val="0094292E"/>
    <w:rsid w:val="00943FEF"/>
    <w:rsid w:val="0094466E"/>
    <w:rsid w:val="00944CE2"/>
    <w:rsid w:val="009458D8"/>
    <w:rsid w:val="00945A72"/>
    <w:rsid w:val="00945CC9"/>
    <w:rsid w:val="00946ED1"/>
    <w:rsid w:val="00947406"/>
    <w:rsid w:val="00947A6B"/>
    <w:rsid w:val="00947D8E"/>
    <w:rsid w:val="009505F7"/>
    <w:rsid w:val="0095082B"/>
    <w:rsid w:val="00950CA7"/>
    <w:rsid w:val="00951F58"/>
    <w:rsid w:val="00952CBB"/>
    <w:rsid w:val="00953B6D"/>
    <w:rsid w:val="00953C1F"/>
    <w:rsid w:val="00953CD8"/>
    <w:rsid w:val="009547AE"/>
    <w:rsid w:val="009549F9"/>
    <w:rsid w:val="0095593D"/>
    <w:rsid w:val="00955994"/>
    <w:rsid w:val="0095607F"/>
    <w:rsid w:val="009562F6"/>
    <w:rsid w:val="00957054"/>
    <w:rsid w:val="0095774E"/>
    <w:rsid w:val="00957D99"/>
    <w:rsid w:val="00961052"/>
    <w:rsid w:val="00962490"/>
    <w:rsid w:val="00963351"/>
    <w:rsid w:val="00963875"/>
    <w:rsid w:val="00963F16"/>
    <w:rsid w:val="00964B78"/>
    <w:rsid w:val="0096511F"/>
    <w:rsid w:val="00965848"/>
    <w:rsid w:val="00965A99"/>
    <w:rsid w:val="00965AE9"/>
    <w:rsid w:val="00966FEF"/>
    <w:rsid w:val="0096769B"/>
    <w:rsid w:val="00970402"/>
    <w:rsid w:val="00970441"/>
    <w:rsid w:val="009705D2"/>
    <w:rsid w:val="0097081D"/>
    <w:rsid w:val="00970976"/>
    <w:rsid w:val="00970C82"/>
    <w:rsid w:val="009719F9"/>
    <w:rsid w:val="009720BC"/>
    <w:rsid w:val="009720E1"/>
    <w:rsid w:val="0097242C"/>
    <w:rsid w:val="00972E97"/>
    <w:rsid w:val="009732D4"/>
    <w:rsid w:val="00973591"/>
    <w:rsid w:val="00973CBC"/>
    <w:rsid w:val="0097467D"/>
    <w:rsid w:val="009760A8"/>
    <w:rsid w:val="009768BC"/>
    <w:rsid w:val="00976C44"/>
    <w:rsid w:val="00977AF7"/>
    <w:rsid w:val="00980FEF"/>
    <w:rsid w:val="0098204D"/>
    <w:rsid w:val="00982AA4"/>
    <w:rsid w:val="00982E12"/>
    <w:rsid w:val="00983F75"/>
    <w:rsid w:val="0098504A"/>
    <w:rsid w:val="009850C2"/>
    <w:rsid w:val="00985466"/>
    <w:rsid w:val="00986098"/>
    <w:rsid w:val="00986182"/>
    <w:rsid w:val="009867F1"/>
    <w:rsid w:val="009879F0"/>
    <w:rsid w:val="00987E5C"/>
    <w:rsid w:val="00990C2E"/>
    <w:rsid w:val="00991105"/>
    <w:rsid w:val="0099189C"/>
    <w:rsid w:val="00991B7A"/>
    <w:rsid w:val="00992BC7"/>
    <w:rsid w:val="00992F4C"/>
    <w:rsid w:val="009931B6"/>
    <w:rsid w:val="0099420C"/>
    <w:rsid w:val="00995345"/>
    <w:rsid w:val="0099546E"/>
    <w:rsid w:val="009970F4"/>
    <w:rsid w:val="009974F8"/>
    <w:rsid w:val="00997D4D"/>
    <w:rsid w:val="009A060E"/>
    <w:rsid w:val="009A0F0A"/>
    <w:rsid w:val="009A1689"/>
    <w:rsid w:val="009A197B"/>
    <w:rsid w:val="009A2071"/>
    <w:rsid w:val="009A22B9"/>
    <w:rsid w:val="009A2350"/>
    <w:rsid w:val="009A292F"/>
    <w:rsid w:val="009A3579"/>
    <w:rsid w:val="009A3929"/>
    <w:rsid w:val="009A4623"/>
    <w:rsid w:val="009A4929"/>
    <w:rsid w:val="009A4A97"/>
    <w:rsid w:val="009A5507"/>
    <w:rsid w:val="009A60ED"/>
    <w:rsid w:val="009A6763"/>
    <w:rsid w:val="009A6A56"/>
    <w:rsid w:val="009A744C"/>
    <w:rsid w:val="009A7E38"/>
    <w:rsid w:val="009B01B8"/>
    <w:rsid w:val="009B171C"/>
    <w:rsid w:val="009B1C50"/>
    <w:rsid w:val="009B2A2A"/>
    <w:rsid w:val="009B2A4C"/>
    <w:rsid w:val="009B3099"/>
    <w:rsid w:val="009B3343"/>
    <w:rsid w:val="009B439A"/>
    <w:rsid w:val="009B48CA"/>
    <w:rsid w:val="009B4988"/>
    <w:rsid w:val="009B4F57"/>
    <w:rsid w:val="009B5376"/>
    <w:rsid w:val="009B5570"/>
    <w:rsid w:val="009B66CD"/>
    <w:rsid w:val="009B6A8E"/>
    <w:rsid w:val="009B7AA5"/>
    <w:rsid w:val="009C066D"/>
    <w:rsid w:val="009C085F"/>
    <w:rsid w:val="009C22ED"/>
    <w:rsid w:val="009C27ED"/>
    <w:rsid w:val="009C2D3D"/>
    <w:rsid w:val="009C317A"/>
    <w:rsid w:val="009C3407"/>
    <w:rsid w:val="009C36D5"/>
    <w:rsid w:val="009C3D3F"/>
    <w:rsid w:val="009C4F4D"/>
    <w:rsid w:val="009C6432"/>
    <w:rsid w:val="009C6939"/>
    <w:rsid w:val="009C6A9F"/>
    <w:rsid w:val="009C6BAC"/>
    <w:rsid w:val="009C7953"/>
    <w:rsid w:val="009C7E92"/>
    <w:rsid w:val="009D0241"/>
    <w:rsid w:val="009D02F7"/>
    <w:rsid w:val="009D037D"/>
    <w:rsid w:val="009D0F6B"/>
    <w:rsid w:val="009D17DD"/>
    <w:rsid w:val="009D22E5"/>
    <w:rsid w:val="009D2CB9"/>
    <w:rsid w:val="009D2CEF"/>
    <w:rsid w:val="009D350E"/>
    <w:rsid w:val="009D3666"/>
    <w:rsid w:val="009D36AE"/>
    <w:rsid w:val="009D395F"/>
    <w:rsid w:val="009D3E1F"/>
    <w:rsid w:val="009D5D2A"/>
    <w:rsid w:val="009D6CE1"/>
    <w:rsid w:val="009D72FD"/>
    <w:rsid w:val="009D7FE0"/>
    <w:rsid w:val="009E0609"/>
    <w:rsid w:val="009E0802"/>
    <w:rsid w:val="009E0FED"/>
    <w:rsid w:val="009E1A5C"/>
    <w:rsid w:val="009E260B"/>
    <w:rsid w:val="009E2D13"/>
    <w:rsid w:val="009E3361"/>
    <w:rsid w:val="009E3755"/>
    <w:rsid w:val="009E4B0C"/>
    <w:rsid w:val="009E4BC2"/>
    <w:rsid w:val="009E598D"/>
    <w:rsid w:val="009E7AB1"/>
    <w:rsid w:val="009F0120"/>
    <w:rsid w:val="009F1D7A"/>
    <w:rsid w:val="009F1E53"/>
    <w:rsid w:val="009F2061"/>
    <w:rsid w:val="009F2D6B"/>
    <w:rsid w:val="009F32CC"/>
    <w:rsid w:val="009F3ABB"/>
    <w:rsid w:val="009F4663"/>
    <w:rsid w:val="009F4FF3"/>
    <w:rsid w:val="009F5037"/>
    <w:rsid w:val="009F5BCF"/>
    <w:rsid w:val="009F65AF"/>
    <w:rsid w:val="009F6929"/>
    <w:rsid w:val="009F6995"/>
    <w:rsid w:val="009F69F9"/>
    <w:rsid w:val="00A00446"/>
    <w:rsid w:val="00A00AC9"/>
    <w:rsid w:val="00A010B1"/>
    <w:rsid w:val="00A0134B"/>
    <w:rsid w:val="00A01CD5"/>
    <w:rsid w:val="00A022BF"/>
    <w:rsid w:val="00A0264F"/>
    <w:rsid w:val="00A02E6D"/>
    <w:rsid w:val="00A03C09"/>
    <w:rsid w:val="00A0442E"/>
    <w:rsid w:val="00A04E1B"/>
    <w:rsid w:val="00A05730"/>
    <w:rsid w:val="00A0573A"/>
    <w:rsid w:val="00A067DE"/>
    <w:rsid w:val="00A06B5E"/>
    <w:rsid w:val="00A06E24"/>
    <w:rsid w:val="00A076D3"/>
    <w:rsid w:val="00A07870"/>
    <w:rsid w:val="00A1066E"/>
    <w:rsid w:val="00A118F1"/>
    <w:rsid w:val="00A1222E"/>
    <w:rsid w:val="00A12657"/>
    <w:rsid w:val="00A13E84"/>
    <w:rsid w:val="00A13F58"/>
    <w:rsid w:val="00A149A2"/>
    <w:rsid w:val="00A15CF2"/>
    <w:rsid w:val="00A15FA6"/>
    <w:rsid w:val="00A2060E"/>
    <w:rsid w:val="00A20E80"/>
    <w:rsid w:val="00A21601"/>
    <w:rsid w:val="00A21AE7"/>
    <w:rsid w:val="00A21BAA"/>
    <w:rsid w:val="00A234C8"/>
    <w:rsid w:val="00A23566"/>
    <w:rsid w:val="00A24E40"/>
    <w:rsid w:val="00A252E6"/>
    <w:rsid w:val="00A256F7"/>
    <w:rsid w:val="00A25B52"/>
    <w:rsid w:val="00A25EFB"/>
    <w:rsid w:val="00A2684B"/>
    <w:rsid w:val="00A269DE"/>
    <w:rsid w:val="00A27254"/>
    <w:rsid w:val="00A30B67"/>
    <w:rsid w:val="00A30BC2"/>
    <w:rsid w:val="00A317AF"/>
    <w:rsid w:val="00A3181D"/>
    <w:rsid w:val="00A32297"/>
    <w:rsid w:val="00A32DFA"/>
    <w:rsid w:val="00A33535"/>
    <w:rsid w:val="00A34885"/>
    <w:rsid w:val="00A34C24"/>
    <w:rsid w:val="00A350CB"/>
    <w:rsid w:val="00A35B80"/>
    <w:rsid w:val="00A36A99"/>
    <w:rsid w:val="00A4186E"/>
    <w:rsid w:val="00A41C71"/>
    <w:rsid w:val="00A422F7"/>
    <w:rsid w:val="00A441BB"/>
    <w:rsid w:val="00A447F2"/>
    <w:rsid w:val="00A44BB3"/>
    <w:rsid w:val="00A4596F"/>
    <w:rsid w:val="00A45984"/>
    <w:rsid w:val="00A45AD3"/>
    <w:rsid w:val="00A46734"/>
    <w:rsid w:val="00A46815"/>
    <w:rsid w:val="00A46DFC"/>
    <w:rsid w:val="00A47202"/>
    <w:rsid w:val="00A47CCB"/>
    <w:rsid w:val="00A47E51"/>
    <w:rsid w:val="00A5093A"/>
    <w:rsid w:val="00A50EC4"/>
    <w:rsid w:val="00A51D6C"/>
    <w:rsid w:val="00A5278E"/>
    <w:rsid w:val="00A52DCF"/>
    <w:rsid w:val="00A53B7C"/>
    <w:rsid w:val="00A53C3F"/>
    <w:rsid w:val="00A53C5D"/>
    <w:rsid w:val="00A54BBE"/>
    <w:rsid w:val="00A54C96"/>
    <w:rsid w:val="00A54EC4"/>
    <w:rsid w:val="00A558D2"/>
    <w:rsid w:val="00A56132"/>
    <w:rsid w:val="00A5619F"/>
    <w:rsid w:val="00A5678B"/>
    <w:rsid w:val="00A56F88"/>
    <w:rsid w:val="00A573FA"/>
    <w:rsid w:val="00A575B5"/>
    <w:rsid w:val="00A57848"/>
    <w:rsid w:val="00A57F10"/>
    <w:rsid w:val="00A601B4"/>
    <w:rsid w:val="00A60258"/>
    <w:rsid w:val="00A60560"/>
    <w:rsid w:val="00A61823"/>
    <w:rsid w:val="00A62B9E"/>
    <w:rsid w:val="00A6382C"/>
    <w:rsid w:val="00A6466B"/>
    <w:rsid w:val="00A64762"/>
    <w:rsid w:val="00A6559D"/>
    <w:rsid w:val="00A65A01"/>
    <w:rsid w:val="00A6676F"/>
    <w:rsid w:val="00A67975"/>
    <w:rsid w:val="00A70259"/>
    <w:rsid w:val="00A70F07"/>
    <w:rsid w:val="00A716C2"/>
    <w:rsid w:val="00A71E99"/>
    <w:rsid w:val="00A7203C"/>
    <w:rsid w:val="00A7233F"/>
    <w:rsid w:val="00A734E5"/>
    <w:rsid w:val="00A73C24"/>
    <w:rsid w:val="00A73FFA"/>
    <w:rsid w:val="00A74230"/>
    <w:rsid w:val="00A750A0"/>
    <w:rsid w:val="00A75F1A"/>
    <w:rsid w:val="00A77E52"/>
    <w:rsid w:val="00A77E85"/>
    <w:rsid w:val="00A77EB1"/>
    <w:rsid w:val="00A77F90"/>
    <w:rsid w:val="00A77F9F"/>
    <w:rsid w:val="00A80F04"/>
    <w:rsid w:val="00A81D47"/>
    <w:rsid w:val="00A8349B"/>
    <w:rsid w:val="00A836ED"/>
    <w:rsid w:val="00A83B74"/>
    <w:rsid w:val="00A83CA8"/>
    <w:rsid w:val="00A84652"/>
    <w:rsid w:val="00A8484F"/>
    <w:rsid w:val="00A85152"/>
    <w:rsid w:val="00A851AA"/>
    <w:rsid w:val="00A8564E"/>
    <w:rsid w:val="00A85779"/>
    <w:rsid w:val="00A85C46"/>
    <w:rsid w:val="00A85FE8"/>
    <w:rsid w:val="00A86EB1"/>
    <w:rsid w:val="00A87010"/>
    <w:rsid w:val="00A8735E"/>
    <w:rsid w:val="00A874CA"/>
    <w:rsid w:val="00A8788C"/>
    <w:rsid w:val="00A90D68"/>
    <w:rsid w:val="00A90EB6"/>
    <w:rsid w:val="00A90EFB"/>
    <w:rsid w:val="00A91BE1"/>
    <w:rsid w:val="00A92670"/>
    <w:rsid w:val="00A927FB"/>
    <w:rsid w:val="00A92AB1"/>
    <w:rsid w:val="00A92B07"/>
    <w:rsid w:val="00A92D07"/>
    <w:rsid w:val="00A9316B"/>
    <w:rsid w:val="00A93858"/>
    <w:rsid w:val="00A9396C"/>
    <w:rsid w:val="00A946F7"/>
    <w:rsid w:val="00A954AB"/>
    <w:rsid w:val="00A95856"/>
    <w:rsid w:val="00A96421"/>
    <w:rsid w:val="00A964BD"/>
    <w:rsid w:val="00A969CF"/>
    <w:rsid w:val="00A9741B"/>
    <w:rsid w:val="00AA0533"/>
    <w:rsid w:val="00AA0A56"/>
    <w:rsid w:val="00AA0E17"/>
    <w:rsid w:val="00AA0E1D"/>
    <w:rsid w:val="00AA0F96"/>
    <w:rsid w:val="00AA1A2F"/>
    <w:rsid w:val="00AA3224"/>
    <w:rsid w:val="00AA3265"/>
    <w:rsid w:val="00AA3473"/>
    <w:rsid w:val="00AA45C2"/>
    <w:rsid w:val="00AA52DA"/>
    <w:rsid w:val="00AA5468"/>
    <w:rsid w:val="00AA676F"/>
    <w:rsid w:val="00AA72A7"/>
    <w:rsid w:val="00AA7898"/>
    <w:rsid w:val="00AB0372"/>
    <w:rsid w:val="00AB09DA"/>
    <w:rsid w:val="00AB0E80"/>
    <w:rsid w:val="00AB15B2"/>
    <w:rsid w:val="00AB1F66"/>
    <w:rsid w:val="00AB33B7"/>
    <w:rsid w:val="00AB3A81"/>
    <w:rsid w:val="00AB3DBD"/>
    <w:rsid w:val="00AB4C50"/>
    <w:rsid w:val="00AB57C9"/>
    <w:rsid w:val="00AB5C18"/>
    <w:rsid w:val="00AB5CB8"/>
    <w:rsid w:val="00AB6A1D"/>
    <w:rsid w:val="00AB6B06"/>
    <w:rsid w:val="00AB73F7"/>
    <w:rsid w:val="00AC1C1D"/>
    <w:rsid w:val="00AC2ED0"/>
    <w:rsid w:val="00AC37AD"/>
    <w:rsid w:val="00AC3EDF"/>
    <w:rsid w:val="00AC3F70"/>
    <w:rsid w:val="00AC4913"/>
    <w:rsid w:val="00AC52D9"/>
    <w:rsid w:val="00AC5498"/>
    <w:rsid w:val="00AC5569"/>
    <w:rsid w:val="00AC5823"/>
    <w:rsid w:val="00AC685E"/>
    <w:rsid w:val="00AC78E8"/>
    <w:rsid w:val="00AD026A"/>
    <w:rsid w:val="00AD0A2B"/>
    <w:rsid w:val="00AD0B18"/>
    <w:rsid w:val="00AD0F82"/>
    <w:rsid w:val="00AD25D1"/>
    <w:rsid w:val="00AD298A"/>
    <w:rsid w:val="00AD2ED9"/>
    <w:rsid w:val="00AD3BA8"/>
    <w:rsid w:val="00AD458D"/>
    <w:rsid w:val="00AD4694"/>
    <w:rsid w:val="00AD46B8"/>
    <w:rsid w:val="00AD53B2"/>
    <w:rsid w:val="00AD5A1A"/>
    <w:rsid w:val="00AD5EDA"/>
    <w:rsid w:val="00AD68DE"/>
    <w:rsid w:val="00AD6A62"/>
    <w:rsid w:val="00AD7CC5"/>
    <w:rsid w:val="00AD7D18"/>
    <w:rsid w:val="00AD7F0E"/>
    <w:rsid w:val="00AE019D"/>
    <w:rsid w:val="00AE0504"/>
    <w:rsid w:val="00AE0C4E"/>
    <w:rsid w:val="00AE107C"/>
    <w:rsid w:val="00AE1E5D"/>
    <w:rsid w:val="00AE2B08"/>
    <w:rsid w:val="00AE3530"/>
    <w:rsid w:val="00AE3608"/>
    <w:rsid w:val="00AE36A0"/>
    <w:rsid w:val="00AE401A"/>
    <w:rsid w:val="00AE405B"/>
    <w:rsid w:val="00AE499A"/>
    <w:rsid w:val="00AE4F17"/>
    <w:rsid w:val="00AE5868"/>
    <w:rsid w:val="00AE7173"/>
    <w:rsid w:val="00AE73ED"/>
    <w:rsid w:val="00AE7F2C"/>
    <w:rsid w:val="00AE7FB0"/>
    <w:rsid w:val="00AF18B3"/>
    <w:rsid w:val="00AF2662"/>
    <w:rsid w:val="00AF2D36"/>
    <w:rsid w:val="00AF3A20"/>
    <w:rsid w:val="00AF3A3C"/>
    <w:rsid w:val="00AF3EA1"/>
    <w:rsid w:val="00AF49B1"/>
    <w:rsid w:val="00AF4A9F"/>
    <w:rsid w:val="00AF649E"/>
    <w:rsid w:val="00AF672C"/>
    <w:rsid w:val="00AF6E61"/>
    <w:rsid w:val="00AF6EC6"/>
    <w:rsid w:val="00AF70BE"/>
    <w:rsid w:val="00AF7759"/>
    <w:rsid w:val="00AF7858"/>
    <w:rsid w:val="00B00E3F"/>
    <w:rsid w:val="00B02499"/>
    <w:rsid w:val="00B025F7"/>
    <w:rsid w:val="00B028DD"/>
    <w:rsid w:val="00B032A9"/>
    <w:rsid w:val="00B0433E"/>
    <w:rsid w:val="00B04EDB"/>
    <w:rsid w:val="00B05209"/>
    <w:rsid w:val="00B052E1"/>
    <w:rsid w:val="00B055C4"/>
    <w:rsid w:val="00B05962"/>
    <w:rsid w:val="00B059B3"/>
    <w:rsid w:val="00B05B64"/>
    <w:rsid w:val="00B05E35"/>
    <w:rsid w:val="00B066D6"/>
    <w:rsid w:val="00B06A6B"/>
    <w:rsid w:val="00B077EE"/>
    <w:rsid w:val="00B0790B"/>
    <w:rsid w:val="00B10A51"/>
    <w:rsid w:val="00B10AD3"/>
    <w:rsid w:val="00B1134B"/>
    <w:rsid w:val="00B12C75"/>
    <w:rsid w:val="00B12DD5"/>
    <w:rsid w:val="00B13356"/>
    <w:rsid w:val="00B13623"/>
    <w:rsid w:val="00B13B0D"/>
    <w:rsid w:val="00B1515C"/>
    <w:rsid w:val="00B1698F"/>
    <w:rsid w:val="00B16E1A"/>
    <w:rsid w:val="00B16FA5"/>
    <w:rsid w:val="00B1736B"/>
    <w:rsid w:val="00B1756D"/>
    <w:rsid w:val="00B17905"/>
    <w:rsid w:val="00B17BA9"/>
    <w:rsid w:val="00B201BF"/>
    <w:rsid w:val="00B20C2A"/>
    <w:rsid w:val="00B218EE"/>
    <w:rsid w:val="00B22F05"/>
    <w:rsid w:val="00B22F42"/>
    <w:rsid w:val="00B232C5"/>
    <w:rsid w:val="00B23A66"/>
    <w:rsid w:val="00B23A85"/>
    <w:rsid w:val="00B24090"/>
    <w:rsid w:val="00B246CD"/>
    <w:rsid w:val="00B24E55"/>
    <w:rsid w:val="00B253A7"/>
    <w:rsid w:val="00B25B15"/>
    <w:rsid w:val="00B25C9D"/>
    <w:rsid w:val="00B25DE0"/>
    <w:rsid w:val="00B26B76"/>
    <w:rsid w:val="00B277D1"/>
    <w:rsid w:val="00B27A02"/>
    <w:rsid w:val="00B27BE5"/>
    <w:rsid w:val="00B3031C"/>
    <w:rsid w:val="00B30484"/>
    <w:rsid w:val="00B31F29"/>
    <w:rsid w:val="00B3212C"/>
    <w:rsid w:val="00B32745"/>
    <w:rsid w:val="00B3439A"/>
    <w:rsid w:val="00B34B92"/>
    <w:rsid w:val="00B34D95"/>
    <w:rsid w:val="00B3585F"/>
    <w:rsid w:val="00B35AF9"/>
    <w:rsid w:val="00B36716"/>
    <w:rsid w:val="00B37567"/>
    <w:rsid w:val="00B377B8"/>
    <w:rsid w:val="00B400DC"/>
    <w:rsid w:val="00B405C3"/>
    <w:rsid w:val="00B4173A"/>
    <w:rsid w:val="00B41C94"/>
    <w:rsid w:val="00B41F68"/>
    <w:rsid w:val="00B4201C"/>
    <w:rsid w:val="00B429AB"/>
    <w:rsid w:val="00B42CA9"/>
    <w:rsid w:val="00B43373"/>
    <w:rsid w:val="00B436C6"/>
    <w:rsid w:val="00B43A2D"/>
    <w:rsid w:val="00B45D6A"/>
    <w:rsid w:val="00B500CD"/>
    <w:rsid w:val="00B504DB"/>
    <w:rsid w:val="00B50C59"/>
    <w:rsid w:val="00B50FA5"/>
    <w:rsid w:val="00B5133D"/>
    <w:rsid w:val="00B51B55"/>
    <w:rsid w:val="00B525D5"/>
    <w:rsid w:val="00B5269E"/>
    <w:rsid w:val="00B53585"/>
    <w:rsid w:val="00B543A2"/>
    <w:rsid w:val="00B54A59"/>
    <w:rsid w:val="00B54CE6"/>
    <w:rsid w:val="00B54D17"/>
    <w:rsid w:val="00B55C0A"/>
    <w:rsid w:val="00B564AF"/>
    <w:rsid w:val="00B60200"/>
    <w:rsid w:val="00B60362"/>
    <w:rsid w:val="00B61807"/>
    <w:rsid w:val="00B61DF1"/>
    <w:rsid w:val="00B623D8"/>
    <w:rsid w:val="00B624EB"/>
    <w:rsid w:val="00B62CAE"/>
    <w:rsid w:val="00B6361C"/>
    <w:rsid w:val="00B638B5"/>
    <w:rsid w:val="00B638D3"/>
    <w:rsid w:val="00B63932"/>
    <w:rsid w:val="00B63DEF"/>
    <w:rsid w:val="00B63EDA"/>
    <w:rsid w:val="00B64977"/>
    <w:rsid w:val="00B64E3C"/>
    <w:rsid w:val="00B65A54"/>
    <w:rsid w:val="00B65BD5"/>
    <w:rsid w:val="00B65FC3"/>
    <w:rsid w:val="00B66324"/>
    <w:rsid w:val="00B66AA7"/>
    <w:rsid w:val="00B717D7"/>
    <w:rsid w:val="00B724FA"/>
    <w:rsid w:val="00B72537"/>
    <w:rsid w:val="00B7286E"/>
    <w:rsid w:val="00B72C94"/>
    <w:rsid w:val="00B738DE"/>
    <w:rsid w:val="00B74630"/>
    <w:rsid w:val="00B75013"/>
    <w:rsid w:val="00B755ED"/>
    <w:rsid w:val="00B756B9"/>
    <w:rsid w:val="00B75BEE"/>
    <w:rsid w:val="00B76A63"/>
    <w:rsid w:val="00B77C31"/>
    <w:rsid w:val="00B80D00"/>
    <w:rsid w:val="00B81A2D"/>
    <w:rsid w:val="00B823A7"/>
    <w:rsid w:val="00B824AE"/>
    <w:rsid w:val="00B827C3"/>
    <w:rsid w:val="00B827ED"/>
    <w:rsid w:val="00B83B87"/>
    <w:rsid w:val="00B862AE"/>
    <w:rsid w:val="00B867FC"/>
    <w:rsid w:val="00B86BBB"/>
    <w:rsid w:val="00B8736C"/>
    <w:rsid w:val="00B87614"/>
    <w:rsid w:val="00B87E86"/>
    <w:rsid w:val="00B9048B"/>
    <w:rsid w:val="00B9055A"/>
    <w:rsid w:val="00B90738"/>
    <w:rsid w:val="00B9151F"/>
    <w:rsid w:val="00B92AD7"/>
    <w:rsid w:val="00B92BBB"/>
    <w:rsid w:val="00B92FA9"/>
    <w:rsid w:val="00B93460"/>
    <w:rsid w:val="00B93C1B"/>
    <w:rsid w:val="00B93C59"/>
    <w:rsid w:val="00B93E08"/>
    <w:rsid w:val="00B96C01"/>
    <w:rsid w:val="00B97307"/>
    <w:rsid w:val="00B9741D"/>
    <w:rsid w:val="00B976D1"/>
    <w:rsid w:val="00BA0099"/>
    <w:rsid w:val="00BA09B2"/>
    <w:rsid w:val="00BA0B59"/>
    <w:rsid w:val="00BA3D51"/>
    <w:rsid w:val="00BA44BF"/>
    <w:rsid w:val="00BA4581"/>
    <w:rsid w:val="00BA4838"/>
    <w:rsid w:val="00BA4B5B"/>
    <w:rsid w:val="00BA553E"/>
    <w:rsid w:val="00BA5B8E"/>
    <w:rsid w:val="00BA610E"/>
    <w:rsid w:val="00BA6CFC"/>
    <w:rsid w:val="00BB1658"/>
    <w:rsid w:val="00BB178D"/>
    <w:rsid w:val="00BB1982"/>
    <w:rsid w:val="00BB1A7D"/>
    <w:rsid w:val="00BB207D"/>
    <w:rsid w:val="00BB262F"/>
    <w:rsid w:val="00BB3900"/>
    <w:rsid w:val="00BB3919"/>
    <w:rsid w:val="00BB4780"/>
    <w:rsid w:val="00BB48D6"/>
    <w:rsid w:val="00BB6B8C"/>
    <w:rsid w:val="00BB71B4"/>
    <w:rsid w:val="00BB71E6"/>
    <w:rsid w:val="00BB72B2"/>
    <w:rsid w:val="00BB7817"/>
    <w:rsid w:val="00BC0771"/>
    <w:rsid w:val="00BC106A"/>
    <w:rsid w:val="00BC153F"/>
    <w:rsid w:val="00BC1DE8"/>
    <w:rsid w:val="00BC2324"/>
    <w:rsid w:val="00BC248A"/>
    <w:rsid w:val="00BC27CC"/>
    <w:rsid w:val="00BC2DFC"/>
    <w:rsid w:val="00BC38F2"/>
    <w:rsid w:val="00BC3A18"/>
    <w:rsid w:val="00BC60A6"/>
    <w:rsid w:val="00BC68C4"/>
    <w:rsid w:val="00BC6E97"/>
    <w:rsid w:val="00BD0844"/>
    <w:rsid w:val="00BD146D"/>
    <w:rsid w:val="00BD4046"/>
    <w:rsid w:val="00BD5005"/>
    <w:rsid w:val="00BD500D"/>
    <w:rsid w:val="00BD5653"/>
    <w:rsid w:val="00BD6158"/>
    <w:rsid w:val="00BD707C"/>
    <w:rsid w:val="00BD78DD"/>
    <w:rsid w:val="00BE03DE"/>
    <w:rsid w:val="00BE189F"/>
    <w:rsid w:val="00BE1A33"/>
    <w:rsid w:val="00BE21CA"/>
    <w:rsid w:val="00BE3A47"/>
    <w:rsid w:val="00BE496C"/>
    <w:rsid w:val="00BE5180"/>
    <w:rsid w:val="00BE5189"/>
    <w:rsid w:val="00BE5D6F"/>
    <w:rsid w:val="00BE6222"/>
    <w:rsid w:val="00BE708B"/>
    <w:rsid w:val="00BE75D6"/>
    <w:rsid w:val="00BF079E"/>
    <w:rsid w:val="00BF097C"/>
    <w:rsid w:val="00BF0D72"/>
    <w:rsid w:val="00BF1CDC"/>
    <w:rsid w:val="00BF204A"/>
    <w:rsid w:val="00BF22FA"/>
    <w:rsid w:val="00BF2B64"/>
    <w:rsid w:val="00BF2EDB"/>
    <w:rsid w:val="00BF5723"/>
    <w:rsid w:val="00BF5B42"/>
    <w:rsid w:val="00BF63BF"/>
    <w:rsid w:val="00BF64BC"/>
    <w:rsid w:val="00BF724F"/>
    <w:rsid w:val="00BF7CE9"/>
    <w:rsid w:val="00C0217E"/>
    <w:rsid w:val="00C03A67"/>
    <w:rsid w:val="00C03F06"/>
    <w:rsid w:val="00C04325"/>
    <w:rsid w:val="00C04BD5"/>
    <w:rsid w:val="00C04E40"/>
    <w:rsid w:val="00C056E5"/>
    <w:rsid w:val="00C05F75"/>
    <w:rsid w:val="00C06D21"/>
    <w:rsid w:val="00C06F24"/>
    <w:rsid w:val="00C07915"/>
    <w:rsid w:val="00C105D8"/>
    <w:rsid w:val="00C109FC"/>
    <w:rsid w:val="00C10B47"/>
    <w:rsid w:val="00C117F2"/>
    <w:rsid w:val="00C11B36"/>
    <w:rsid w:val="00C11BB4"/>
    <w:rsid w:val="00C1268B"/>
    <w:rsid w:val="00C12A9D"/>
    <w:rsid w:val="00C135C1"/>
    <w:rsid w:val="00C14391"/>
    <w:rsid w:val="00C1504D"/>
    <w:rsid w:val="00C15E47"/>
    <w:rsid w:val="00C16882"/>
    <w:rsid w:val="00C17015"/>
    <w:rsid w:val="00C172E9"/>
    <w:rsid w:val="00C2044B"/>
    <w:rsid w:val="00C21896"/>
    <w:rsid w:val="00C219EB"/>
    <w:rsid w:val="00C21D59"/>
    <w:rsid w:val="00C21F5F"/>
    <w:rsid w:val="00C2200B"/>
    <w:rsid w:val="00C2214F"/>
    <w:rsid w:val="00C237C7"/>
    <w:rsid w:val="00C23EEE"/>
    <w:rsid w:val="00C24DAF"/>
    <w:rsid w:val="00C25A9F"/>
    <w:rsid w:val="00C27403"/>
    <w:rsid w:val="00C30E83"/>
    <w:rsid w:val="00C310DE"/>
    <w:rsid w:val="00C31DFA"/>
    <w:rsid w:val="00C325FE"/>
    <w:rsid w:val="00C32A36"/>
    <w:rsid w:val="00C33C0A"/>
    <w:rsid w:val="00C3404E"/>
    <w:rsid w:val="00C3470C"/>
    <w:rsid w:val="00C34A4C"/>
    <w:rsid w:val="00C34C87"/>
    <w:rsid w:val="00C34F00"/>
    <w:rsid w:val="00C354F9"/>
    <w:rsid w:val="00C35896"/>
    <w:rsid w:val="00C37348"/>
    <w:rsid w:val="00C3740E"/>
    <w:rsid w:val="00C37ABD"/>
    <w:rsid w:val="00C407E5"/>
    <w:rsid w:val="00C41A10"/>
    <w:rsid w:val="00C41F6E"/>
    <w:rsid w:val="00C42081"/>
    <w:rsid w:val="00C4222A"/>
    <w:rsid w:val="00C42C2F"/>
    <w:rsid w:val="00C436E7"/>
    <w:rsid w:val="00C44B58"/>
    <w:rsid w:val="00C44BAA"/>
    <w:rsid w:val="00C45F1F"/>
    <w:rsid w:val="00C4609D"/>
    <w:rsid w:val="00C46B13"/>
    <w:rsid w:val="00C472BB"/>
    <w:rsid w:val="00C47B3E"/>
    <w:rsid w:val="00C509F9"/>
    <w:rsid w:val="00C51385"/>
    <w:rsid w:val="00C515D2"/>
    <w:rsid w:val="00C51F63"/>
    <w:rsid w:val="00C51FFD"/>
    <w:rsid w:val="00C52292"/>
    <w:rsid w:val="00C52299"/>
    <w:rsid w:val="00C54051"/>
    <w:rsid w:val="00C5447D"/>
    <w:rsid w:val="00C544CC"/>
    <w:rsid w:val="00C54B76"/>
    <w:rsid w:val="00C54C2E"/>
    <w:rsid w:val="00C5604F"/>
    <w:rsid w:val="00C56210"/>
    <w:rsid w:val="00C56D41"/>
    <w:rsid w:val="00C56E09"/>
    <w:rsid w:val="00C5770F"/>
    <w:rsid w:val="00C60AA8"/>
    <w:rsid w:val="00C61AF9"/>
    <w:rsid w:val="00C61D6E"/>
    <w:rsid w:val="00C62422"/>
    <w:rsid w:val="00C6288C"/>
    <w:rsid w:val="00C62A53"/>
    <w:rsid w:val="00C6315D"/>
    <w:rsid w:val="00C63667"/>
    <w:rsid w:val="00C63AD4"/>
    <w:rsid w:val="00C64204"/>
    <w:rsid w:val="00C647BF"/>
    <w:rsid w:val="00C6536D"/>
    <w:rsid w:val="00C66659"/>
    <w:rsid w:val="00C66E5A"/>
    <w:rsid w:val="00C67056"/>
    <w:rsid w:val="00C70020"/>
    <w:rsid w:val="00C7026A"/>
    <w:rsid w:val="00C7188F"/>
    <w:rsid w:val="00C71FE3"/>
    <w:rsid w:val="00C7206A"/>
    <w:rsid w:val="00C72AD6"/>
    <w:rsid w:val="00C73329"/>
    <w:rsid w:val="00C73920"/>
    <w:rsid w:val="00C762D2"/>
    <w:rsid w:val="00C77288"/>
    <w:rsid w:val="00C77BE5"/>
    <w:rsid w:val="00C801EC"/>
    <w:rsid w:val="00C81BE6"/>
    <w:rsid w:val="00C81F8F"/>
    <w:rsid w:val="00C82FFC"/>
    <w:rsid w:val="00C83150"/>
    <w:rsid w:val="00C83366"/>
    <w:rsid w:val="00C83B88"/>
    <w:rsid w:val="00C84D61"/>
    <w:rsid w:val="00C84DD2"/>
    <w:rsid w:val="00C850DB"/>
    <w:rsid w:val="00C8523C"/>
    <w:rsid w:val="00C85E00"/>
    <w:rsid w:val="00C86518"/>
    <w:rsid w:val="00C86FF6"/>
    <w:rsid w:val="00C871A7"/>
    <w:rsid w:val="00C876D2"/>
    <w:rsid w:val="00C91518"/>
    <w:rsid w:val="00C9162F"/>
    <w:rsid w:val="00C91D2F"/>
    <w:rsid w:val="00C93B38"/>
    <w:rsid w:val="00C94317"/>
    <w:rsid w:val="00C96323"/>
    <w:rsid w:val="00C96F37"/>
    <w:rsid w:val="00C97D63"/>
    <w:rsid w:val="00CA0580"/>
    <w:rsid w:val="00CA0CAD"/>
    <w:rsid w:val="00CA117A"/>
    <w:rsid w:val="00CA195F"/>
    <w:rsid w:val="00CA1AC8"/>
    <w:rsid w:val="00CA25E3"/>
    <w:rsid w:val="00CA2C35"/>
    <w:rsid w:val="00CA2DD9"/>
    <w:rsid w:val="00CA4852"/>
    <w:rsid w:val="00CA51A4"/>
    <w:rsid w:val="00CA5BE4"/>
    <w:rsid w:val="00CA634E"/>
    <w:rsid w:val="00CA6736"/>
    <w:rsid w:val="00CA7DF6"/>
    <w:rsid w:val="00CB0FB4"/>
    <w:rsid w:val="00CB1021"/>
    <w:rsid w:val="00CB1262"/>
    <w:rsid w:val="00CB1AE8"/>
    <w:rsid w:val="00CB1FBD"/>
    <w:rsid w:val="00CB3BEA"/>
    <w:rsid w:val="00CB3F29"/>
    <w:rsid w:val="00CB49BE"/>
    <w:rsid w:val="00CB5387"/>
    <w:rsid w:val="00CB6FD4"/>
    <w:rsid w:val="00CB744F"/>
    <w:rsid w:val="00CB78F5"/>
    <w:rsid w:val="00CB7CB1"/>
    <w:rsid w:val="00CC0A6B"/>
    <w:rsid w:val="00CC18BB"/>
    <w:rsid w:val="00CC2804"/>
    <w:rsid w:val="00CC408F"/>
    <w:rsid w:val="00CC4D5A"/>
    <w:rsid w:val="00CC57A3"/>
    <w:rsid w:val="00CC5AC8"/>
    <w:rsid w:val="00CC5EFF"/>
    <w:rsid w:val="00CC60F6"/>
    <w:rsid w:val="00CC61C2"/>
    <w:rsid w:val="00CC65B8"/>
    <w:rsid w:val="00CC68C4"/>
    <w:rsid w:val="00CC69DE"/>
    <w:rsid w:val="00CC7145"/>
    <w:rsid w:val="00CD05D6"/>
    <w:rsid w:val="00CD0772"/>
    <w:rsid w:val="00CD0E6B"/>
    <w:rsid w:val="00CD14B8"/>
    <w:rsid w:val="00CD1E43"/>
    <w:rsid w:val="00CD29F9"/>
    <w:rsid w:val="00CD3621"/>
    <w:rsid w:val="00CD3DB5"/>
    <w:rsid w:val="00CD579C"/>
    <w:rsid w:val="00CD590E"/>
    <w:rsid w:val="00CD61BA"/>
    <w:rsid w:val="00CD6291"/>
    <w:rsid w:val="00CD7EC5"/>
    <w:rsid w:val="00CE094F"/>
    <w:rsid w:val="00CE0B2A"/>
    <w:rsid w:val="00CE0C09"/>
    <w:rsid w:val="00CE107D"/>
    <w:rsid w:val="00CE16C0"/>
    <w:rsid w:val="00CE28AB"/>
    <w:rsid w:val="00CE39B1"/>
    <w:rsid w:val="00CE455C"/>
    <w:rsid w:val="00CE4A52"/>
    <w:rsid w:val="00CE5156"/>
    <w:rsid w:val="00CE6223"/>
    <w:rsid w:val="00CF0CF2"/>
    <w:rsid w:val="00CF0DF8"/>
    <w:rsid w:val="00CF0F5C"/>
    <w:rsid w:val="00CF13AD"/>
    <w:rsid w:val="00CF1995"/>
    <w:rsid w:val="00CF1B55"/>
    <w:rsid w:val="00CF23C5"/>
    <w:rsid w:val="00CF417D"/>
    <w:rsid w:val="00CF4B12"/>
    <w:rsid w:val="00CF55A5"/>
    <w:rsid w:val="00CF573C"/>
    <w:rsid w:val="00CF61BE"/>
    <w:rsid w:val="00CF6723"/>
    <w:rsid w:val="00CF6E2A"/>
    <w:rsid w:val="00CF739F"/>
    <w:rsid w:val="00CF79D5"/>
    <w:rsid w:val="00CF7EE1"/>
    <w:rsid w:val="00D000EB"/>
    <w:rsid w:val="00D00FE5"/>
    <w:rsid w:val="00D01144"/>
    <w:rsid w:val="00D018D4"/>
    <w:rsid w:val="00D0210F"/>
    <w:rsid w:val="00D029E3"/>
    <w:rsid w:val="00D045EF"/>
    <w:rsid w:val="00D04E5C"/>
    <w:rsid w:val="00D06C30"/>
    <w:rsid w:val="00D06F5C"/>
    <w:rsid w:val="00D077A0"/>
    <w:rsid w:val="00D07A4B"/>
    <w:rsid w:val="00D07AC7"/>
    <w:rsid w:val="00D07E49"/>
    <w:rsid w:val="00D100C8"/>
    <w:rsid w:val="00D125D5"/>
    <w:rsid w:val="00D12757"/>
    <w:rsid w:val="00D12B80"/>
    <w:rsid w:val="00D130C4"/>
    <w:rsid w:val="00D13144"/>
    <w:rsid w:val="00D13445"/>
    <w:rsid w:val="00D13EF5"/>
    <w:rsid w:val="00D1432C"/>
    <w:rsid w:val="00D147D6"/>
    <w:rsid w:val="00D1527F"/>
    <w:rsid w:val="00D16EC1"/>
    <w:rsid w:val="00D16F09"/>
    <w:rsid w:val="00D16F10"/>
    <w:rsid w:val="00D17332"/>
    <w:rsid w:val="00D1799E"/>
    <w:rsid w:val="00D20409"/>
    <w:rsid w:val="00D205F6"/>
    <w:rsid w:val="00D20BAA"/>
    <w:rsid w:val="00D21170"/>
    <w:rsid w:val="00D211DB"/>
    <w:rsid w:val="00D21D11"/>
    <w:rsid w:val="00D2309D"/>
    <w:rsid w:val="00D2341F"/>
    <w:rsid w:val="00D23ED2"/>
    <w:rsid w:val="00D25184"/>
    <w:rsid w:val="00D25483"/>
    <w:rsid w:val="00D25E8E"/>
    <w:rsid w:val="00D26B85"/>
    <w:rsid w:val="00D26DC7"/>
    <w:rsid w:val="00D273CC"/>
    <w:rsid w:val="00D27B8A"/>
    <w:rsid w:val="00D3070F"/>
    <w:rsid w:val="00D309A0"/>
    <w:rsid w:val="00D309DF"/>
    <w:rsid w:val="00D31D62"/>
    <w:rsid w:val="00D33919"/>
    <w:rsid w:val="00D34116"/>
    <w:rsid w:val="00D34D61"/>
    <w:rsid w:val="00D34F3C"/>
    <w:rsid w:val="00D355F5"/>
    <w:rsid w:val="00D3565C"/>
    <w:rsid w:val="00D35C59"/>
    <w:rsid w:val="00D360A8"/>
    <w:rsid w:val="00D368B2"/>
    <w:rsid w:val="00D40511"/>
    <w:rsid w:val="00D4149D"/>
    <w:rsid w:val="00D421E3"/>
    <w:rsid w:val="00D42668"/>
    <w:rsid w:val="00D4268E"/>
    <w:rsid w:val="00D43AC7"/>
    <w:rsid w:val="00D445DB"/>
    <w:rsid w:val="00D44E51"/>
    <w:rsid w:val="00D450C8"/>
    <w:rsid w:val="00D4549B"/>
    <w:rsid w:val="00D4589C"/>
    <w:rsid w:val="00D459F1"/>
    <w:rsid w:val="00D46146"/>
    <w:rsid w:val="00D4627B"/>
    <w:rsid w:val="00D465C8"/>
    <w:rsid w:val="00D46F6B"/>
    <w:rsid w:val="00D50277"/>
    <w:rsid w:val="00D5053C"/>
    <w:rsid w:val="00D50BE6"/>
    <w:rsid w:val="00D51301"/>
    <w:rsid w:val="00D5190D"/>
    <w:rsid w:val="00D52293"/>
    <w:rsid w:val="00D52E4A"/>
    <w:rsid w:val="00D52F98"/>
    <w:rsid w:val="00D53A8A"/>
    <w:rsid w:val="00D54969"/>
    <w:rsid w:val="00D551E5"/>
    <w:rsid w:val="00D558F5"/>
    <w:rsid w:val="00D56E6C"/>
    <w:rsid w:val="00D56EA2"/>
    <w:rsid w:val="00D60048"/>
    <w:rsid w:val="00D60A9A"/>
    <w:rsid w:val="00D61095"/>
    <w:rsid w:val="00D6132A"/>
    <w:rsid w:val="00D61733"/>
    <w:rsid w:val="00D61C2D"/>
    <w:rsid w:val="00D6211F"/>
    <w:rsid w:val="00D62EB0"/>
    <w:rsid w:val="00D6321B"/>
    <w:rsid w:val="00D6350C"/>
    <w:rsid w:val="00D638E2"/>
    <w:rsid w:val="00D63F0A"/>
    <w:rsid w:val="00D6419E"/>
    <w:rsid w:val="00D64A07"/>
    <w:rsid w:val="00D64D4E"/>
    <w:rsid w:val="00D658DA"/>
    <w:rsid w:val="00D659EB"/>
    <w:rsid w:val="00D66CDD"/>
    <w:rsid w:val="00D67198"/>
    <w:rsid w:val="00D677E4"/>
    <w:rsid w:val="00D678B7"/>
    <w:rsid w:val="00D67DE5"/>
    <w:rsid w:val="00D7067E"/>
    <w:rsid w:val="00D71C85"/>
    <w:rsid w:val="00D71E60"/>
    <w:rsid w:val="00D71ECD"/>
    <w:rsid w:val="00D7214B"/>
    <w:rsid w:val="00D722E1"/>
    <w:rsid w:val="00D7377B"/>
    <w:rsid w:val="00D742C3"/>
    <w:rsid w:val="00D745EB"/>
    <w:rsid w:val="00D7502C"/>
    <w:rsid w:val="00D7597E"/>
    <w:rsid w:val="00D75B2F"/>
    <w:rsid w:val="00D7632F"/>
    <w:rsid w:val="00D76481"/>
    <w:rsid w:val="00D764FE"/>
    <w:rsid w:val="00D76B77"/>
    <w:rsid w:val="00D77B93"/>
    <w:rsid w:val="00D77D65"/>
    <w:rsid w:val="00D80588"/>
    <w:rsid w:val="00D811F1"/>
    <w:rsid w:val="00D8193B"/>
    <w:rsid w:val="00D821F9"/>
    <w:rsid w:val="00D82288"/>
    <w:rsid w:val="00D82D4C"/>
    <w:rsid w:val="00D83F62"/>
    <w:rsid w:val="00D8425F"/>
    <w:rsid w:val="00D859BC"/>
    <w:rsid w:val="00D865C3"/>
    <w:rsid w:val="00D8784C"/>
    <w:rsid w:val="00D87A8C"/>
    <w:rsid w:val="00D87B50"/>
    <w:rsid w:val="00D87CCE"/>
    <w:rsid w:val="00D90066"/>
    <w:rsid w:val="00D92606"/>
    <w:rsid w:val="00D926BF"/>
    <w:rsid w:val="00D9290A"/>
    <w:rsid w:val="00D92A9D"/>
    <w:rsid w:val="00D92ECB"/>
    <w:rsid w:val="00D940D9"/>
    <w:rsid w:val="00D9418E"/>
    <w:rsid w:val="00D94D20"/>
    <w:rsid w:val="00D95594"/>
    <w:rsid w:val="00D95D6D"/>
    <w:rsid w:val="00D96135"/>
    <w:rsid w:val="00D966F4"/>
    <w:rsid w:val="00D96774"/>
    <w:rsid w:val="00D9683F"/>
    <w:rsid w:val="00D97D2C"/>
    <w:rsid w:val="00D97DD9"/>
    <w:rsid w:val="00D97EBE"/>
    <w:rsid w:val="00D97F81"/>
    <w:rsid w:val="00DA04EB"/>
    <w:rsid w:val="00DA057B"/>
    <w:rsid w:val="00DA058C"/>
    <w:rsid w:val="00DA0884"/>
    <w:rsid w:val="00DA098B"/>
    <w:rsid w:val="00DA0FF0"/>
    <w:rsid w:val="00DA1949"/>
    <w:rsid w:val="00DA1FDD"/>
    <w:rsid w:val="00DA2042"/>
    <w:rsid w:val="00DA27C4"/>
    <w:rsid w:val="00DA3298"/>
    <w:rsid w:val="00DA3E76"/>
    <w:rsid w:val="00DA5285"/>
    <w:rsid w:val="00DA5E43"/>
    <w:rsid w:val="00DA5F8E"/>
    <w:rsid w:val="00DA6488"/>
    <w:rsid w:val="00DA73FC"/>
    <w:rsid w:val="00DB07BE"/>
    <w:rsid w:val="00DB09D2"/>
    <w:rsid w:val="00DB0ACE"/>
    <w:rsid w:val="00DB0AD2"/>
    <w:rsid w:val="00DB0CE7"/>
    <w:rsid w:val="00DB1E53"/>
    <w:rsid w:val="00DB24F1"/>
    <w:rsid w:val="00DB26B8"/>
    <w:rsid w:val="00DB2899"/>
    <w:rsid w:val="00DB4692"/>
    <w:rsid w:val="00DB5DA4"/>
    <w:rsid w:val="00DB6ACE"/>
    <w:rsid w:val="00DB7780"/>
    <w:rsid w:val="00DB7CB2"/>
    <w:rsid w:val="00DB7DD8"/>
    <w:rsid w:val="00DC00FC"/>
    <w:rsid w:val="00DC0917"/>
    <w:rsid w:val="00DC0A24"/>
    <w:rsid w:val="00DC0B7A"/>
    <w:rsid w:val="00DC11B4"/>
    <w:rsid w:val="00DC14A8"/>
    <w:rsid w:val="00DC361F"/>
    <w:rsid w:val="00DC38CA"/>
    <w:rsid w:val="00DC417F"/>
    <w:rsid w:val="00DC4D49"/>
    <w:rsid w:val="00DC553A"/>
    <w:rsid w:val="00DC59A2"/>
    <w:rsid w:val="00DC686F"/>
    <w:rsid w:val="00DC6B7D"/>
    <w:rsid w:val="00DC72C3"/>
    <w:rsid w:val="00DC731D"/>
    <w:rsid w:val="00DD041F"/>
    <w:rsid w:val="00DD0673"/>
    <w:rsid w:val="00DD07E0"/>
    <w:rsid w:val="00DD08EA"/>
    <w:rsid w:val="00DD2F92"/>
    <w:rsid w:val="00DD3B27"/>
    <w:rsid w:val="00DD3EE8"/>
    <w:rsid w:val="00DD43C5"/>
    <w:rsid w:val="00DD4522"/>
    <w:rsid w:val="00DD45B2"/>
    <w:rsid w:val="00DD48D6"/>
    <w:rsid w:val="00DD69F0"/>
    <w:rsid w:val="00DD6C49"/>
    <w:rsid w:val="00DE0CD9"/>
    <w:rsid w:val="00DE1556"/>
    <w:rsid w:val="00DE2595"/>
    <w:rsid w:val="00DE2B91"/>
    <w:rsid w:val="00DE3BD9"/>
    <w:rsid w:val="00DE3BE2"/>
    <w:rsid w:val="00DE41A8"/>
    <w:rsid w:val="00DE4709"/>
    <w:rsid w:val="00DE5FD1"/>
    <w:rsid w:val="00DE6112"/>
    <w:rsid w:val="00DE6172"/>
    <w:rsid w:val="00DE6281"/>
    <w:rsid w:val="00DE6C8B"/>
    <w:rsid w:val="00DE79B0"/>
    <w:rsid w:val="00DE7EB6"/>
    <w:rsid w:val="00DE7F53"/>
    <w:rsid w:val="00DF093D"/>
    <w:rsid w:val="00DF2846"/>
    <w:rsid w:val="00DF3191"/>
    <w:rsid w:val="00DF5200"/>
    <w:rsid w:val="00DF5443"/>
    <w:rsid w:val="00DF644F"/>
    <w:rsid w:val="00DF7137"/>
    <w:rsid w:val="00DF775F"/>
    <w:rsid w:val="00DF7951"/>
    <w:rsid w:val="00E00D6C"/>
    <w:rsid w:val="00E0223D"/>
    <w:rsid w:val="00E023B1"/>
    <w:rsid w:val="00E02C29"/>
    <w:rsid w:val="00E038F6"/>
    <w:rsid w:val="00E03E67"/>
    <w:rsid w:val="00E050B8"/>
    <w:rsid w:val="00E0558E"/>
    <w:rsid w:val="00E057DF"/>
    <w:rsid w:val="00E05AEF"/>
    <w:rsid w:val="00E06F76"/>
    <w:rsid w:val="00E07E3E"/>
    <w:rsid w:val="00E107B4"/>
    <w:rsid w:val="00E10D3A"/>
    <w:rsid w:val="00E117EB"/>
    <w:rsid w:val="00E11B59"/>
    <w:rsid w:val="00E11FE2"/>
    <w:rsid w:val="00E125B5"/>
    <w:rsid w:val="00E12B24"/>
    <w:rsid w:val="00E1328F"/>
    <w:rsid w:val="00E1369C"/>
    <w:rsid w:val="00E139E0"/>
    <w:rsid w:val="00E13F3C"/>
    <w:rsid w:val="00E14316"/>
    <w:rsid w:val="00E14458"/>
    <w:rsid w:val="00E144A0"/>
    <w:rsid w:val="00E144D3"/>
    <w:rsid w:val="00E1489A"/>
    <w:rsid w:val="00E1498F"/>
    <w:rsid w:val="00E16377"/>
    <w:rsid w:val="00E16878"/>
    <w:rsid w:val="00E169EB"/>
    <w:rsid w:val="00E16C81"/>
    <w:rsid w:val="00E175FA"/>
    <w:rsid w:val="00E20CB4"/>
    <w:rsid w:val="00E20FA1"/>
    <w:rsid w:val="00E2137E"/>
    <w:rsid w:val="00E2142F"/>
    <w:rsid w:val="00E2157F"/>
    <w:rsid w:val="00E217B7"/>
    <w:rsid w:val="00E218F9"/>
    <w:rsid w:val="00E2241B"/>
    <w:rsid w:val="00E22BED"/>
    <w:rsid w:val="00E22D13"/>
    <w:rsid w:val="00E22E89"/>
    <w:rsid w:val="00E23CD0"/>
    <w:rsid w:val="00E24475"/>
    <w:rsid w:val="00E244C9"/>
    <w:rsid w:val="00E2476A"/>
    <w:rsid w:val="00E24A4F"/>
    <w:rsid w:val="00E24DE8"/>
    <w:rsid w:val="00E255B9"/>
    <w:rsid w:val="00E2590A"/>
    <w:rsid w:val="00E25B54"/>
    <w:rsid w:val="00E25B85"/>
    <w:rsid w:val="00E261D4"/>
    <w:rsid w:val="00E26F4A"/>
    <w:rsid w:val="00E2755F"/>
    <w:rsid w:val="00E27609"/>
    <w:rsid w:val="00E27D24"/>
    <w:rsid w:val="00E30A59"/>
    <w:rsid w:val="00E31F19"/>
    <w:rsid w:val="00E35E46"/>
    <w:rsid w:val="00E35F5E"/>
    <w:rsid w:val="00E369E9"/>
    <w:rsid w:val="00E369FF"/>
    <w:rsid w:val="00E36B4A"/>
    <w:rsid w:val="00E3744D"/>
    <w:rsid w:val="00E377C0"/>
    <w:rsid w:val="00E37F8B"/>
    <w:rsid w:val="00E40932"/>
    <w:rsid w:val="00E409C9"/>
    <w:rsid w:val="00E40A55"/>
    <w:rsid w:val="00E40C9A"/>
    <w:rsid w:val="00E41C84"/>
    <w:rsid w:val="00E43491"/>
    <w:rsid w:val="00E435EF"/>
    <w:rsid w:val="00E44681"/>
    <w:rsid w:val="00E44ECD"/>
    <w:rsid w:val="00E45812"/>
    <w:rsid w:val="00E46115"/>
    <w:rsid w:val="00E46777"/>
    <w:rsid w:val="00E46EEC"/>
    <w:rsid w:val="00E47157"/>
    <w:rsid w:val="00E503E0"/>
    <w:rsid w:val="00E51184"/>
    <w:rsid w:val="00E511A0"/>
    <w:rsid w:val="00E511B1"/>
    <w:rsid w:val="00E51B4A"/>
    <w:rsid w:val="00E51B8F"/>
    <w:rsid w:val="00E52A8B"/>
    <w:rsid w:val="00E52B01"/>
    <w:rsid w:val="00E53831"/>
    <w:rsid w:val="00E541D7"/>
    <w:rsid w:val="00E5433F"/>
    <w:rsid w:val="00E54DCB"/>
    <w:rsid w:val="00E55090"/>
    <w:rsid w:val="00E55874"/>
    <w:rsid w:val="00E563B5"/>
    <w:rsid w:val="00E56ECD"/>
    <w:rsid w:val="00E57723"/>
    <w:rsid w:val="00E57834"/>
    <w:rsid w:val="00E578E1"/>
    <w:rsid w:val="00E60919"/>
    <w:rsid w:val="00E625EB"/>
    <w:rsid w:val="00E627D8"/>
    <w:rsid w:val="00E62CE6"/>
    <w:rsid w:val="00E62E21"/>
    <w:rsid w:val="00E62F4F"/>
    <w:rsid w:val="00E63261"/>
    <w:rsid w:val="00E64916"/>
    <w:rsid w:val="00E64E3D"/>
    <w:rsid w:val="00E6700E"/>
    <w:rsid w:val="00E67266"/>
    <w:rsid w:val="00E673D3"/>
    <w:rsid w:val="00E675A7"/>
    <w:rsid w:val="00E67E4A"/>
    <w:rsid w:val="00E70A52"/>
    <w:rsid w:val="00E712E3"/>
    <w:rsid w:val="00E73624"/>
    <w:rsid w:val="00E7370B"/>
    <w:rsid w:val="00E73AC0"/>
    <w:rsid w:val="00E752CA"/>
    <w:rsid w:val="00E758FA"/>
    <w:rsid w:val="00E75BB4"/>
    <w:rsid w:val="00E75BC3"/>
    <w:rsid w:val="00E760DD"/>
    <w:rsid w:val="00E7669A"/>
    <w:rsid w:val="00E76A4B"/>
    <w:rsid w:val="00E76D5F"/>
    <w:rsid w:val="00E801C8"/>
    <w:rsid w:val="00E8063F"/>
    <w:rsid w:val="00E80980"/>
    <w:rsid w:val="00E81AE4"/>
    <w:rsid w:val="00E81F59"/>
    <w:rsid w:val="00E82FC6"/>
    <w:rsid w:val="00E83584"/>
    <w:rsid w:val="00E850B6"/>
    <w:rsid w:val="00E85131"/>
    <w:rsid w:val="00E8522F"/>
    <w:rsid w:val="00E86CC6"/>
    <w:rsid w:val="00E872AA"/>
    <w:rsid w:val="00E87597"/>
    <w:rsid w:val="00E87D77"/>
    <w:rsid w:val="00E87F3B"/>
    <w:rsid w:val="00E909E5"/>
    <w:rsid w:val="00E90E3C"/>
    <w:rsid w:val="00E90F17"/>
    <w:rsid w:val="00E91AC0"/>
    <w:rsid w:val="00E91B1C"/>
    <w:rsid w:val="00E91DEC"/>
    <w:rsid w:val="00E924C9"/>
    <w:rsid w:val="00E924CB"/>
    <w:rsid w:val="00E9269C"/>
    <w:rsid w:val="00E92C1D"/>
    <w:rsid w:val="00E92E68"/>
    <w:rsid w:val="00E93099"/>
    <w:rsid w:val="00E94075"/>
    <w:rsid w:val="00E95476"/>
    <w:rsid w:val="00E97A45"/>
    <w:rsid w:val="00EA04A6"/>
    <w:rsid w:val="00EA0B5F"/>
    <w:rsid w:val="00EA1042"/>
    <w:rsid w:val="00EA2C8E"/>
    <w:rsid w:val="00EA3BAB"/>
    <w:rsid w:val="00EA4C04"/>
    <w:rsid w:val="00EA500F"/>
    <w:rsid w:val="00EA585B"/>
    <w:rsid w:val="00EA618D"/>
    <w:rsid w:val="00EA6872"/>
    <w:rsid w:val="00EA7A40"/>
    <w:rsid w:val="00EB0958"/>
    <w:rsid w:val="00EB153D"/>
    <w:rsid w:val="00EB18F3"/>
    <w:rsid w:val="00EB2278"/>
    <w:rsid w:val="00EB2543"/>
    <w:rsid w:val="00EB2F0C"/>
    <w:rsid w:val="00EB3412"/>
    <w:rsid w:val="00EB3567"/>
    <w:rsid w:val="00EB3CB0"/>
    <w:rsid w:val="00EB4830"/>
    <w:rsid w:val="00EB4C1C"/>
    <w:rsid w:val="00EB5140"/>
    <w:rsid w:val="00EB63A6"/>
    <w:rsid w:val="00EB6763"/>
    <w:rsid w:val="00EB69E0"/>
    <w:rsid w:val="00EB6A86"/>
    <w:rsid w:val="00EB6A88"/>
    <w:rsid w:val="00EB6A94"/>
    <w:rsid w:val="00EB718C"/>
    <w:rsid w:val="00EB756A"/>
    <w:rsid w:val="00EB7765"/>
    <w:rsid w:val="00EB7856"/>
    <w:rsid w:val="00EC0149"/>
    <w:rsid w:val="00EC0E1B"/>
    <w:rsid w:val="00EC10C8"/>
    <w:rsid w:val="00EC1453"/>
    <w:rsid w:val="00EC1CD9"/>
    <w:rsid w:val="00EC2016"/>
    <w:rsid w:val="00EC306A"/>
    <w:rsid w:val="00EC31A8"/>
    <w:rsid w:val="00EC325D"/>
    <w:rsid w:val="00EC378F"/>
    <w:rsid w:val="00EC4459"/>
    <w:rsid w:val="00EC49E4"/>
    <w:rsid w:val="00EC527D"/>
    <w:rsid w:val="00EC7C10"/>
    <w:rsid w:val="00ED0156"/>
    <w:rsid w:val="00ED050C"/>
    <w:rsid w:val="00ED1900"/>
    <w:rsid w:val="00ED1F8D"/>
    <w:rsid w:val="00ED2BE1"/>
    <w:rsid w:val="00ED35AA"/>
    <w:rsid w:val="00ED44D5"/>
    <w:rsid w:val="00ED4675"/>
    <w:rsid w:val="00ED4BD0"/>
    <w:rsid w:val="00ED4D96"/>
    <w:rsid w:val="00ED537B"/>
    <w:rsid w:val="00ED5A00"/>
    <w:rsid w:val="00ED6192"/>
    <w:rsid w:val="00ED6B21"/>
    <w:rsid w:val="00ED7433"/>
    <w:rsid w:val="00ED7541"/>
    <w:rsid w:val="00ED79EB"/>
    <w:rsid w:val="00ED7CB4"/>
    <w:rsid w:val="00EE333B"/>
    <w:rsid w:val="00EE453D"/>
    <w:rsid w:val="00EE47E1"/>
    <w:rsid w:val="00EE4810"/>
    <w:rsid w:val="00EE51C9"/>
    <w:rsid w:val="00EE5822"/>
    <w:rsid w:val="00EE5F30"/>
    <w:rsid w:val="00EE65E0"/>
    <w:rsid w:val="00EE75EB"/>
    <w:rsid w:val="00EF03E0"/>
    <w:rsid w:val="00EF0846"/>
    <w:rsid w:val="00EF0EEE"/>
    <w:rsid w:val="00EF10A6"/>
    <w:rsid w:val="00EF17EE"/>
    <w:rsid w:val="00EF2AC7"/>
    <w:rsid w:val="00EF2C9B"/>
    <w:rsid w:val="00EF37B8"/>
    <w:rsid w:val="00EF3D77"/>
    <w:rsid w:val="00EF406D"/>
    <w:rsid w:val="00EF433D"/>
    <w:rsid w:val="00EF6539"/>
    <w:rsid w:val="00EF6DAE"/>
    <w:rsid w:val="00EF70CA"/>
    <w:rsid w:val="00EF73BC"/>
    <w:rsid w:val="00F00534"/>
    <w:rsid w:val="00F02558"/>
    <w:rsid w:val="00F02856"/>
    <w:rsid w:val="00F02D11"/>
    <w:rsid w:val="00F0327D"/>
    <w:rsid w:val="00F047A8"/>
    <w:rsid w:val="00F04C9D"/>
    <w:rsid w:val="00F0562E"/>
    <w:rsid w:val="00F05760"/>
    <w:rsid w:val="00F05C5C"/>
    <w:rsid w:val="00F05D87"/>
    <w:rsid w:val="00F06231"/>
    <w:rsid w:val="00F06938"/>
    <w:rsid w:val="00F06E96"/>
    <w:rsid w:val="00F10A2E"/>
    <w:rsid w:val="00F11888"/>
    <w:rsid w:val="00F123B3"/>
    <w:rsid w:val="00F1417C"/>
    <w:rsid w:val="00F153F1"/>
    <w:rsid w:val="00F1647D"/>
    <w:rsid w:val="00F1778B"/>
    <w:rsid w:val="00F20480"/>
    <w:rsid w:val="00F21FF5"/>
    <w:rsid w:val="00F2277D"/>
    <w:rsid w:val="00F227B8"/>
    <w:rsid w:val="00F22A62"/>
    <w:rsid w:val="00F22F4D"/>
    <w:rsid w:val="00F245D3"/>
    <w:rsid w:val="00F248FA"/>
    <w:rsid w:val="00F2507E"/>
    <w:rsid w:val="00F255C2"/>
    <w:rsid w:val="00F2562F"/>
    <w:rsid w:val="00F25797"/>
    <w:rsid w:val="00F265CE"/>
    <w:rsid w:val="00F27E97"/>
    <w:rsid w:val="00F3121F"/>
    <w:rsid w:val="00F31D32"/>
    <w:rsid w:val="00F31E9F"/>
    <w:rsid w:val="00F32872"/>
    <w:rsid w:val="00F32884"/>
    <w:rsid w:val="00F34757"/>
    <w:rsid w:val="00F352F1"/>
    <w:rsid w:val="00F353E7"/>
    <w:rsid w:val="00F35CC6"/>
    <w:rsid w:val="00F35D1D"/>
    <w:rsid w:val="00F36185"/>
    <w:rsid w:val="00F367DF"/>
    <w:rsid w:val="00F4090B"/>
    <w:rsid w:val="00F40B9C"/>
    <w:rsid w:val="00F41572"/>
    <w:rsid w:val="00F416E2"/>
    <w:rsid w:val="00F428B5"/>
    <w:rsid w:val="00F43EEE"/>
    <w:rsid w:val="00F4506B"/>
    <w:rsid w:val="00F45340"/>
    <w:rsid w:val="00F453FB"/>
    <w:rsid w:val="00F453FC"/>
    <w:rsid w:val="00F4544E"/>
    <w:rsid w:val="00F4585F"/>
    <w:rsid w:val="00F45DB6"/>
    <w:rsid w:val="00F45E79"/>
    <w:rsid w:val="00F45EA6"/>
    <w:rsid w:val="00F469C0"/>
    <w:rsid w:val="00F47430"/>
    <w:rsid w:val="00F50BC5"/>
    <w:rsid w:val="00F50C6C"/>
    <w:rsid w:val="00F50E92"/>
    <w:rsid w:val="00F50E94"/>
    <w:rsid w:val="00F51965"/>
    <w:rsid w:val="00F51A98"/>
    <w:rsid w:val="00F53CA4"/>
    <w:rsid w:val="00F53F1F"/>
    <w:rsid w:val="00F544A1"/>
    <w:rsid w:val="00F54A36"/>
    <w:rsid w:val="00F54CBD"/>
    <w:rsid w:val="00F54D17"/>
    <w:rsid w:val="00F55146"/>
    <w:rsid w:val="00F551D1"/>
    <w:rsid w:val="00F55955"/>
    <w:rsid w:val="00F55999"/>
    <w:rsid w:val="00F575F6"/>
    <w:rsid w:val="00F57A04"/>
    <w:rsid w:val="00F6134D"/>
    <w:rsid w:val="00F61AA0"/>
    <w:rsid w:val="00F61E66"/>
    <w:rsid w:val="00F62D80"/>
    <w:rsid w:val="00F6426F"/>
    <w:rsid w:val="00F64EC6"/>
    <w:rsid w:val="00F651A7"/>
    <w:rsid w:val="00F65855"/>
    <w:rsid w:val="00F66576"/>
    <w:rsid w:val="00F66E8B"/>
    <w:rsid w:val="00F67000"/>
    <w:rsid w:val="00F67568"/>
    <w:rsid w:val="00F705C0"/>
    <w:rsid w:val="00F7070A"/>
    <w:rsid w:val="00F70A4C"/>
    <w:rsid w:val="00F72940"/>
    <w:rsid w:val="00F72A96"/>
    <w:rsid w:val="00F73BAB"/>
    <w:rsid w:val="00F7633A"/>
    <w:rsid w:val="00F76548"/>
    <w:rsid w:val="00F76823"/>
    <w:rsid w:val="00F76DC9"/>
    <w:rsid w:val="00F77087"/>
    <w:rsid w:val="00F77D68"/>
    <w:rsid w:val="00F77F29"/>
    <w:rsid w:val="00F80BC8"/>
    <w:rsid w:val="00F8136F"/>
    <w:rsid w:val="00F8169C"/>
    <w:rsid w:val="00F81723"/>
    <w:rsid w:val="00F81F4F"/>
    <w:rsid w:val="00F825BF"/>
    <w:rsid w:val="00F82F12"/>
    <w:rsid w:val="00F83CB5"/>
    <w:rsid w:val="00F862F1"/>
    <w:rsid w:val="00F86A19"/>
    <w:rsid w:val="00F86EEB"/>
    <w:rsid w:val="00F9075A"/>
    <w:rsid w:val="00F91352"/>
    <w:rsid w:val="00F9190C"/>
    <w:rsid w:val="00F91F6E"/>
    <w:rsid w:val="00F922AA"/>
    <w:rsid w:val="00F92574"/>
    <w:rsid w:val="00F93B38"/>
    <w:rsid w:val="00F9434A"/>
    <w:rsid w:val="00F944FE"/>
    <w:rsid w:val="00F949E8"/>
    <w:rsid w:val="00F94B92"/>
    <w:rsid w:val="00F951B2"/>
    <w:rsid w:val="00F9679C"/>
    <w:rsid w:val="00F96FD1"/>
    <w:rsid w:val="00F97762"/>
    <w:rsid w:val="00F977BC"/>
    <w:rsid w:val="00F97EAA"/>
    <w:rsid w:val="00FA02BF"/>
    <w:rsid w:val="00FA15A7"/>
    <w:rsid w:val="00FA1AEC"/>
    <w:rsid w:val="00FA2102"/>
    <w:rsid w:val="00FA25F4"/>
    <w:rsid w:val="00FA4256"/>
    <w:rsid w:val="00FA4311"/>
    <w:rsid w:val="00FA4AE4"/>
    <w:rsid w:val="00FA55A0"/>
    <w:rsid w:val="00FA586A"/>
    <w:rsid w:val="00FA6440"/>
    <w:rsid w:val="00FA69B6"/>
    <w:rsid w:val="00FA6E3B"/>
    <w:rsid w:val="00FA7259"/>
    <w:rsid w:val="00FA758C"/>
    <w:rsid w:val="00FB1746"/>
    <w:rsid w:val="00FB306B"/>
    <w:rsid w:val="00FB3974"/>
    <w:rsid w:val="00FB3A25"/>
    <w:rsid w:val="00FB4907"/>
    <w:rsid w:val="00FB51E0"/>
    <w:rsid w:val="00FB5782"/>
    <w:rsid w:val="00FB61C9"/>
    <w:rsid w:val="00FB6753"/>
    <w:rsid w:val="00FB6DF3"/>
    <w:rsid w:val="00FB7326"/>
    <w:rsid w:val="00FB7AFE"/>
    <w:rsid w:val="00FB7D3F"/>
    <w:rsid w:val="00FB7EBC"/>
    <w:rsid w:val="00FC08B6"/>
    <w:rsid w:val="00FC10EC"/>
    <w:rsid w:val="00FC1457"/>
    <w:rsid w:val="00FC1EA6"/>
    <w:rsid w:val="00FC24DF"/>
    <w:rsid w:val="00FC26E9"/>
    <w:rsid w:val="00FC27DE"/>
    <w:rsid w:val="00FC2B9B"/>
    <w:rsid w:val="00FC3603"/>
    <w:rsid w:val="00FC39DB"/>
    <w:rsid w:val="00FC4879"/>
    <w:rsid w:val="00FC48CF"/>
    <w:rsid w:val="00FC4E3A"/>
    <w:rsid w:val="00FC54E3"/>
    <w:rsid w:val="00FC5FDF"/>
    <w:rsid w:val="00FC666A"/>
    <w:rsid w:val="00FC6D6B"/>
    <w:rsid w:val="00FC6E8F"/>
    <w:rsid w:val="00FC6FAB"/>
    <w:rsid w:val="00FC7768"/>
    <w:rsid w:val="00FD0C6A"/>
    <w:rsid w:val="00FD18A6"/>
    <w:rsid w:val="00FD2BF3"/>
    <w:rsid w:val="00FD2DA2"/>
    <w:rsid w:val="00FD2E89"/>
    <w:rsid w:val="00FD46BD"/>
    <w:rsid w:val="00FD4C14"/>
    <w:rsid w:val="00FD542A"/>
    <w:rsid w:val="00FD5675"/>
    <w:rsid w:val="00FD56A1"/>
    <w:rsid w:val="00FD5A58"/>
    <w:rsid w:val="00FD7222"/>
    <w:rsid w:val="00FD776B"/>
    <w:rsid w:val="00FD7FB1"/>
    <w:rsid w:val="00FE02D2"/>
    <w:rsid w:val="00FE1811"/>
    <w:rsid w:val="00FE1B12"/>
    <w:rsid w:val="00FE1C84"/>
    <w:rsid w:val="00FE1D45"/>
    <w:rsid w:val="00FE2363"/>
    <w:rsid w:val="00FE2625"/>
    <w:rsid w:val="00FE2DEC"/>
    <w:rsid w:val="00FE2F32"/>
    <w:rsid w:val="00FE332F"/>
    <w:rsid w:val="00FE4939"/>
    <w:rsid w:val="00FE5161"/>
    <w:rsid w:val="00FE519A"/>
    <w:rsid w:val="00FE5B61"/>
    <w:rsid w:val="00FE67ED"/>
    <w:rsid w:val="00FE794A"/>
    <w:rsid w:val="00FE7D14"/>
    <w:rsid w:val="00FE7F89"/>
    <w:rsid w:val="00FF07FE"/>
    <w:rsid w:val="00FF2C18"/>
    <w:rsid w:val="00FF36B5"/>
    <w:rsid w:val="00FF371F"/>
    <w:rsid w:val="00FF3D6D"/>
    <w:rsid w:val="00FF3ED6"/>
    <w:rsid w:val="00FF4366"/>
    <w:rsid w:val="00FF4941"/>
    <w:rsid w:val="00FF4D3A"/>
    <w:rsid w:val="00FF52FB"/>
    <w:rsid w:val="00FF5CB2"/>
    <w:rsid w:val="00FF6515"/>
    <w:rsid w:val="00FF6B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4C59D"/>
  <w14:defaultImageDpi w14:val="32767"/>
  <w15:chartTrackingRefBased/>
  <w15:docId w15:val="{7EE5BB68-32E2-406E-A743-FE3A159E8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A3473"/>
  </w:style>
  <w:style w:type="paragraph" w:styleId="Heading1">
    <w:name w:val="heading 1"/>
    <w:basedOn w:val="Normal"/>
    <w:next w:val="Normal"/>
    <w:link w:val="Heading1Char"/>
    <w:uiPriority w:val="9"/>
    <w:qFormat/>
    <w:rsid w:val="00AA3473"/>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AA3473"/>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AA3473"/>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AA3473"/>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AA3473"/>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AA3473"/>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AA347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A3473"/>
    <w:pPr>
      <w:keepNext/>
      <w:keepLines/>
      <w:spacing w:before="200" w:after="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AA347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3473"/>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semiHidden/>
    <w:rsid w:val="00AA3473"/>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semiHidden/>
    <w:rsid w:val="00AA3473"/>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AA34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AA3473"/>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AA3473"/>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AA34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A3473"/>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AA347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AA3473"/>
    <w:pPr>
      <w:spacing w:line="240" w:lineRule="auto"/>
    </w:pPr>
    <w:rPr>
      <w:b/>
      <w:bCs/>
      <w:color w:val="4472C4" w:themeColor="accent1"/>
      <w:sz w:val="18"/>
      <w:szCs w:val="18"/>
    </w:rPr>
  </w:style>
  <w:style w:type="paragraph" w:styleId="Title">
    <w:name w:val="Title"/>
    <w:basedOn w:val="Normal"/>
    <w:next w:val="Normal"/>
    <w:link w:val="TitleChar"/>
    <w:uiPriority w:val="10"/>
    <w:qFormat/>
    <w:rsid w:val="00AA3473"/>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A3473"/>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AA3473"/>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AA3473"/>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AA3473"/>
    <w:rPr>
      <w:b/>
      <w:bCs/>
    </w:rPr>
  </w:style>
  <w:style w:type="character" w:styleId="Emphasis">
    <w:name w:val="Emphasis"/>
    <w:basedOn w:val="DefaultParagraphFont"/>
    <w:uiPriority w:val="20"/>
    <w:qFormat/>
    <w:rsid w:val="00AA3473"/>
    <w:rPr>
      <w:i/>
      <w:iCs/>
    </w:rPr>
  </w:style>
  <w:style w:type="paragraph" w:styleId="NoSpacing">
    <w:name w:val="No Spacing"/>
    <w:uiPriority w:val="1"/>
    <w:qFormat/>
    <w:rsid w:val="00AA3473"/>
    <w:pPr>
      <w:spacing w:after="0" w:line="240" w:lineRule="auto"/>
    </w:pPr>
  </w:style>
  <w:style w:type="paragraph" w:styleId="ListParagraph">
    <w:name w:val="List Paragraph"/>
    <w:basedOn w:val="Normal"/>
    <w:uiPriority w:val="34"/>
    <w:qFormat/>
    <w:rsid w:val="00AA3473"/>
    <w:pPr>
      <w:ind w:left="720"/>
      <w:contextualSpacing/>
    </w:pPr>
  </w:style>
  <w:style w:type="paragraph" w:styleId="Quote">
    <w:name w:val="Quote"/>
    <w:basedOn w:val="Normal"/>
    <w:next w:val="Normal"/>
    <w:link w:val="QuoteChar"/>
    <w:uiPriority w:val="29"/>
    <w:qFormat/>
    <w:rsid w:val="00AA3473"/>
    <w:rPr>
      <w:i/>
      <w:iCs/>
      <w:color w:val="000000" w:themeColor="text1"/>
    </w:rPr>
  </w:style>
  <w:style w:type="character" w:customStyle="1" w:styleId="QuoteChar">
    <w:name w:val="Quote Char"/>
    <w:basedOn w:val="DefaultParagraphFont"/>
    <w:link w:val="Quote"/>
    <w:uiPriority w:val="29"/>
    <w:rsid w:val="00AA3473"/>
    <w:rPr>
      <w:i/>
      <w:iCs/>
      <w:color w:val="000000" w:themeColor="text1"/>
    </w:rPr>
  </w:style>
  <w:style w:type="paragraph" w:styleId="IntenseQuote">
    <w:name w:val="Intense Quote"/>
    <w:basedOn w:val="Normal"/>
    <w:next w:val="Normal"/>
    <w:link w:val="IntenseQuoteChar"/>
    <w:uiPriority w:val="30"/>
    <w:qFormat/>
    <w:rsid w:val="00AA3473"/>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AA3473"/>
    <w:rPr>
      <w:b/>
      <w:bCs/>
      <w:i/>
      <w:iCs/>
      <w:color w:val="4472C4" w:themeColor="accent1"/>
    </w:rPr>
  </w:style>
  <w:style w:type="character" w:styleId="SubtleEmphasis">
    <w:name w:val="Subtle Emphasis"/>
    <w:basedOn w:val="DefaultParagraphFont"/>
    <w:uiPriority w:val="19"/>
    <w:qFormat/>
    <w:rsid w:val="00AA3473"/>
    <w:rPr>
      <w:i/>
      <w:iCs/>
      <w:color w:val="808080" w:themeColor="text1" w:themeTint="7F"/>
    </w:rPr>
  </w:style>
  <w:style w:type="character" w:styleId="IntenseEmphasis">
    <w:name w:val="Intense Emphasis"/>
    <w:basedOn w:val="DefaultParagraphFont"/>
    <w:uiPriority w:val="21"/>
    <w:qFormat/>
    <w:rsid w:val="00AA3473"/>
    <w:rPr>
      <w:b/>
      <w:bCs/>
      <w:i/>
      <w:iCs/>
      <w:color w:val="4472C4" w:themeColor="accent1"/>
    </w:rPr>
  </w:style>
  <w:style w:type="character" w:styleId="SubtleReference">
    <w:name w:val="Subtle Reference"/>
    <w:basedOn w:val="DefaultParagraphFont"/>
    <w:uiPriority w:val="31"/>
    <w:qFormat/>
    <w:rsid w:val="00AA3473"/>
    <w:rPr>
      <w:smallCaps/>
      <w:color w:val="ED7D31" w:themeColor="accent2"/>
      <w:u w:val="single"/>
    </w:rPr>
  </w:style>
  <w:style w:type="character" w:styleId="IntenseReference">
    <w:name w:val="Intense Reference"/>
    <w:basedOn w:val="DefaultParagraphFont"/>
    <w:uiPriority w:val="32"/>
    <w:qFormat/>
    <w:rsid w:val="00AA3473"/>
    <w:rPr>
      <w:b/>
      <w:bCs/>
      <w:smallCaps/>
      <w:color w:val="ED7D31" w:themeColor="accent2"/>
      <w:spacing w:val="5"/>
      <w:u w:val="single"/>
    </w:rPr>
  </w:style>
  <w:style w:type="character" w:styleId="BookTitle">
    <w:name w:val="Book Title"/>
    <w:basedOn w:val="DefaultParagraphFont"/>
    <w:uiPriority w:val="33"/>
    <w:qFormat/>
    <w:rsid w:val="00AA3473"/>
    <w:rPr>
      <w:b/>
      <w:bCs/>
      <w:smallCaps/>
      <w:spacing w:val="5"/>
    </w:rPr>
  </w:style>
  <w:style w:type="paragraph" w:styleId="TOCHeading">
    <w:name w:val="TOC Heading"/>
    <w:basedOn w:val="Heading1"/>
    <w:next w:val="Normal"/>
    <w:uiPriority w:val="39"/>
    <w:semiHidden/>
    <w:unhideWhenUsed/>
    <w:qFormat/>
    <w:rsid w:val="00AA3473"/>
    <w:pPr>
      <w:outlineLvl w:val="9"/>
    </w:pPr>
  </w:style>
  <w:style w:type="paragraph" w:styleId="Header">
    <w:name w:val="header"/>
    <w:basedOn w:val="Normal"/>
    <w:link w:val="HeaderChar"/>
    <w:uiPriority w:val="99"/>
    <w:unhideWhenUsed/>
    <w:rsid w:val="00123C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3C15"/>
  </w:style>
  <w:style w:type="paragraph" w:styleId="Footer">
    <w:name w:val="footer"/>
    <w:basedOn w:val="Normal"/>
    <w:link w:val="FooterChar"/>
    <w:uiPriority w:val="99"/>
    <w:unhideWhenUsed/>
    <w:rsid w:val="00123C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3C15"/>
  </w:style>
  <w:style w:type="character" w:styleId="PageNumber">
    <w:name w:val="page number"/>
    <w:basedOn w:val="DefaultParagraphFont"/>
    <w:uiPriority w:val="99"/>
    <w:semiHidden/>
    <w:unhideWhenUsed/>
    <w:rsid w:val="00123C15"/>
  </w:style>
  <w:style w:type="table" w:styleId="TableGrid">
    <w:name w:val="Table Grid"/>
    <w:basedOn w:val="TableNormal"/>
    <w:uiPriority w:val="39"/>
    <w:rsid w:val="00CF1B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D46146"/>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D46146"/>
    <w:pPr>
      <w:spacing w:line="480" w:lineRule="auto"/>
    </w:pPr>
    <w:rPr>
      <w:rFonts w:ascii="Times New Roman" w:hAnsi="Times New Roman" w:cs="Times New Roman"/>
      <w:sz w:val="24"/>
      <w:lang w:val="en-US"/>
    </w:rPr>
  </w:style>
  <w:style w:type="character" w:styleId="Hyperlink">
    <w:name w:val="Hyperlink"/>
    <w:basedOn w:val="DefaultParagraphFont"/>
    <w:uiPriority w:val="99"/>
    <w:unhideWhenUsed/>
    <w:rsid w:val="00D46146"/>
    <w:rPr>
      <w:color w:val="0563C1" w:themeColor="hyperlink"/>
      <w:u w:val="single"/>
    </w:rPr>
  </w:style>
  <w:style w:type="character" w:styleId="CommentReference">
    <w:name w:val="annotation reference"/>
    <w:basedOn w:val="DefaultParagraphFont"/>
    <w:uiPriority w:val="99"/>
    <w:semiHidden/>
    <w:unhideWhenUsed/>
    <w:rsid w:val="002B5F40"/>
    <w:rPr>
      <w:sz w:val="18"/>
      <w:szCs w:val="18"/>
    </w:rPr>
  </w:style>
  <w:style w:type="paragraph" w:styleId="CommentText">
    <w:name w:val="annotation text"/>
    <w:basedOn w:val="Normal"/>
    <w:link w:val="CommentTextChar"/>
    <w:uiPriority w:val="99"/>
    <w:semiHidden/>
    <w:unhideWhenUsed/>
    <w:rsid w:val="002B5F40"/>
    <w:pPr>
      <w:spacing w:line="240" w:lineRule="auto"/>
    </w:pPr>
    <w:rPr>
      <w:sz w:val="24"/>
      <w:szCs w:val="24"/>
    </w:rPr>
  </w:style>
  <w:style w:type="character" w:customStyle="1" w:styleId="CommentTextChar">
    <w:name w:val="Comment Text Char"/>
    <w:basedOn w:val="DefaultParagraphFont"/>
    <w:link w:val="CommentText"/>
    <w:uiPriority w:val="99"/>
    <w:semiHidden/>
    <w:rsid w:val="002B5F40"/>
    <w:rPr>
      <w:sz w:val="24"/>
      <w:szCs w:val="24"/>
    </w:rPr>
  </w:style>
  <w:style w:type="paragraph" w:styleId="CommentSubject">
    <w:name w:val="annotation subject"/>
    <w:basedOn w:val="CommentText"/>
    <w:next w:val="CommentText"/>
    <w:link w:val="CommentSubjectChar"/>
    <w:uiPriority w:val="99"/>
    <w:semiHidden/>
    <w:unhideWhenUsed/>
    <w:rsid w:val="002B5F40"/>
    <w:rPr>
      <w:b/>
      <w:bCs/>
      <w:sz w:val="20"/>
      <w:szCs w:val="20"/>
    </w:rPr>
  </w:style>
  <w:style w:type="character" w:customStyle="1" w:styleId="CommentSubjectChar">
    <w:name w:val="Comment Subject Char"/>
    <w:basedOn w:val="CommentTextChar"/>
    <w:link w:val="CommentSubject"/>
    <w:uiPriority w:val="99"/>
    <w:semiHidden/>
    <w:rsid w:val="002B5F40"/>
    <w:rPr>
      <w:b/>
      <w:bCs/>
      <w:sz w:val="20"/>
      <w:szCs w:val="20"/>
    </w:rPr>
  </w:style>
  <w:style w:type="paragraph" w:styleId="BalloonText">
    <w:name w:val="Balloon Text"/>
    <w:basedOn w:val="Normal"/>
    <w:link w:val="BalloonTextChar"/>
    <w:uiPriority w:val="99"/>
    <w:semiHidden/>
    <w:unhideWhenUsed/>
    <w:rsid w:val="002B5F4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B5F40"/>
    <w:rPr>
      <w:rFonts w:ascii="Times New Roman" w:hAnsi="Times New Roman" w:cs="Times New Roman"/>
      <w:sz w:val="18"/>
      <w:szCs w:val="18"/>
    </w:rPr>
  </w:style>
  <w:style w:type="paragraph" w:styleId="Revision">
    <w:name w:val="Revision"/>
    <w:hidden/>
    <w:uiPriority w:val="99"/>
    <w:semiHidden/>
    <w:rsid w:val="001F6A46"/>
    <w:pPr>
      <w:spacing w:after="0" w:line="240" w:lineRule="auto"/>
    </w:pPr>
  </w:style>
  <w:style w:type="paragraph" w:styleId="PlainText">
    <w:name w:val="Plain Text"/>
    <w:basedOn w:val="Normal"/>
    <w:link w:val="PlainTextChar"/>
    <w:uiPriority w:val="99"/>
    <w:unhideWhenUsed/>
    <w:rsid w:val="001B5881"/>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1B5881"/>
    <w:rPr>
      <w:rFonts w:ascii="Consolas" w:eastAsia="Calibri" w:hAnsi="Consolas" w:cs="Times New Roman"/>
      <w:sz w:val="21"/>
      <w:szCs w:val="21"/>
    </w:rPr>
  </w:style>
  <w:style w:type="paragraph" w:customStyle="1" w:styleId="Default">
    <w:name w:val="Default"/>
    <w:uiPriority w:val="99"/>
    <w:rsid w:val="001B5881"/>
    <w:pPr>
      <w:pBdr>
        <w:top w:val="none" w:sz="96" w:space="31" w:color="FFFFFF" w:frame="1"/>
        <w:left w:val="none" w:sz="96" w:space="31" w:color="FFFFFF" w:frame="1"/>
        <w:bottom w:val="none" w:sz="96" w:space="31" w:color="FFFFFF" w:frame="1"/>
        <w:right w:val="none" w:sz="96" w:space="31" w:color="FFFFFF" w:frame="1"/>
        <w:bar w:val="none" w:sz="0" w:color="000000"/>
      </w:pBdr>
      <w:spacing w:after="0" w:line="240" w:lineRule="auto"/>
    </w:pPr>
    <w:rPr>
      <w:rFonts w:ascii="Helvetica" w:eastAsia="Arial Unicode MS" w:hAnsi="Arial Unicode MS" w:cs="Helvetica"/>
      <w:color w:val="000000"/>
      <w:lang w:val="en-US"/>
    </w:rPr>
  </w:style>
  <w:style w:type="character" w:styleId="UnresolvedMention">
    <w:name w:val="Unresolved Mention"/>
    <w:basedOn w:val="DefaultParagraphFont"/>
    <w:uiPriority w:val="99"/>
    <w:rsid w:val="00DA5F8E"/>
    <w:rPr>
      <w:color w:val="808080"/>
      <w:shd w:val="clear" w:color="auto" w:fill="E6E6E6"/>
    </w:rPr>
  </w:style>
  <w:style w:type="character" w:styleId="FollowedHyperlink">
    <w:name w:val="FollowedHyperlink"/>
    <w:basedOn w:val="DefaultParagraphFont"/>
    <w:uiPriority w:val="99"/>
    <w:semiHidden/>
    <w:unhideWhenUsed/>
    <w:rsid w:val="0030085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888748">
      <w:bodyDiv w:val="1"/>
      <w:marLeft w:val="0"/>
      <w:marRight w:val="0"/>
      <w:marTop w:val="0"/>
      <w:marBottom w:val="0"/>
      <w:divBdr>
        <w:top w:val="none" w:sz="0" w:space="0" w:color="auto"/>
        <w:left w:val="none" w:sz="0" w:space="0" w:color="auto"/>
        <w:bottom w:val="none" w:sz="0" w:space="0" w:color="auto"/>
        <w:right w:val="none" w:sz="0" w:space="0" w:color="auto"/>
      </w:divBdr>
    </w:div>
    <w:div w:id="303316090">
      <w:bodyDiv w:val="1"/>
      <w:marLeft w:val="0"/>
      <w:marRight w:val="0"/>
      <w:marTop w:val="0"/>
      <w:marBottom w:val="0"/>
      <w:divBdr>
        <w:top w:val="none" w:sz="0" w:space="0" w:color="auto"/>
        <w:left w:val="none" w:sz="0" w:space="0" w:color="auto"/>
        <w:bottom w:val="none" w:sz="0" w:space="0" w:color="auto"/>
        <w:right w:val="none" w:sz="0" w:space="0" w:color="auto"/>
      </w:divBdr>
      <w:divsChild>
        <w:div w:id="107043480">
          <w:marLeft w:val="1800"/>
          <w:marRight w:val="0"/>
          <w:marTop w:val="58"/>
          <w:marBottom w:val="0"/>
          <w:divBdr>
            <w:top w:val="none" w:sz="0" w:space="0" w:color="auto"/>
            <w:left w:val="none" w:sz="0" w:space="0" w:color="auto"/>
            <w:bottom w:val="none" w:sz="0" w:space="0" w:color="auto"/>
            <w:right w:val="none" w:sz="0" w:space="0" w:color="auto"/>
          </w:divBdr>
        </w:div>
        <w:div w:id="147675946">
          <w:marLeft w:val="1800"/>
          <w:marRight w:val="0"/>
          <w:marTop w:val="58"/>
          <w:marBottom w:val="0"/>
          <w:divBdr>
            <w:top w:val="none" w:sz="0" w:space="0" w:color="auto"/>
            <w:left w:val="none" w:sz="0" w:space="0" w:color="auto"/>
            <w:bottom w:val="none" w:sz="0" w:space="0" w:color="auto"/>
            <w:right w:val="none" w:sz="0" w:space="0" w:color="auto"/>
          </w:divBdr>
        </w:div>
        <w:div w:id="526143038">
          <w:marLeft w:val="1800"/>
          <w:marRight w:val="0"/>
          <w:marTop w:val="58"/>
          <w:marBottom w:val="0"/>
          <w:divBdr>
            <w:top w:val="none" w:sz="0" w:space="0" w:color="auto"/>
            <w:left w:val="none" w:sz="0" w:space="0" w:color="auto"/>
            <w:bottom w:val="none" w:sz="0" w:space="0" w:color="auto"/>
            <w:right w:val="none" w:sz="0" w:space="0" w:color="auto"/>
          </w:divBdr>
        </w:div>
        <w:div w:id="569078166">
          <w:marLeft w:val="1800"/>
          <w:marRight w:val="0"/>
          <w:marTop w:val="58"/>
          <w:marBottom w:val="0"/>
          <w:divBdr>
            <w:top w:val="none" w:sz="0" w:space="0" w:color="auto"/>
            <w:left w:val="none" w:sz="0" w:space="0" w:color="auto"/>
            <w:bottom w:val="none" w:sz="0" w:space="0" w:color="auto"/>
            <w:right w:val="none" w:sz="0" w:space="0" w:color="auto"/>
          </w:divBdr>
        </w:div>
        <w:div w:id="716586106">
          <w:marLeft w:val="1800"/>
          <w:marRight w:val="0"/>
          <w:marTop w:val="58"/>
          <w:marBottom w:val="0"/>
          <w:divBdr>
            <w:top w:val="none" w:sz="0" w:space="0" w:color="auto"/>
            <w:left w:val="none" w:sz="0" w:space="0" w:color="auto"/>
            <w:bottom w:val="none" w:sz="0" w:space="0" w:color="auto"/>
            <w:right w:val="none" w:sz="0" w:space="0" w:color="auto"/>
          </w:divBdr>
        </w:div>
        <w:div w:id="764690748">
          <w:marLeft w:val="1166"/>
          <w:marRight w:val="0"/>
          <w:marTop w:val="62"/>
          <w:marBottom w:val="0"/>
          <w:divBdr>
            <w:top w:val="none" w:sz="0" w:space="0" w:color="auto"/>
            <w:left w:val="none" w:sz="0" w:space="0" w:color="auto"/>
            <w:bottom w:val="none" w:sz="0" w:space="0" w:color="auto"/>
            <w:right w:val="none" w:sz="0" w:space="0" w:color="auto"/>
          </w:divBdr>
        </w:div>
        <w:div w:id="777799663">
          <w:marLeft w:val="1800"/>
          <w:marRight w:val="0"/>
          <w:marTop w:val="58"/>
          <w:marBottom w:val="0"/>
          <w:divBdr>
            <w:top w:val="none" w:sz="0" w:space="0" w:color="auto"/>
            <w:left w:val="none" w:sz="0" w:space="0" w:color="auto"/>
            <w:bottom w:val="none" w:sz="0" w:space="0" w:color="auto"/>
            <w:right w:val="none" w:sz="0" w:space="0" w:color="auto"/>
          </w:divBdr>
        </w:div>
        <w:div w:id="898176887">
          <w:marLeft w:val="1166"/>
          <w:marRight w:val="0"/>
          <w:marTop w:val="62"/>
          <w:marBottom w:val="0"/>
          <w:divBdr>
            <w:top w:val="none" w:sz="0" w:space="0" w:color="auto"/>
            <w:left w:val="none" w:sz="0" w:space="0" w:color="auto"/>
            <w:bottom w:val="none" w:sz="0" w:space="0" w:color="auto"/>
            <w:right w:val="none" w:sz="0" w:space="0" w:color="auto"/>
          </w:divBdr>
        </w:div>
        <w:div w:id="1028025373">
          <w:marLeft w:val="1166"/>
          <w:marRight w:val="0"/>
          <w:marTop w:val="62"/>
          <w:marBottom w:val="0"/>
          <w:divBdr>
            <w:top w:val="none" w:sz="0" w:space="0" w:color="auto"/>
            <w:left w:val="none" w:sz="0" w:space="0" w:color="auto"/>
            <w:bottom w:val="none" w:sz="0" w:space="0" w:color="auto"/>
            <w:right w:val="none" w:sz="0" w:space="0" w:color="auto"/>
          </w:divBdr>
        </w:div>
        <w:div w:id="1049961456">
          <w:marLeft w:val="547"/>
          <w:marRight w:val="0"/>
          <w:marTop w:val="67"/>
          <w:marBottom w:val="0"/>
          <w:divBdr>
            <w:top w:val="none" w:sz="0" w:space="0" w:color="auto"/>
            <w:left w:val="none" w:sz="0" w:space="0" w:color="auto"/>
            <w:bottom w:val="none" w:sz="0" w:space="0" w:color="auto"/>
            <w:right w:val="none" w:sz="0" w:space="0" w:color="auto"/>
          </w:divBdr>
        </w:div>
        <w:div w:id="1158233572">
          <w:marLeft w:val="1800"/>
          <w:marRight w:val="0"/>
          <w:marTop w:val="58"/>
          <w:marBottom w:val="0"/>
          <w:divBdr>
            <w:top w:val="none" w:sz="0" w:space="0" w:color="auto"/>
            <w:left w:val="none" w:sz="0" w:space="0" w:color="auto"/>
            <w:bottom w:val="none" w:sz="0" w:space="0" w:color="auto"/>
            <w:right w:val="none" w:sz="0" w:space="0" w:color="auto"/>
          </w:divBdr>
        </w:div>
        <w:div w:id="1363046445">
          <w:marLeft w:val="403"/>
          <w:marRight w:val="0"/>
          <w:marTop w:val="62"/>
          <w:marBottom w:val="0"/>
          <w:divBdr>
            <w:top w:val="none" w:sz="0" w:space="0" w:color="auto"/>
            <w:left w:val="none" w:sz="0" w:space="0" w:color="auto"/>
            <w:bottom w:val="none" w:sz="0" w:space="0" w:color="auto"/>
            <w:right w:val="none" w:sz="0" w:space="0" w:color="auto"/>
          </w:divBdr>
        </w:div>
        <w:div w:id="1593469769">
          <w:marLeft w:val="1800"/>
          <w:marRight w:val="0"/>
          <w:marTop w:val="58"/>
          <w:marBottom w:val="0"/>
          <w:divBdr>
            <w:top w:val="none" w:sz="0" w:space="0" w:color="auto"/>
            <w:left w:val="none" w:sz="0" w:space="0" w:color="auto"/>
            <w:bottom w:val="none" w:sz="0" w:space="0" w:color="auto"/>
            <w:right w:val="none" w:sz="0" w:space="0" w:color="auto"/>
          </w:divBdr>
        </w:div>
        <w:div w:id="1794320439">
          <w:marLeft w:val="1800"/>
          <w:marRight w:val="0"/>
          <w:marTop w:val="58"/>
          <w:marBottom w:val="0"/>
          <w:divBdr>
            <w:top w:val="none" w:sz="0" w:space="0" w:color="auto"/>
            <w:left w:val="none" w:sz="0" w:space="0" w:color="auto"/>
            <w:bottom w:val="none" w:sz="0" w:space="0" w:color="auto"/>
            <w:right w:val="none" w:sz="0" w:space="0" w:color="auto"/>
          </w:divBdr>
        </w:div>
        <w:div w:id="1912352922">
          <w:marLeft w:val="547"/>
          <w:marRight w:val="0"/>
          <w:marTop w:val="67"/>
          <w:marBottom w:val="0"/>
          <w:divBdr>
            <w:top w:val="none" w:sz="0" w:space="0" w:color="auto"/>
            <w:left w:val="none" w:sz="0" w:space="0" w:color="auto"/>
            <w:bottom w:val="none" w:sz="0" w:space="0" w:color="auto"/>
            <w:right w:val="none" w:sz="0" w:space="0" w:color="auto"/>
          </w:divBdr>
        </w:div>
        <w:div w:id="1965580619">
          <w:marLeft w:val="1166"/>
          <w:marRight w:val="0"/>
          <w:marTop w:val="62"/>
          <w:marBottom w:val="0"/>
          <w:divBdr>
            <w:top w:val="none" w:sz="0" w:space="0" w:color="auto"/>
            <w:left w:val="none" w:sz="0" w:space="0" w:color="auto"/>
            <w:bottom w:val="none" w:sz="0" w:space="0" w:color="auto"/>
            <w:right w:val="none" w:sz="0" w:space="0" w:color="auto"/>
          </w:divBdr>
        </w:div>
        <w:div w:id="1972053490">
          <w:marLeft w:val="1800"/>
          <w:marRight w:val="0"/>
          <w:marTop w:val="58"/>
          <w:marBottom w:val="0"/>
          <w:divBdr>
            <w:top w:val="none" w:sz="0" w:space="0" w:color="auto"/>
            <w:left w:val="none" w:sz="0" w:space="0" w:color="auto"/>
            <w:bottom w:val="none" w:sz="0" w:space="0" w:color="auto"/>
            <w:right w:val="none" w:sz="0" w:space="0" w:color="auto"/>
          </w:divBdr>
        </w:div>
      </w:divsChild>
    </w:div>
    <w:div w:id="369916585">
      <w:bodyDiv w:val="1"/>
      <w:marLeft w:val="0"/>
      <w:marRight w:val="0"/>
      <w:marTop w:val="0"/>
      <w:marBottom w:val="0"/>
      <w:divBdr>
        <w:top w:val="none" w:sz="0" w:space="0" w:color="auto"/>
        <w:left w:val="none" w:sz="0" w:space="0" w:color="auto"/>
        <w:bottom w:val="none" w:sz="0" w:space="0" w:color="auto"/>
        <w:right w:val="none" w:sz="0" w:space="0" w:color="auto"/>
      </w:divBdr>
    </w:div>
    <w:div w:id="394550080">
      <w:bodyDiv w:val="1"/>
      <w:marLeft w:val="0"/>
      <w:marRight w:val="0"/>
      <w:marTop w:val="0"/>
      <w:marBottom w:val="0"/>
      <w:divBdr>
        <w:top w:val="none" w:sz="0" w:space="0" w:color="auto"/>
        <w:left w:val="none" w:sz="0" w:space="0" w:color="auto"/>
        <w:bottom w:val="none" w:sz="0" w:space="0" w:color="auto"/>
        <w:right w:val="none" w:sz="0" w:space="0" w:color="auto"/>
      </w:divBdr>
    </w:div>
    <w:div w:id="414938153">
      <w:bodyDiv w:val="1"/>
      <w:marLeft w:val="0"/>
      <w:marRight w:val="0"/>
      <w:marTop w:val="0"/>
      <w:marBottom w:val="0"/>
      <w:divBdr>
        <w:top w:val="none" w:sz="0" w:space="0" w:color="auto"/>
        <w:left w:val="none" w:sz="0" w:space="0" w:color="auto"/>
        <w:bottom w:val="none" w:sz="0" w:space="0" w:color="auto"/>
        <w:right w:val="none" w:sz="0" w:space="0" w:color="auto"/>
      </w:divBdr>
    </w:div>
    <w:div w:id="690759239">
      <w:bodyDiv w:val="1"/>
      <w:marLeft w:val="0"/>
      <w:marRight w:val="0"/>
      <w:marTop w:val="0"/>
      <w:marBottom w:val="0"/>
      <w:divBdr>
        <w:top w:val="none" w:sz="0" w:space="0" w:color="auto"/>
        <w:left w:val="none" w:sz="0" w:space="0" w:color="auto"/>
        <w:bottom w:val="none" w:sz="0" w:space="0" w:color="auto"/>
        <w:right w:val="none" w:sz="0" w:space="0" w:color="auto"/>
      </w:divBdr>
      <w:divsChild>
        <w:div w:id="167185429">
          <w:marLeft w:val="403"/>
          <w:marRight w:val="0"/>
          <w:marTop w:val="134"/>
          <w:marBottom w:val="0"/>
          <w:divBdr>
            <w:top w:val="none" w:sz="0" w:space="0" w:color="auto"/>
            <w:left w:val="none" w:sz="0" w:space="0" w:color="auto"/>
            <w:bottom w:val="none" w:sz="0" w:space="0" w:color="auto"/>
            <w:right w:val="none" w:sz="0" w:space="0" w:color="auto"/>
          </w:divBdr>
        </w:div>
        <w:div w:id="529950088">
          <w:marLeft w:val="403"/>
          <w:marRight w:val="0"/>
          <w:marTop w:val="134"/>
          <w:marBottom w:val="0"/>
          <w:divBdr>
            <w:top w:val="none" w:sz="0" w:space="0" w:color="auto"/>
            <w:left w:val="none" w:sz="0" w:space="0" w:color="auto"/>
            <w:bottom w:val="none" w:sz="0" w:space="0" w:color="auto"/>
            <w:right w:val="none" w:sz="0" w:space="0" w:color="auto"/>
          </w:divBdr>
        </w:div>
        <w:div w:id="1632516022">
          <w:marLeft w:val="403"/>
          <w:marRight w:val="0"/>
          <w:marTop w:val="134"/>
          <w:marBottom w:val="0"/>
          <w:divBdr>
            <w:top w:val="none" w:sz="0" w:space="0" w:color="auto"/>
            <w:left w:val="none" w:sz="0" w:space="0" w:color="auto"/>
            <w:bottom w:val="none" w:sz="0" w:space="0" w:color="auto"/>
            <w:right w:val="none" w:sz="0" w:space="0" w:color="auto"/>
          </w:divBdr>
        </w:div>
      </w:divsChild>
    </w:div>
    <w:div w:id="873735516">
      <w:bodyDiv w:val="1"/>
      <w:marLeft w:val="0"/>
      <w:marRight w:val="0"/>
      <w:marTop w:val="0"/>
      <w:marBottom w:val="0"/>
      <w:divBdr>
        <w:top w:val="none" w:sz="0" w:space="0" w:color="auto"/>
        <w:left w:val="none" w:sz="0" w:space="0" w:color="auto"/>
        <w:bottom w:val="none" w:sz="0" w:space="0" w:color="auto"/>
        <w:right w:val="none" w:sz="0" w:space="0" w:color="auto"/>
      </w:divBdr>
      <w:divsChild>
        <w:div w:id="399518251">
          <w:marLeft w:val="1166"/>
          <w:marRight w:val="0"/>
          <w:marTop w:val="91"/>
          <w:marBottom w:val="0"/>
          <w:divBdr>
            <w:top w:val="none" w:sz="0" w:space="0" w:color="auto"/>
            <w:left w:val="none" w:sz="0" w:space="0" w:color="auto"/>
            <w:bottom w:val="none" w:sz="0" w:space="0" w:color="auto"/>
            <w:right w:val="none" w:sz="0" w:space="0" w:color="auto"/>
          </w:divBdr>
        </w:div>
        <w:div w:id="1153565043">
          <w:marLeft w:val="1166"/>
          <w:marRight w:val="0"/>
          <w:marTop w:val="91"/>
          <w:marBottom w:val="0"/>
          <w:divBdr>
            <w:top w:val="none" w:sz="0" w:space="0" w:color="auto"/>
            <w:left w:val="none" w:sz="0" w:space="0" w:color="auto"/>
            <w:bottom w:val="none" w:sz="0" w:space="0" w:color="auto"/>
            <w:right w:val="none" w:sz="0" w:space="0" w:color="auto"/>
          </w:divBdr>
        </w:div>
        <w:div w:id="1866019046">
          <w:marLeft w:val="547"/>
          <w:marRight w:val="0"/>
          <w:marTop w:val="96"/>
          <w:marBottom w:val="0"/>
          <w:divBdr>
            <w:top w:val="none" w:sz="0" w:space="0" w:color="auto"/>
            <w:left w:val="none" w:sz="0" w:space="0" w:color="auto"/>
            <w:bottom w:val="none" w:sz="0" w:space="0" w:color="auto"/>
            <w:right w:val="none" w:sz="0" w:space="0" w:color="auto"/>
          </w:divBdr>
        </w:div>
        <w:div w:id="2068458095">
          <w:marLeft w:val="547"/>
          <w:marRight w:val="0"/>
          <w:marTop w:val="96"/>
          <w:marBottom w:val="0"/>
          <w:divBdr>
            <w:top w:val="none" w:sz="0" w:space="0" w:color="auto"/>
            <w:left w:val="none" w:sz="0" w:space="0" w:color="auto"/>
            <w:bottom w:val="none" w:sz="0" w:space="0" w:color="auto"/>
            <w:right w:val="none" w:sz="0" w:space="0" w:color="auto"/>
          </w:divBdr>
        </w:div>
      </w:divsChild>
    </w:div>
    <w:div w:id="1001275399">
      <w:bodyDiv w:val="1"/>
      <w:marLeft w:val="0"/>
      <w:marRight w:val="0"/>
      <w:marTop w:val="0"/>
      <w:marBottom w:val="0"/>
      <w:divBdr>
        <w:top w:val="none" w:sz="0" w:space="0" w:color="auto"/>
        <w:left w:val="none" w:sz="0" w:space="0" w:color="auto"/>
        <w:bottom w:val="none" w:sz="0" w:space="0" w:color="auto"/>
        <w:right w:val="none" w:sz="0" w:space="0" w:color="auto"/>
      </w:divBdr>
      <w:divsChild>
        <w:div w:id="88088488">
          <w:marLeft w:val="547"/>
          <w:marRight w:val="0"/>
          <w:marTop w:val="96"/>
          <w:marBottom w:val="0"/>
          <w:divBdr>
            <w:top w:val="none" w:sz="0" w:space="0" w:color="auto"/>
            <w:left w:val="none" w:sz="0" w:space="0" w:color="auto"/>
            <w:bottom w:val="none" w:sz="0" w:space="0" w:color="auto"/>
            <w:right w:val="none" w:sz="0" w:space="0" w:color="auto"/>
          </w:divBdr>
        </w:div>
        <w:div w:id="110368221">
          <w:marLeft w:val="547"/>
          <w:marRight w:val="0"/>
          <w:marTop w:val="96"/>
          <w:marBottom w:val="0"/>
          <w:divBdr>
            <w:top w:val="none" w:sz="0" w:space="0" w:color="auto"/>
            <w:left w:val="none" w:sz="0" w:space="0" w:color="auto"/>
            <w:bottom w:val="none" w:sz="0" w:space="0" w:color="auto"/>
            <w:right w:val="none" w:sz="0" w:space="0" w:color="auto"/>
          </w:divBdr>
        </w:div>
        <w:div w:id="550574794">
          <w:marLeft w:val="547"/>
          <w:marRight w:val="0"/>
          <w:marTop w:val="96"/>
          <w:marBottom w:val="0"/>
          <w:divBdr>
            <w:top w:val="none" w:sz="0" w:space="0" w:color="auto"/>
            <w:left w:val="none" w:sz="0" w:space="0" w:color="auto"/>
            <w:bottom w:val="none" w:sz="0" w:space="0" w:color="auto"/>
            <w:right w:val="none" w:sz="0" w:space="0" w:color="auto"/>
          </w:divBdr>
        </w:div>
        <w:div w:id="787743047">
          <w:marLeft w:val="547"/>
          <w:marRight w:val="0"/>
          <w:marTop w:val="96"/>
          <w:marBottom w:val="0"/>
          <w:divBdr>
            <w:top w:val="none" w:sz="0" w:space="0" w:color="auto"/>
            <w:left w:val="none" w:sz="0" w:space="0" w:color="auto"/>
            <w:bottom w:val="none" w:sz="0" w:space="0" w:color="auto"/>
            <w:right w:val="none" w:sz="0" w:space="0" w:color="auto"/>
          </w:divBdr>
        </w:div>
        <w:div w:id="976111715">
          <w:marLeft w:val="547"/>
          <w:marRight w:val="0"/>
          <w:marTop w:val="96"/>
          <w:marBottom w:val="0"/>
          <w:divBdr>
            <w:top w:val="none" w:sz="0" w:space="0" w:color="auto"/>
            <w:left w:val="none" w:sz="0" w:space="0" w:color="auto"/>
            <w:bottom w:val="none" w:sz="0" w:space="0" w:color="auto"/>
            <w:right w:val="none" w:sz="0" w:space="0" w:color="auto"/>
          </w:divBdr>
        </w:div>
        <w:div w:id="1993363993">
          <w:marLeft w:val="1166"/>
          <w:marRight w:val="0"/>
          <w:marTop w:val="91"/>
          <w:marBottom w:val="0"/>
          <w:divBdr>
            <w:top w:val="none" w:sz="0" w:space="0" w:color="auto"/>
            <w:left w:val="none" w:sz="0" w:space="0" w:color="auto"/>
            <w:bottom w:val="none" w:sz="0" w:space="0" w:color="auto"/>
            <w:right w:val="none" w:sz="0" w:space="0" w:color="auto"/>
          </w:divBdr>
        </w:div>
        <w:div w:id="2093313007">
          <w:marLeft w:val="547"/>
          <w:marRight w:val="0"/>
          <w:marTop w:val="96"/>
          <w:marBottom w:val="0"/>
          <w:divBdr>
            <w:top w:val="none" w:sz="0" w:space="0" w:color="auto"/>
            <w:left w:val="none" w:sz="0" w:space="0" w:color="auto"/>
            <w:bottom w:val="none" w:sz="0" w:space="0" w:color="auto"/>
            <w:right w:val="none" w:sz="0" w:space="0" w:color="auto"/>
          </w:divBdr>
        </w:div>
      </w:divsChild>
    </w:div>
    <w:div w:id="1144082467">
      <w:bodyDiv w:val="1"/>
      <w:marLeft w:val="0"/>
      <w:marRight w:val="0"/>
      <w:marTop w:val="0"/>
      <w:marBottom w:val="0"/>
      <w:divBdr>
        <w:top w:val="none" w:sz="0" w:space="0" w:color="auto"/>
        <w:left w:val="none" w:sz="0" w:space="0" w:color="auto"/>
        <w:bottom w:val="none" w:sz="0" w:space="0" w:color="auto"/>
        <w:right w:val="none" w:sz="0" w:space="0" w:color="auto"/>
      </w:divBdr>
    </w:div>
    <w:div w:id="1416050534">
      <w:bodyDiv w:val="1"/>
      <w:marLeft w:val="0"/>
      <w:marRight w:val="0"/>
      <w:marTop w:val="0"/>
      <w:marBottom w:val="0"/>
      <w:divBdr>
        <w:top w:val="none" w:sz="0" w:space="0" w:color="auto"/>
        <w:left w:val="none" w:sz="0" w:space="0" w:color="auto"/>
        <w:bottom w:val="none" w:sz="0" w:space="0" w:color="auto"/>
        <w:right w:val="none" w:sz="0" w:space="0" w:color="auto"/>
      </w:divBdr>
      <w:divsChild>
        <w:div w:id="33698028">
          <w:marLeft w:val="403"/>
          <w:marRight w:val="0"/>
          <w:marTop w:val="106"/>
          <w:marBottom w:val="0"/>
          <w:divBdr>
            <w:top w:val="none" w:sz="0" w:space="0" w:color="auto"/>
            <w:left w:val="none" w:sz="0" w:space="0" w:color="auto"/>
            <w:bottom w:val="none" w:sz="0" w:space="0" w:color="auto"/>
            <w:right w:val="none" w:sz="0" w:space="0" w:color="auto"/>
          </w:divBdr>
        </w:div>
        <w:div w:id="985934811">
          <w:marLeft w:val="403"/>
          <w:marRight w:val="0"/>
          <w:marTop w:val="106"/>
          <w:marBottom w:val="0"/>
          <w:divBdr>
            <w:top w:val="none" w:sz="0" w:space="0" w:color="auto"/>
            <w:left w:val="none" w:sz="0" w:space="0" w:color="auto"/>
            <w:bottom w:val="none" w:sz="0" w:space="0" w:color="auto"/>
            <w:right w:val="none" w:sz="0" w:space="0" w:color="auto"/>
          </w:divBdr>
        </w:div>
        <w:div w:id="1502234808">
          <w:marLeft w:val="403"/>
          <w:marRight w:val="0"/>
          <w:marTop w:val="106"/>
          <w:marBottom w:val="0"/>
          <w:divBdr>
            <w:top w:val="none" w:sz="0" w:space="0" w:color="auto"/>
            <w:left w:val="none" w:sz="0" w:space="0" w:color="auto"/>
            <w:bottom w:val="none" w:sz="0" w:space="0" w:color="auto"/>
            <w:right w:val="none" w:sz="0" w:space="0" w:color="auto"/>
          </w:divBdr>
        </w:div>
      </w:divsChild>
    </w:div>
    <w:div w:id="1480153664">
      <w:bodyDiv w:val="1"/>
      <w:marLeft w:val="0"/>
      <w:marRight w:val="0"/>
      <w:marTop w:val="0"/>
      <w:marBottom w:val="0"/>
      <w:divBdr>
        <w:top w:val="none" w:sz="0" w:space="0" w:color="auto"/>
        <w:left w:val="none" w:sz="0" w:space="0" w:color="auto"/>
        <w:bottom w:val="none" w:sz="0" w:space="0" w:color="auto"/>
        <w:right w:val="none" w:sz="0" w:space="0" w:color="auto"/>
      </w:divBdr>
      <w:divsChild>
        <w:div w:id="384451504">
          <w:marLeft w:val="0"/>
          <w:marRight w:val="0"/>
          <w:marTop w:val="0"/>
          <w:marBottom w:val="0"/>
          <w:divBdr>
            <w:top w:val="none" w:sz="0" w:space="0" w:color="auto"/>
            <w:left w:val="none" w:sz="0" w:space="0" w:color="auto"/>
            <w:bottom w:val="none" w:sz="0" w:space="0" w:color="auto"/>
            <w:right w:val="none" w:sz="0" w:space="0" w:color="auto"/>
          </w:divBdr>
        </w:div>
      </w:divsChild>
    </w:div>
    <w:div w:id="1577397719">
      <w:bodyDiv w:val="1"/>
      <w:marLeft w:val="0"/>
      <w:marRight w:val="0"/>
      <w:marTop w:val="0"/>
      <w:marBottom w:val="0"/>
      <w:divBdr>
        <w:top w:val="none" w:sz="0" w:space="0" w:color="auto"/>
        <w:left w:val="none" w:sz="0" w:space="0" w:color="auto"/>
        <w:bottom w:val="none" w:sz="0" w:space="0" w:color="auto"/>
        <w:right w:val="none" w:sz="0" w:space="0" w:color="auto"/>
      </w:divBdr>
      <w:divsChild>
        <w:div w:id="275645448">
          <w:marLeft w:val="720"/>
          <w:marRight w:val="0"/>
          <w:marTop w:val="96"/>
          <w:marBottom w:val="0"/>
          <w:divBdr>
            <w:top w:val="none" w:sz="0" w:space="0" w:color="auto"/>
            <w:left w:val="none" w:sz="0" w:space="0" w:color="auto"/>
            <w:bottom w:val="none" w:sz="0" w:space="0" w:color="auto"/>
            <w:right w:val="none" w:sz="0" w:space="0" w:color="auto"/>
          </w:divBdr>
        </w:div>
        <w:div w:id="284311832">
          <w:marLeft w:val="720"/>
          <w:marRight w:val="0"/>
          <w:marTop w:val="96"/>
          <w:marBottom w:val="0"/>
          <w:divBdr>
            <w:top w:val="none" w:sz="0" w:space="0" w:color="auto"/>
            <w:left w:val="none" w:sz="0" w:space="0" w:color="auto"/>
            <w:bottom w:val="none" w:sz="0" w:space="0" w:color="auto"/>
            <w:right w:val="none" w:sz="0" w:space="0" w:color="auto"/>
          </w:divBdr>
        </w:div>
        <w:div w:id="1842619725">
          <w:marLeft w:val="1037"/>
          <w:marRight w:val="0"/>
          <w:marTop w:val="91"/>
          <w:marBottom w:val="0"/>
          <w:divBdr>
            <w:top w:val="none" w:sz="0" w:space="0" w:color="auto"/>
            <w:left w:val="none" w:sz="0" w:space="0" w:color="auto"/>
            <w:bottom w:val="none" w:sz="0" w:space="0" w:color="auto"/>
            <w:right w:val="none" w:sz="0" w:space="0" w:color="auto"/>
          </w:divBdr>
        </w:div>
      </w:divsChild>
    </w:div>
    <w:div w:id="18689046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uce.fernie@kc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DC2D6-3B67-4B9E-8469-7EF15493F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1189</Words>
  <Characters>63782</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ie, Bruce</dc:creator>
  <cp:keywords/>
  <dc:description/>
  <cp:lastModifiedBy>Marcantonio Spada</cp:lastModifiedBy>
  <cp:revision>2</cp:revision>
  <cp:lastPrinted>2018-08-24T20:16:00Z</cp:lastPrinted>
  <dcterms:created xsi:type="dcterms:W3CDTF">2019-02-03T21:32:00Z</dcterms:created>
  <dcterms:modified xsi:type="dcterms:W3CDTF">2019-02-03T21:32:00Z</dcterms:modified>
</cp:coreProperties>
</file>